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FA6A87" w14:textId="77777777" w:rsidR="006C67E2" w:rsidRDefault="006C67E2">
      <w:pPr>
        <w:pStyle w:val="Titelblatt"/>
      </w:pPr>
      <w:bookmarkStart w:id="0" w:name="_Hlk39665811"/>
      <w:bookmarkEnd w:id="0"/>
    </w:p>
    <w:p w14:paraId="47D5B42E" w14:textId="77777777" w:rsidR="006C67E2" w:rsidRDefault="006C67E2">
      <w:pPr>
        <w:pStyle w:val="Titelblatt"/>
      </w:pPr>
    </w:p>
    <w:p w14:paraId="6C6E26AB" w14:textId="77777777" w:rsidR="006C67E2" w:rsidRDefault="006C67E2">
      <w:pPr>
        <w:pStyle w:val="Titelblatt"/>
        <w:rPr>
          <w:sz w:val="24"/>
          <w:szCs w:val="24"/>
        </w:rPr>
      </w:pPr>
    </w:p>
    <w:p w14:paraId="58CE65C8" w14:textId="77777777" w:rsidR="006C67E2" w:rsidRDefault="006C67E2">
      <w:pPr>
        <w:pStyle w:val="Titelblatt"/>
        <w:rPr>
          <w:sz w:val="24"/>
          <w:szCs w:val="24"/>
        </w:rPr>
      </w:pPr>
    </w:p>
    <w:p w14:paraId="012386A5" w14:textId="77777777" w:rsidR="006C67E2" w:rsidRDefault="006C67E2">
      <w:pPr>
        <w:pStyle w:val="Titelblatt"/>
        <w:rPr>
          <w:sz w:val="24"/>
          <w:szCs w:val="24"/>
        </w:rPr>
      </w:pPr>
    </w:p>
    <w:p w14:paraId="4AF12B60" w14:textId="77777777" w:rsidR="006C67E2" w:rsidRDefault="008B1F2D">
      <w:pPr>
        <w:pStyle w:val="Titelblatt"/>
        <w:rPr>
          <w:sz w:val="24"/>
          <w:szCs w:val="24"/>
        </w:rPr>
      </w:pPr>
      <w:r>
        <w:rPr>
          <w:sz w:val="24"/>
          <w:szCs w:val="24"/>
        </w:rPr>
        <w:t>Master Thesis</w:t>
      </w:r>
    </w:p>
    <w:p w14:paraId="2119EE00" w14:textId="77777777" w:rsidR="006C67E2" w:rsidRDefault="006C67E2">
      <w:pPr>
        <w:pStyle w:val="Titelblatt"/>
        <w:rPr>
          <w:sz w:val="24"/>
          <w:szCs w:val="24"/>
        </w:rPr>
      </w:pPr>
    </w:p>
    <w:p w14:paraId="7ACC390F" w14:textId="77777777" w:rsidR="006C67E2" w:rsidRDefault="006C67E2">
      <w:pPr>
        <w:pStyle w:val="Titelblatt"/>
        <w:rPr>
          <w:sz w:val="24"/>
          <w:szCs w:val="24"/>
        </w:rPr>
      </w:pPr>
    </w:p>
    <w:p w14:paraId="07B5E419" w14:textId="77777777" w:rsidR="006C67E2" w:rsidRDefault="006C67E2">
      <w:pPr>
        <w:pStyle w:val="Titelblatt"/>
        <w:rPr>
          <w:sz w:val="24"/>
          <w:szCs w:val="24"/>
        </w:rPr>
      </w:pPr>
    </w:p>
    <w:p w14:paraId="67FC3912" w14:textId="77777777" w:rsidR="006C67E2" w:rsidRDefault="008B1F2D">
      <w:pPr>
        <w:pStyle w:val="Titelblatt"/>
        <w:rPr>
          <w:b/>
          <w:bCs/>
          <w:sz w:val="28"/>
          <w:szCs w:val="28"/>
        </w:rPr>
      </w:pPr>
      <w:r>
        <w:rPr>
          <w:b/>
          <w:bCs/>
          <w:sz w:val="28"/>
          <w:szCs w:val="28"/>
        </w:rPr>
        <w:t>How to Distribute New Solar Systems in Europe to Reduce Power Generation Variability</w:t>
      </w:r>
    </w:p>
    <w:p w14:paraId="522644E6" w14:textId="77777777" w:rsidR="006C67E2" w:rsidRDefault="006C67E2">
      <w:pPr>
        <w:pStyle w:val="Titelblatt"/>
        <w:rPr>
          <w:b/>
          <w:bCs/>
          <w:sz w:val="24"/>
          <w:szCs w:val="24"/>
        </w:rPr>
      </w:pPr>
    </w:p>
    <w:p w14:paraId="212E11D6" w14:textId="77777777" w:rsidR="006C67E2" w:rsidRDefault="006C67E2">
      <w:pPr>
        <w:pStyle w:val="Titelblatt"/>
        <w:rPr>
          <w:b/>
          <w:bCs/>
          <w:sz w:val="24"/>
          <w:szCs w:val="24"/>
        </w:rPr>
      </w:pPr>
    </w:p>
    <w:p w14:paraId="7F6EEFE4" w14:textId="77777777" w:rsidR="006C67E2" w:rsidRDefault="008B1F2D">
      <w:pPr>
        <w:pStyle w:val="Titelblatt"/>
        <w:rPr>
          <w:sz w:val="24"/>
          <w:szCs w:val="24"/>
        </w:rPr>
      </w:pPr>
      <w:r>
        <w:rPr>
          <w:sz w:val="24"/>
          <w:szCs w:val="24"/>
        </w:rPr>
        <w:t>Department Environmental Systems Science / Earth Sciences, ETH Zürich</w:t>
      </w:r>
    </w:p>
    <w:p w14:paraId="5DF60406" w14:textId="77777777" w:rsidR="006C67E2" w:rsidRDefault="008B1F2D">
      <w:pPr>
        <w:pStyle w:val="Titelblatt"/>
        <w:rPr>
          <w:sz w:val="24"/>
          <w:szCs w:val="24"/>
        </w:rPr>
      </w:pPr>
      <w:r>
        <w:rPr>
          <w:sz w:val="24"/>
          <w:szCs w:val="24"/>
        </w:rPr>
        <w:t>Institute for Atmospheric and Climate Science</w:t>
      </w:r>
    </w:p>
    <w:p w14:paraId="4205404F" w14:textId="77777777" w:rsidR="006C67E2" w:rsidRDefault="006C67E2">
      <w:pPr>
        <w:pStyle w:val="Titelblatt"/>
        <w:rPr>
          <w:sz w:val="24"/>
          <w:szCs w:val="24"/>
        </w:rPr>
      </w:pPr>
    </w:p>
    <w:p w14:paraId="5E80E047" w14:textId="77777777" w:rsidR="006C67E2" w:rsidRDefault="006C67E2">
      <w:pPr>
        <w:pStyle w:val="Titelblatt"/>
        <w:rPr>
          <w:sz w:val="24"/>
          <w:szCs w:val="24"/>
        </w:rPr>
      </w:pPr>
    </w:p>
    <w:p w14:paraId="1128EBDF" w14:textId="77777777" w:rsidR="006C67E2" w:rsidRDefault="008B1F2D">
      <w:pPr>
        <w:pStyle w:val="Titelblatt"/>
        <w:rPr>
          <w:sz w:val="24"/>
          <w:szCs w:val="24"/>
        </w:rPr>
      </w:pPr>
      <w:r>
        <w:rPr>
          <w:sz w:val="24"/>
          <w:szCs w:val="24"/>
        </w:rPr>
        <w:t>Supervisors:</w:t>
      </w:r>
    </w:p>
    <w:p w14:paraId="69ED88F3" w14:textId="77777777" w:rsidR="006C67E2" w:rsidRDefault="008B1F2D">
      <w:pPr>
        <w:pStyle w:val="Titelblatt"/>
        <w:rPr>
          <w:sz w:val="24"/>
          <w:szCs w:val="24"/>
        </w:rPr>
      </w:pPr>
      <w:proofErr w:type="spellStart"/>
      <w:r>
        <w:rPr>
          <w:sz w:val="24"/>
          <w:szCs w:val="24"/>
        </w:rPr>
        <w:t>Dr.</w:t>
      </w:r>
      <w:proofErr w:type="spellEnd"/>
      <w:r>
        <w:rPr>
          <w:sz w:val="24"/>
          <w:szCs w:val="24"/>
        </w:rPr>
        <w:t xml:space="preserve"> Jan </w:t>
      </w:r>
      <w:r>
        <w:rPr>
          <w:sz w:val="24"/>
          <w:szCs w:val="24"/>
        </w:rPr>
        <w:t>Wohland, Institute for Environmental Decisions, ETH Zürich</w:t>
      </w:r>
    </w:p>
    <w:p w14:paraId="58ABC24B" w14:textId="77777777" w:rsidR="006C67E2" w:rsidRDefault="008B1F2D">
      <w:pPr>
        <w:pStyle w:val="Titelblatt"/>
        <w:rPr>
          <w:sz w:val="24"/>
          <w:szCs w:val="24"/>
        </w:rPr>
      </w:pPr>
      <w:proofErr w:type="spellStart"/>
      <w:r>
        <w:rPr>
          <w:sz w:val="24"/>
          <w:szCs w:val="24"/>
        </w:rPr>
        <w:t>Dr.</w:t>
      </w:r>
      <w:proofErr w:type="spellEnd"/>
      <w:r>
        <w:rPr>
          <w:sz w:val="24"/>
          <w:szCs w:val="24"/>
        </w:rPr>
        <w:t xml:space="preserve"> Doris Sylvia Folini, Institute for Atmospheric and Climate Science, ETH Zürich</w:t>
      </w:r>
    </w:p>
    <w:p w14:paraId="5049A64A" w14:textId="77777777" w:rsidR="006C67E2" w:rsidRDefault="008B1F2D">
      <w:pPr>
        <w:pStyle w:val="Titelblatt"/>
        <w:rPr>
          <w:sz w:val="24"/>
          <w:szCs w:val="24"/>
        </w:rPr>
      </w:pPr>
      <w:proofErr w:type="spellStart"/>
      <w:r>
        <w:rPr>
          <w:sz w:val="24"/>
          <w:szCs w:val="24"/>
        </w:rPr>
        <w:t>Dr.</w:t>
      </w:r>
      <w:proofErr w:type="spellEnd"/>
      <w:r>
        <w:rPr>
          <w:sz w:val="24"/>
          <w:szCs w:val="24"/>
        </w:rPr>
        <w:t xml:space="preserve"> Stefan Pfenninger, Institute for Environmental Decisions, ETH Zürich</w:t>
      </w:r>
    </w:p>
    <w:p w14:paraId="347D4611" w14:textId="77777777" w:rsidR="006C67E2" w:rsidRDefault="008B1F2D">
      <w:pPr>
        <w:pStyle w:val="Titelblatt"/>
        <w:rPr>
          <w:sz w:val="24"/>
          <w:szCs w:val="24"/>
        </w:rPr>
      </w:pPr>
      <w:r>
        <w:rPr>
          <w:sz w:val="24"/>
          <w:szCs w:val="24"/>
        </w:rPr>
        <w:t xml:space="preserve">Prof. </w:t>
      </w:r>
      <w:proofErr w:type="spellStart"/>
      <w:r>
        <w:rPr>
          <w:sz w:val="24"/>
          <w:szCs w:val="24"/>
        </w:rPr>
        <w:t>Dr.</w:t>
      </w:r>
      <w:proofErr w:type="spellEnd"/>
      <w:r>
        <w:rPr>
          <w:sz w:val="24"/>
          <w:szCs w:val="24"/>
        </w:rPr>
        <w:t xml:space="preserve"> Martin Wild, Institute for Atmo</w:t>
      </w:r>
      <w:r>
        <w:rPr>
          <w:sz w:val="24"/>
          <w:szCs w:val="24"/>
        </w:rPr>
        <w:t>spheric and Climate Science, ETH Zürich</w:t>
      </w:r>
    </w:p>
    <w:p w14:paraId="44F5C434" w14:textId="77777777" w:rsidR="006C67E2" w:rsidRDefault="006C67E2">
      <w:pPr>
        <w:pStyle w:val="Titelblatt"/>
        <w:ind w:firstLine="0"/>
        <w:jc w:val="both"/>
        <w:rPr>
          <w:sz w:val="24"/>
          <w:szCs w:val="24"/>
        </w:rPr>
      </w:pPr>
    </w:p>
    <w:p w14:paraId="2374EA6A" w14:textId="77777777" w:rsidR="006C67E2" w:rsidRDefault="006C67E2">
      <w:pPr>
        <w:pStyle w:val="Titelblatt"/>
        <w:rPr>
          <w:sz w:val="24"/>
          <w:szCs w:val="24"/>
        </w:rPr>
      </w:pPr>
    </w:p>
    <w:p w14:paraId="5751B115" w14:textId="77777777" w:rsidR="006C67E2" w:rsidRDefault="006C67E2">
      <w:pPr>
        <w:pStyle w:val="Titelblatt"/>
        <w:rPr>
          <w:sz w:val="24"/>
          <w:szCs w:val="24"/>
        </w:rPr>
      </w:pPr>
    </w:p>
    <w:p w14:paraId="740364E4" w14:textId="77777777" w:rsidR="006C67E2" w:rsidRDefault="008B1F2D">
      <w:pPr>
        <w:pStyle w:val="Titelblatt"/>
        <w:rPr>
          <w:sz w:val="24"/>
          <w:szCs w:val="24"/>
        </w:rPr>
      </w:pPr>
      <w:r>
        <w:rPr>
          <w:sz w:val="24"/>
          <w:szCs w:val="24"/>
        </w:rPr>
        <w:t>Submitted by</w:t>
      </w:r>
    </w:p>
    <w:p w14:paraId="41427F1B" w14:textId="77777777" w:rsidR="006C67E2" w:rsidRDefault="008B1F2D">
      <w:pPr>
        <w:pStyle w:val="Titelblatt"/>
        <w:rPr>
          <w:sz w:val="24"/>
          <w:szCs w:val="24"/>
        </w:rPr>
      </w:pPr>
      <w:r>
        <w:rPr>
          <w:sz w:val="24"/>
          <w:szCs w:val="24"/>
        </w:rPr>
        <w:t>Dirk Mühlemann</w:t>
      </w:r>
    </w:p>
    <w:p w14:paraId="2F130773" w14:textId="77777777" w:rsidR="006C67E2" w:rsidRDefault="008B1F2D">
      <w:pPr>
        <w:pStyle w:val="Titelblatt"/>
        <w:rPr>
          <w:sz w:val="24"/>
          <w:szCs w:val="24"/>
        </w:rPr>
      </w:pPr>
      <w:r>
        <w:rPr>
          <w:sz w:val="24"/>
          <w:szCs w:val="24"/>
        </w:rPr>
        <w:t>13-732-037</w:t>
      </w:r>
    </w:p>
    <w:p w14:paraId="08119C0D" w14:textId="77777777" w:rsidR="006C67E2" w:rsidRDefault="008B1F2D">
      <w:pPr>
        <w:pStyle w:val="Titelblatt"/>
      </w:pPr>
      <w:proofErr w:type="spellStart"/>
      <w:r>
        <w:rPr>
          <w:sz w:val="24"/>
          <w:szCs w:val="24"/>
        </w:rPr>
        <w:t>Uster</w:t>
      </w:r>
      <w:proofErr w:type="spellEnd"/>
      <w:r>
        <w:rPr>
          <w:sz w:val="24"/>
          <w:szCs w:val="24"/>
        </w:rPr>
        <w:t>, 01/05/2021</w:t>
      </w:r>
      <w:r>
        <w:br w:type="page"/>
      </w:r>
    </w:p>
    <w:p w14:paraId="269C46F6" w14:textId="77777777" w:rsidR="006C67E2" w:rsidRDefault="008B1F2D">
      <w:pPr>
        <w:pStyle w:val="berschrift0"/>
      </w:pPr>
      <w:r>
        <w:lastRenderedPageBreak/>
        <w:t>Abstract</w:t>
      </w:r>
    </w:p>
    <w:p w14:paraId="545B1399" w14:textId="77777777" w:rsidR="006C67E2" w:rsidRDefault="008B1F2D">
      <w:r>
        <w:t>To reduce greenhouse gas emissions and combat climate change, the electrical power production sector is facing a fundamental transition from conventional fossil to renewable technologies. The transition has already started, which can be seen by the great e</w:t>
      </w:r>
      <w:r>
        <w:t>ffort and ambitious targets of many nations around the globe. Installed power production capacities of solar photovoltaics (PV) are increasing every year and are already capable of producing around 5.5% of the Europeans electricity demand. Since PV power o</w:t>
      </w:r>
      <w:r>
        <w:t>utput depends on weather and climate, it exhibits a highly variable production pattern. This variability challenges the electricity grids because the stability of the grids depends on balanced supply and demand. Further massive deployment of PV systems cou</w:t>
      </w:r>
      <w:r>
        <w:t xml:space="preserve">ld lead to an increase of the variability and therefore add to this challenge. </w:t>
      </w:r>
      <w:commentRangeStart w:id="1"/>
      <w:r>
        <w:t>Different studies suggest strategies to reduce the PV power output variability on rather short (minutes to hours) or long (seasonal) timescales. However, weather regimes lasting</w:t>
      </w:r>
      <w:r>
        <w:t xml:space="preserve"> several days influence the PV power output across Europe as well, and knowledge of its impact on multiday PV power output variability is still limited. </w:t>
      </w:r>
      <w:commentRangeEnd w:id="1"/>
      <w:r>
        <w:commentReference w:id="1"/>
      </w:r>
    </w:p>
    <w:p w14:paraId="450BB251" w14:textId="77777777" w:rsidR="006C67E2" w:rsidRDefault="008B1F2D">
      <w:r>
        <w:t>Within this thesis, we identify spatial distributions of newly installed PV systems that minimize t</w:t>
      </w:r>
      <w:r>
        <w:t>he multiday power output variability in Europe. To quantify the variability, we perform empirical orthogonal function (EOF) analyses of geopotential height at 500hPa, which reflects weather regimes and therefore has an indirect effect on the PV power outpu</w:t>
      </w:r>
      <w:r>
        <w:t xml:space="preserve">t. The geopotential height field is taken from the ERA5 reanalysis dataset which covers the </w:t>
      </w:r>
      <w:proofErr w:type="gramStart"/>
      <w:r>
        <w:t>time period</w:t>
      </w:r>
      <w:proofErr w:type="gramEnd"/>
      <w:r>
        <w:t xml:space="preserve"> from 1979 to present. The resulting subspace spanned by the leading </w:t>
      </w:r>
      <w:r>
        <w:rPr>
          <w:color w:val="C00000"/>
        </w:rPr>
        <w:t xml:space="preserve">14 EOFs (explains ~90% </w:t>
      </w:r>
      <w:r>
        <w:t>if the variance) of our analysis is grouped in seven differen</w:t>
      </w:r>
      <w:r>
        <w:t xml:space="preserve">t weather regimes with the k-mean clustering techniques. To assess the PV power output variability the resulted regimes are linked to country specific PV capacity factors. We use hourly PV capacity factors provided by the simulation of </w:t>
      </w:r>
      <w:proofErr w:type="spellStart"/>
      <w:proofErr w:type="gramStart"/>
      <w:r>
        <w:t>renewable.ninja</w:t>
      </w:r>
      <w:proofErr w:type="spellEnd"/>
      <w:proofErr w:type="gramEnd"/>
      <w:r>
        <w:t xml:space="preserve"> from</w:t>
      </w:r>
      <w:r>
        <w:t xml:space="preserve"> 1985-20</w:t>
      </w:r>
      <w:r>
        <w:rPr>
          <w:color w:val="FF0000"/>
        </w:rPr>
        <w:t>19</w:t>
      </w:r>
      <w:r>
        <w:t>. Connecting the regimes with the PV capacity factors leads to an overview of under- and overproduction (relative to the mean) per country and weather regime. Current and planned (NECPs 2030) installed capacity of PV systems in Europe is used tog</w:t>
      </w:r>
      <w:r>
        <w:t xml:space="preserve">ether with our findings to assess the current and future multiday PV power output variability in Europe. Furthermore, an optimal (linear least square fit) distribution of additional PV systems is calculated which minimize the multiday variability. </w:t>
      </w:r>
    </w:p>
    <w:p w14:paraId="6CC4B02E" w14:textId="77777777" w:rsidR="006C67E2" w:rsidRDefault="008B1F2D">
      <w:r>
        <w:t>The mea</w:t>
      </w:r>
      <w:r>
        <w:t>n variability, which is the average change of PV power production from one weather regime to another, currently (2019) amounts to 0.9 GW. Whereas the current maximum variability, which is the change of PV power production from the weather regime with the h</w:t>
      </w:r>
      <w:r>
        <w:t>ighest PV production to the one with the lowest production, amounts to 3.0 GW. We estimate that with the planed installed PV capacity distribution of the NECPs this is expected to triple by 2030 to 2.7GW and 8.5GW, respectively. Estimates for the year 2050</w:t>
      </w:r>
      <w:r>
        <w:t xml:space="preserve"> emphasise that the mean variability could increase from 6.4 GW up to 63.2 GW (depending on the scenario) and the maximum variability could even increase from 20.1 GW to 198.6 GW. We could show that a reduction of the variability for different scenarios of</w:t>
      </w:r>
      <w:r>
        <w:t xml:space="preserve"> future installed PV capacity distribution is possible. Our method was able to reduce the mean variability up to 44.4 % and the maximum variability up </w:t>
      </w:r>
      <w:r>
        <w:lastRenderedPageBreak/>
        <w:t xml:space="preserve">to 38.8 %. The reduction could be achieved by mainly placing the new installed PV capacity </w:t>
      </w:r>
      <w:proofErr w:type="gramStart"/>
      <w:r>
        <w:t>to</w:t>
      </w:r>
      <w:proofErr w:type="gramEnd"/>
      <w:r>
        <w:t xml:space="preserve"> South-easte</w:t>
      </w:r>
      <w:r>
        <w:t>rn and to North-western Europe.</w:t>
      </w:r>
    </w:p>
    <w:p w14:paraId="50A7BDFC" w14:textId="77777777" w:rsidR="006C67E2" w:rsidRDefault="006C67E2"/>
    <w:p w14:paraId="4E304E54" w14:textId="77777777" w:rsidR="006C67E2" w:rsidRDefault="008B1F2D">
      <w:r>
        <w:br w:type="page"/>
      </w:r>
    </w:p>
    <w:p w14:paraId="2E39C7EE" w14:textId="77777777" w:rsidR="006C67E2" w:rsidRDefault="008B1F2D">
      <w:pPr>
        <w:pStyle w:val="berschrift0"/>
      </w:pPr>
      <w:r>
        <w:lastRenderedPageBreak/>
        <w:t>Contents</w:t>
      </w:r>
    </w:p>
    <w:sdt>
      <w:sdtPr>
        <w:id w:val="345439977"/>
        <w:docPartObj>
          <w:docPartGallery w:val="Table of Contents"/>
          <w:docPartUnique/>
        </w:docPartObj>
      </w:sdtPr>
      <w:sdtEndPr/>
      <w:sdtContent>
        <w:p w14:paraId="79B7C003" w14:textId="77777777" w:rsidR="006C67E2" w:rsidRDefault="006C67E2"/>
        <w:p w14:paraId="194E2908" w14:textId="77777777" w:rsidR="006C67E2" w:rsidRDefault="008B1F2D">
          <w:pPr>
            <w:pStyle w:val="Verzeichnis1"/>
            <w:rPr>
              <w:rFonts w:asciiTheme="minorHAnsi" w:eastAsiaTheme="minorEastAsia" w:hAnsiTheme="minorHAnsi" w:cstheme="minorBidi"/>
              <w:lang w:val="de-CH" w:eastAsia="de-CH"/>
            </w:rPr>
          </w:pPr>
          <w:r>
            <w:fldChar w:fldCharType="begin"/>
          </w:r>
          <w:r>
            <w:rPr>
              <w:rStyle w:val="IndexLink"/>
              <w:webHidden/>
            </w:rPr>
            <w:instrText>TOC \z \o "1-3" \u \h</w:instrText>
          </w:r>
          <w:r>
            <w:rPr>
              <w:rStyle w:val="IndexLink"/>
            </w:rPr>
            <w:fldChar w:fldCharType="separate"/>
          </w:r>
          <w:hyperlink w:anchor="_Toc66805673">
            <w:r>
              <w:rPr>
                <w:rStyle w:val="IndexLink"/>
                <w:webHidden/>
                <w14:scene3d>
                  <w14:camera w14:prst="orthographicFront"/>
                  <w14:lightRig w14:rig="threePt" w14:dir="t">
                    <w14:rot w14:lat="0" w14:lon="0" w14:rev="0"/>
                  </w14:lightRig>
                </w14:scene3d>
              </w:rPr>
              <w:t>1.</w:t>
            </w:r>
            <w:r>
              <w:rPr>
                <w:rStyle w:val="IndexLink"/>
                <w:rFonts w:asciiTheme="minorHAnsi" w:eastAsiaTheme="minorEastAsia" w:hAnsiTheme="minorHAnsi" w:cstheme="minorBidi"/>
                <w:lang w:val="de-CH" w:eastAsia="de-CH"/>
              </w:rPr>
              <w:tab/>
            </w:r>
            <w:r>
              <w:rPr>
                <w:rStyle w:val="IndexLink"/>
              </w:rPr>
              <w:t>Introduction</w:t>
            </w:r>
            <w:r>
              <w:rPr>
                <w:webHidden/>
              </w:rPr>
              <w:fldChar w:fldCharType="begin"/>
            </w:r>
            <w:r>
              <w:rPr>
                <w:webHidden/>
              </w:rPr>
              <w:instrText>PAGEREF _Toc66805673 \h</w:instrText>
            </w:r>
            <w:r>
              <w:rPr>
                <w:webHidden/>
              </w:rPr>
            </w:r>
            <w:r>
              <w:rPr>
                <w:webHidden/>
              </w:rPr>
              <w:fldChar w:fldCharType="separate"/>
            </w:r>
            <w:r>
              <w:rPr>
                <w:rStyle w:val="IndexLink"/>
              </w:rPr>
              <w:tab/>
              <w:t>6</w:t>
            </w:r>
            <w:r>
              <w:rPr>
                <w:webHidden/>
              </w:rPr>
              <w:fldChar w:fldCharType="end"/>
            </w:r>
          </w:hyperlink>
        </w:p>
        <w:p w14:paraId="6688C7C9" w14:textId="77777777" w:rsidR="006C67E2" w:rsidRDefault="008B1F2D">
          <w:pPr>
            <w:pStyle w:val="Verzeichnis1"/>
            <w:rPr>
              <w:rFonts w:asciiTheme="minorHAnsi" w:eastAsiaTheme="minorEastAsia" w:hAnsiTheme="minorHAnsi" w:cstheme="minorBidi"/>
              <w:lang w:val="de-CH" w:eastAsia="de-CH"/>
            </w:rPr>
          </w:pPr>
          <w:hyperlink w:anchor="_Toc66805674">
            <w:r>
              <w:rPr>
                <w:rStyle w:val="IndexLink"/>
                <w:webHidden/>
                <w14:scene3d>
                  <w14:camera w14:prst="orthographicFront"/>
                  <w14:lightRig w14:rig="threePt" w14:dir="t">
                    <w14:rot w14:lat="0" w14:lon="0" w14:rev="0"/>
                  </w14:lightRig>
                </w14:scene3d>
              </w:rPr>
              <w:t>2.</w:t>
            </w:r>
            <w:r>
              <w:rPr>
                <w:rStyle w:val="IndexLink"/>
                <w:rFonts w:asciiTheme="minorHAnsi" w:eastAsiaTheme="minorEastAsia" w:hAnsiTheme="minorHAnsi" w:cstheme="minorBidi"/>
                <w:lang w:val="de-CH" w:eastAsia="de-CH"/>
              </w:rPr>
              <w:tab/>
            </w:r>
            <w:r>
              <w:rPr>
                <w:rStyle w:val="IndexLink"/>
              </w:rPr>
              <w:t>Data &amp; Methods</w:t>
            </w:r>
            <w:r>
              <w:rPr>
                <w:webHidden/>
              </w:rPr>
              <w:fldChar w:fldCharType="begin"/>
            </w:r>
            <w:r>
              <w:rPr>
                <w:webHidden/>
              </w:rPr>
              <w:instrText>PAGEREF _Toc66805674 \h</w:instrText>
            </w:r>
            <w:r>
              <w:rPr>
                <w:webHidden/>
              </w:rPr>
            </w:r>
            <w:r>
              <w:rPr>
                <w:webHidden/>
              </w:rPr>
              <w:fldChar w:fldCharType="separate"/>
            </w:r>
            <w:r>
              <w:rPr>
                <w:rStyle w:val="IndexLink"/>
              </w:rPr>
              <w:tab/>
              <w:t>9</w:t>
            </w:r>
            <w:r>
              <w:rPr>
                <w:webHidden/>
              </w:rPr>
              <w:fldChar w:fldCharType="end"/>
            </w:r>
          </w:hyperlink>
        </w:p>
        <w:p w14:paraId="2865467C" w14:textId="77777777" w:rsidR="006C67E2" w:rsidRDefault="008B1F2D">
          <w:pPr>
            <w:pStyle w:val="Verzeichnis2"/>
            <w:tabs>
              <w:tab w:val="left" w:pos="1540"/>
            </w:tabs>
            <w:rPr>
              <w:rFonts w:asciiTheme="minorHAnsi" w:eastAsiaTheme="minorEastAsia" w:hAnsiTheme="minorHAnsi" w:cstheme="minorBidi"/>
              <w:lang w:val="de-CH" w:eastAsia="de-CH"/>
            </w:rPr>
          </w:pPr>
          <w:hyperlink w:anchor="_Toc66805675">
            <w:r>
              <w:rPr>
                <w:rStyle w:val="IndexLink"/>
                <w:webHidden/>
              </w:rPr>
              <w:t>2.1</w:t>
            </w:r>
            <w:r>
              <w:rPr>
                <w:rStyle w:val="IndexLink"/>
                <w:rFonts w:asciiTheme="minorHAnsi" w:eastAsiaTheme="minorEastAsia" w:hAnsiTheme="minorHAnsi" w:cstheme="minorBidi"/>
                <w:lang w:val="de-CH" w:eastAsia="de-CH"/>
              </w:rPr>
              <w:tab/>
            </w:r>
            <w:r>
              <w:rPr>
                <w:rStyle w:val="IndexLink"/>
              </w:rPr>
              <w:t>Data</w:t>
            </w:r>
            <w:r>
              <w:rPr>
                <w:webHidden/>
              </w:rPr>
              <w:fldChar w:fldCharType="begin"/>
            </w:r>
            <w:r>
              <w:rPr>
                <w:webHidden/>
              </w:rPr>
              <w:instrText>PAGER</w:instrText>
            </w:r>
            <w:r>
              <w:rPr>
                <w:webHidden/>
              </w:rPr>
              <w:instrText>EF _Toc66805675 \h</w:instrText>
            </w:r>
            <w:r>
              <w:rPr>
                <w:webHidden/>
              </w:rPr>
            </w:r>
            <w:r>
              <w:rPr>
                <w:webHidden/>
              </w:rPr>
              <w:fldChar w:fldCharType="separate"/>
            </w:r>
            <w:r>
              <w:rPr>
                <w:rStyle w:val="IndexLink"/>
              </w:rPr>
              <w:tab/>
              <w:t>9</w:t>
            </w:r>
            <w:r>
              <w:rPr>
                <w:webHidden/>
              </w:rPr>
              <w:fldChar w:fldCharType="end"/>
            </w:r>
          </w:hyperlink>
        </w:p>
        <w:p w14:paraId="504DBC11"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76">
            <w:r>
              <w:rPr>
                <w:rStyle w:val="IndexLink"/>
                <w:webHidden/>
              </w:rPr>
              <w:t>2.1.1</w:t>
            </w:r>
            <w:r>
              <w:rPr>
                <w:rStyle w:val="IndexLink"/>
                <w:rFonts w:asciiTheme="minorHAnsi" w:eastAsiaTheme="minorEastAsia" w:hAnsiTheme="minorHAnsi" w:cstheme="minorBidi"/>
                <w:lang w:val="de-CH" w:eastAsia="de-CH"/>
              </w:rPr>
              <w:tab/>
            </w:r>
            <w:r>
              <w:rPr>
                <w:rStyle w:val="IndexLink"/>
              </w:rPr>
              <w:t>ERA5</w:t>
            </w:r>
            <w:r>
              <w:rPr>
                <w:webHidden/>
              </w:rPr>
              <w:fldChar w:fldCharType="begin"/>
            </w:r>
            <w:r>
              <w:rPr>
                <w:webHidden/>
              </w:rPr>
              <w:instrText>PAGEREF _Toc66805676 \h</w:instrText>
            </w:r>
            <w:r>
              <w:rPr>
                <w:webHidden/>
              </w:rPr>
            </w:r>
            <w:r>
              <w:rPr>
                <w:webHidden/>
              </w:rPr>
              <w:fldChar w:fldCharType="separate"/>
            </w:r>
            <w:r>
              <w:rPr>
                <w:rStyle w:val="IndexLink"/>
              </w:rPr>
              <w:tab/>
              <w:t>9</w:t>
            </w:r>
            <w:r>
              <w:rPr>
                <w:webHidden/>
              </w:rPr>
              <w:fldChar w:fldCharType="end"/>
            </w:r>
          </w:hyperlink>
        </w:p>
        <w:p w14:paraId="5134BAC8"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77">
            <w:r>
              <w:rPr>
                <w:rStyle w:val="IndexLink"/>
                <w:webHidden/>
              </w:rPr>
              <w:t>2.1.2</w:t>
            </w:r>
            <w:r>
              <w:rPr>
                <w:rStyle w:val="IndexLink"/>
                <w:rFonts w:asciiTheme="minorHAnsi" w:eastAsiaTheme="minorEastAsia" w:hAnsiTheme="minorHAnsi" w:cstheme="minorBidi"/>
                <w:lang w:val="de-CH" w:eastAsia="de-CH"/>
              </w:rPr>
              <w:tab/>
            </w:r>
            <w:r>
              <w:rPr>
                <w:rStyle w:val="IndexLink"/>
              </w:rPr>
              <w:t>Renewables.ninja and the Global Solar Energy Estimator (GSEE)</w:t>
            </w:r>
            <w:r>
              <w:rPr>
                <w:webHidden/>
              </w:rPr>
              <w:fldChar w:fldCharType="begin"/>
            </w:r>
            <w:r>
              <w:rPr>
                <w:webHidden/>
              </w:rPr>
              <w:instrText>PAGEREF _Toc66805677 \h</w:instrText>
            </w:r>
            <w:r>
              <w:rPr>
                <w:webHidden/>
              </w:rPr>
            </w:r>
            <w:r>
              <w:rPr>
                <w:webHidden/>
              </w:rPr>
              <w:fldChar w:fldCharType="separate"/>
            </w:r>
            <w:r>
              <w:rPr>
                <w:rStyle w:val="IndexLink"/>
              </w:rPr>
              <w:tab/>
              <w:t>9</w:t>
            </w:r>
            <w:r>
              <w:rPr>
                <w:webHidden/>
              </w:rPr>
              <w:fldChar w:fldCharType="end"/>
            </w:r>
          </w:hyperlink>
        </w:p>
        <w:p w14:paraId="6EEE65FE"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78">
            <w:r>
              <w:rPr>
                <w:rStyle w:val="IndexLink"/>
                <w:webHidden/>
              </w:rPr>
              <w:t>2.1.3</w:t>
            </w:r>
            <w:r>
              <w:rPr>
                <w:rStyle w:val="IndexLink"/>
                <w:rFonts w:asciiTheme="minorHAnsi" w:eastAsiaTheme="minorEastAsia" w:hAnsiTheme="minorHAnsi" w:cstheme="minorBidi"/>
                <w:lang w:val="de-CH" w:eastAsia="de-CH"/>
              </w:rPr>
              <w:tab/>
            </w:r>
            <w:r>
              <w:rPr>
                <w:rStyle w:val="IndexLink"/>
              </w:rPr>
              <w:t>Installed PV capacities</w:t>
            </w:r>
            <w:r>
              <w:rPr>
                <w:webHidden/>
              </w:rPr>
              <w:fldChar w:fldCharType="begin"/>
            </w:r>
            <w:r>
              <w:rPr>
                <w:webHidden/>
              </w:rPr>
              <w:instrText xml:space="preserve">PAGEREF </w:instrText>
            </w:r>
            <w:r>
              <w:rPr>
                <w:webHidden/>
              </w:rPr>
              <w:instrText>_Toc66805678 \h</w:instrText>
            </w:r>
            <w:r>
              <w:rPr>
                <w:webHidden/>
              </w:rPr>
            </w:r>
            <w:r>
              <w:rPr>
                <w:webHidden/>
              </w:rPr>
              <w:fldChar w:fldCharType="separate"/>
            </w:r>
            <w:r>
              <w:rPr>
                <w:rStyle w:val="IndexLink"/>
              </w:rPr>
              <w:tab/>
              <w:t>13</w:t>
            </w:r>
            <w:r>
              <w:rPr>
                <w:webHidden/>
              </w:rPr>
              <w:fldChar w:fldCharType="end"/>
            </w:r>
          </w:hyperlink>
        </w:p>
        <w:p w14:paraId="4ACBAB39"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79">
            <w:r>
              <w:rPr>
                <w:rStyle w:val="IndexLink"/>
                <w:webHidden/>
              </w:rPr>
              <w:t>2.1.4</w:t>
            </w:r>
            <w:r>
              <w:rPr>
                <w:rStyle w:val="IndexLink"/>
                <w:rFonts w:asciiTheme="minorHAnsi" w:eastAsiaTheme="minorEastAsia" w:hAnsiTheme="minorHAnsi" w:cstheme="minorBidi"/>
                <w:lang w:val="de-CH" w:eastAsia="de-CH"/>
              </w:rPr>
              <w:tab/>
            </w:r>
            <w:r>
              <w:rPr>
                <w:rStyle w:val="IndexLink"/>
              </w:rPr>
              <w:t>Electricity consumption data</w:t>
            </w:r>
            <w:r>
              <w:rPr>
                <w:webHidden/>
              </w:rPr>
              <w:fldChar w:fldCharType="begin"/>
            </w:r>
            <w:r>
              <w:rPr>
                <w:webHidden/>
              </w:rPr>
              <w:instrText>PAGEREF _Toc66805679 \h</w:instrText>
            </w:r>
            <w:r>
              <w:rPr>
                <w:webHidden/>
              </w:rPr>
            </w:r>
            <w:r>
              <w:rPr>
                <w:webHidden/>
              </w:rPr>
              <w:fldChar w:fldCharType="separate"/>
            </w:r>
            <w:r>
              <w:rPr>
                <w:rStyle w:val="IndexLink"/>
              </w:rPr>
              <w:tab/>
              <w:t>13</w:t>
            </w:r>
            <w:r>
              <w:rPr>
                <w:webHidden/>
              </w:rPr>
              <w:fldChar w:fldCharType="end"/>
            </w:r>
          </w:hyperlink>
        </w:p>
        <w:p w14:paraId="02747D8E" w14:textId="77777777" w:rsidR="006C67E2" w:rsidRDefault="008B1F2D">
          <w:pPr>
            <w:pStyle w:val="Verzeichnis2"/>
            <w:tabs>
              <w:tab w:val="left" w:pos="1540"/>
            </w:tabs>
            <w:rPr>
              <w:rFonts w:asciiTheme="minorHAnsi" w:eastAsiaTheme="minorEastAsia" w:hAnsiTheme="minorHAnsi" w:cstheme="minorBidi"/>
              <w:lang w:val="de-CH" w:eastAsia="de-CH"/>
            </w:rPr>
          </w:pPr>
          <w:hyperlink w:anchor="_Toc66805680">
            <w:r>
              <w:rPr>
                <w:rStyle w:val="IndexLink"/>
                <w:webHidden/>
              </w:rPr>
              <w:t>2.2</w:t>
            </w:r>
            <w:r>
              <w:rPr>
                <w:rStyle w:val="IndexLink"/>
                <w:rFonts w:asciiTheme="minorHAnsi" w:eastAsiaTheme="minorEastAsia" w:hAnsiTheme="minorHAnsi" w:cstheme="minorBidi"/>
                <w:lang w:val="de-CH" w:eastAsia="de-CH"/>
              </w:rPr>
              <w:tab/>
            </w:r>
            <w:r>
              <w:rPr>
                <w:rStyle w:val="IndexLink"/>
              </w:rPr>
              <w:t>Method</w:t>
            </w:r>
            <w:r>
              <w:rPr>
                <w:webHidden/>
              </w:rPr>
              <w:fldChar w:fldCharType="begin"/>
            </w:r>
            <w:r>
              <w:rPr>
                <w:webHidden/>
              </w:rPr>
              <w:instrText>PAGEREF _Toc66805680 \h</w:instrText>
            </w:r>
            <w:r>
              <w:rPr>
                <w:webHidden/>
              </w:rPr>
            </w:r>
            <w:r>
              <w:rPr>
                <w:webHidden/>
              </w:rPr>
              <w:fldChar w:fldCharType="separate"/>
            </w:r>
            <w:r>
              <w:rPr>
                <w:rStyle w:val="IndexLink"/>
              </w:rPr>
              <w:tab/>
              <w:t>14</w:t>
            </w:r>
            <w:r>
              <w:rPr>
                <w:webHidden/>
              </w:rPr>
              <w:fldChar w:fldCharType="end"/>
            </w:r>
          </w:hyperlink>
        </w:p>
        <w:p w14:paraId="4A016DE1"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81">
            <w:r>
              <w:rPr>
                <w:rStyle w:val="IndexLink"/>
                <w:webHidden/>
              </w:rPr>
              <w:t>2.2.1</w:t>
            </w:r>
            <w:r>
              <w:rPr>
                <w:rStyle w:val="IndexLink"/>
                <w:rFonts w:asciiTheme="minorHAnsi" w:eastAsiaTheme="minorEastAsia" w:hAnsiTheme="minorHAnsi" w:cstheme="minorBidi"/>
                <w:lang w:val="de-CH" w:eastAsia="de-CH"/>
              </w:rPr>
              <w:tab/>
            </w:r>
            <w:r>
              <w:rPr>
                <w:rStyle w:val="IndexLink"/>
              </w:rPr>
              <w:t>ERA5 data pre-processing</w:t>
            </w:r>
            <w:r>
              <w:rPr>
                <w:webHidden/>
              </w:rPr>
              <w:fldChar w:fldCharType="begin"/>
            </w:r>
            <w:r>
              <w:rPr>
                <w:webHidden/>
              </w:rPr>
              <w:instrText>PAGEREF _Toc66805681 \h</w:instrText>
            </w:r>
            <w:r>
              <w:rPr>
                <w:webHidden/>
              </w:rPr>
            </w:r>
            <w:r>
              <w:rPr>
                <w:webHidden/>
              </w:rPr>
              <w:fldChar w:fldCharType="separate"/>
            </w:r>
            <w:r>
              <w:rPr>
                <w:rStyle w:val="IndexLink"/>
              </w:rPr>
              <w:tab/>
              <w:t>15</w:t>
            </w:r>
            <w:r>
              <w:rPr>
                <w:webHidden/>
              </w:rPr>
              <w:fldChar w:fldCharType="end"/>
            </w:r>
          </w:hyperlink>
        </w:p>
        <w:p w14:paraId="33E11A8C"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82">
            <w:r>
              <w:rPr>
                <w:rStyle w:val="IndexLink"/>
                <w:webHidden/>
              </w:rPr>
              <w:t>2.2.2</w:t>
            </w:r>
            <w:r>
              <w:rPr>
                <w:rStyle w:val="IndexLink"/>
                <w:rFonts w:asciiTheme="minorHAnsi" w:eastAsiaTheme="minorEastAsia" w:hAnsiTheme="minorHAnsi" w:cstheme="minorBidi"/>
                <w:lang w:val="de-CH" w:eastAsia="de-CH"/>
              </w:rPr>
              <w:tab/>
            </w:r>
            <w:r>
              <w:rPr>
                <w:rStyle w:val="IndexLink"/>
              </w:rPr>
              <w:t>Weather regime classification</w:t>
            </w:r>
            <w:r>
              <w:rPr>
                <w:webHidden/>
              </w:rPr>
              <w:fldChar w:fldCharType="begin"/>
            </w:r>
            <w:r>
              <w:rPr>
                <w:webHidden/>
              </w:rPr>
              <w:instrText>PAGEREF _Toc66805682 \h</w:instrText>
            </w:r>
            <w:r>
              <w:rPr>
                <w:webHidden/>
              </w:rPr>
            </w:r>
            <w:r>
              <w:rPr>
                <w:webHidden/>
              </w:rPr>
              <w:fldChar w:fldCharType="separate"/>
            </w:r>
            <w:r>
              <w:rPr>
                <w:rStyle w:val="IndexLink"/>
              </w:rPr>
              <w:tab/>
              <w:t>16</w:t>
            </w:r>
            <w:r>
              <w:rPr>
                <w:webHidden/>
              </w:rPr>
              <w:fldChar w:fldCharType="end"/>
            </w:r>
          </w:hyperlink>
        </w:p>
        <w:p w14:paraId="5DC4341D"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83">
            <w:r>
              <w:rPr>
                <w:rStyle w:val="IndexLink"/>
                <w:webHidden/>
              </w:rPr>
              <w:t>2.2.3</w:t>
            </w:r>
            <w:r>
              <w:rPr>
                <w:rStyle w:val="IndexLink"/>
                <w:rFonts w:asciiTheme="minorHAnsi" w:eastAsiaTheme="minorEastAsia" w:hAnsiTheme="minorHAnsi" w:cstheme="minorBidi"/>
                <w:lang w:val="de-CH" w:eastAsia="de-CH"/>
              </w:rPr>
              <w:tab/>
            </w:r>
            <w:r>
              <w:rPr>
                <w:rStyle w:val="IndexLink"/>
              </w:rPr>
              <w:t>Capacity factors</w:t>
            </w:r>
            <w:r>
              <w:rPr>
                <w:webHidden/>
              </w:rPr>
              <w:fldChar w:fldCharType="begin"/>
            </w:r>
            <w:r>
              <w:rPr>
                <w:webHidden/>
              </w:rPr>
              <w:instrText>PAGEREF _Toc66805683 \h</w:instrText>
            </w:r>
            <w:r>
              <w:rPr>
                <w:webHidden/>
              </w:rPr>
            </w:r>
            <w:r>
              <w:rPr>
                <w:webHidden/>
              </w:rPr>
              <w:fldChar w:fldCharType="separate"/>
            </w:r>
            <w:r>
              <w:rPr>
                <w:rStyle w:val="IndexLink"/>
              </w:rPr>
              <w:tab/>
              <w:t>16</w:t>
            </w:r>
            <w:r>
              <w:rPr>
                <w:webHidden/>
              </w:rPr>
              <w:fldChar w:fldCharType="end"/>
            </w:r>
          </w:hyperlink>
        </w:p>
        <w:p w14:paraId="4B1032C6"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84">
            <w:r>
              <w:rPr>
                <w:rStyle w:val="IndexLink"/>
                <w:webHidden/>
              </w:rPr>
              <w:t>2.2.4</w:t>
            </w:r>
            <w:r>
              <w:rPr>
                <w:rStyle w:val="IndexLink"/>
                <w:rFonts w:asciiTheme="minorHAnsi" w:eastAsiaTheme="minorEastAsia" w:hAnsiTheme="minorHAnsi" w:cstheme="minorBidi"/>
                <w:lang w:val="de-CH" w:eastAsia="de-CH"/>
              </w:rPr>
              <w:tab/>
            </w:r>
            <w:r>
              <w:rPr>
                <w:rStyle w:val="IndexLink"/>
              </w:rPr>
              <w:t>Variability reduction with optimal IC distribution</w:t>
            </w:r>
            <w:r>
              <w:rPr>
                <w:webHidden/>
              </w:rPr>
              <w:fldChar w:fldCharType="begin"/>
            </w:r>
            <w:r>
              <w:rPr>
                <w:webHidden/>
              </w:rPr>
              <w:instrText>PAGEREF _Toc66805</w:instrText>
            </w:r>
            <w:r>
              <w:rPr>
                <w:webHidden/>
              </w:rPr>
              <w:instrText>684 \h</w:instrText>
            </w:r>
            <w:r>
              <w:rPr>
                <w:webHidden/>
              </w:rPr>
            </w:r>
            <w:r>
              <w:rPr>
                <w:webHidden/>
              </w:rPr>
              <w:fldChar w:fldCharType="separate"/>
            </w:r>
            <w:r>
              <w:rPr>
                <w:rStyle w:val="IndexLink"/>
              </w:rPr>
              <w:tab/>
              <w:t>17</w:t>
            </w:r>
            <w:r>
              <w:rPr>
                <w:webHidden/>
              </w:rPr>
              <w:fldChar w:fldCharType="end"/>
            </w:r>
          </w:hyperlink>
        </w:p>
        <w:p w14:paraId="4778A188"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85">
            <w:r>
              <w:rPr>
                <w:rStyle w:val="IndexLink"/>
                <w:webHidden/>
              </w:rPr>
              <w:t>2.2.5</w:t>
            </w:r>
            <w:r>
              <w:rPr>
                <w:rStyle w:val="IndexLink"/>
                <w:rFonts w:asciiTheme="minorHAnsi" w:eastAsiaTheme="minorEastAsia" w:hAnsiTheme="minorHAnsi" w:cstheme="minorBidi"/>
                <w:lang w:val="de-CH" w:eastAsia="de-CH"/>
              </w:rPr>
              <w:tab/>
            </w:r>
            <w:r>
              <w:rPr>
                <w:rStyle w:val="IndexLink"/>
              </w:rPr>
              <w:t>Scenarios</w:t>
            </w:r>
            <w:r>
              <w:rPr>
                <w:webHidden/>
              </w:rPr>
              <w:fldChar w:fldCharType="begin"/>
            </w:r>
            <w:r>
              <w:rPr>
                <w:webHidden/>
              </w:rPr>
              <w:instrText>PAGEREF _Toc66805685 \h</w:instrText>
            </w:r>
            <w:r>
              <w:rPr>
                <w:webHidden/>
              </w:rPr>
            </w:r>
            <w:r>
              <w:rPr>
                <w:webHidden/>
              </w:rPr>
              <w:fldChar w:fldCharType="separate"/>
            </w:r>
            <w:r>
              <w:rPr>
                <w:rStyle w:val="IndexLink"/>
              </w:rPr>
              <w:tab/>
              <w:t>18</w:t>
            </w:r>
            <w:r>
              <w:rPr>
                <w:webHidden/>
              </w:rPr>
              <w:fldChar w:fldCharType="end"/>
            </w:r>
          </w:hyperlink>
        </w:p>
        <w:p w14:paraId="79D9C2CF" w14:textId="77777777" w:rsidR="006C67E2" w:rsidRDefault="008B1F2D">
          <w:pPr>
            <w:pStyle w:val="Verzeichnis1"/>
            <w:rPr>
              <w:rFonts w:asciiTheme="minorHAnsi" w:eastAsiaTheme="minorEastAsia" w:hAnsiTheme="minorHAnsi" w:cstheme="minorBidi"/>
              <w:lang w:val="de-CH" w:eastAsia="de-CH"/>
            </w:rPr>
          </w:pPr>
          <w:hyperlink w:anchor="_Toc66805686">
            <w:r>
              <w:rPr>
                <w:rStyle w:val="IndexLink"/>
                <w:webHidden/>
                <w14:scene3d>
                  <w14:camera w14:prst="orthographicFront"/>
                  <w14:lightRig w14:rig="threePt" w14:dir="t">
                    <w14:rot w14:lat="0" w14:lon="0" w14:rev="0"/>
                  </w14:lightRig>
                </w14:scene3d>
              </w:rPr>
              <w:t>3</w:t>
            </w:r>
            <w:r>
              <w:rPr>
                <w:rStyle w:val="IndexLink"/>
                <w:webHidden/>
                <w14:scene3d>
                  <w14:camera w14:prst="orthographicFront"/>
                  <w14:lightRig w14:rig="threePt" w14:dir="t">
                    <w14:rot w14:lat="0" w14:lon="0" w14:rev="0"/>
                  </w14:lightRig>
                </w14:scene3d>
              </w:rPr>
              <w:t>.</w:t>
            </w:r>
            <w:r>
              <w:rPr>
                <w:rStyle w:val="IndexLink"/>
                <w:rFonts w:asciiTheme="minorHAnsi" w:eastAsiaTheme="minorEastAsia" w:hAnsiTheme="minorHAnsi" w:cstheme="minorBidi"/>
                <w:lang w:val="de-CH" w:eastAsia="de-CH"/>
              </w:rPr>
              <w:tab/>
            </w:r>
            <w:r>
              <w:rPr>
                <w:rStyle w:val="IndexLink"/>
              </w:rPr>
              <w:t>Results</w:t>
            </w:r>
            <w:r>
              <w:rPr>
                <w:webHidden/>
              </w:rPr>
              <w:fldChar w:fldCharType="begin"/>
            </w:r>
            <w:r>
              <w:rPr>
                <w:webHidden/>
              </w:rPr>
              <w:instrText>PAGEREF _Toc66805686 \h</w:instrText>
            </w:r>
            <w:r>
              <w:rPr>
                <w:webHidden/>
              </w:rPr>
            </w:r>
            <w:r>
              <w:rPr>
                <w:webHidden/>
              </w:rPr>
              <w:fldChar w:fldCharType="separate"/>
            </w:r>
            <w:r>
              <w:rPr>
                <w:rStyle w:val="IndexLink"/>
              </w:rPr>
              <w:tab/>
              <w:t>21</w:t>
            </w:r>
            <w:r>
              <w:rPr>
                <w:webHidden/>
              </w:rPr>
              <w:fldChar w:fldCharType="end"/>
            </w:r>
          </w:hyperlink>
        </w:p>
        <w:p w14:paraId="32136853" w14:textId="77777777" w:rsidR="006C67E2" w:rsidRDefault="008B1F2D">
          <w:pPr>
            <w:pStyle w:val="Verzeichnis2"/>
            <w:tabs>
              <w:tab w:val="left" w:pos="1540"/>
            </w:tabs>
            <w:rPr>
              <w:rFonts w:asciiTheme="minorHAnsi" w:eastAsiaTheme="minorEastAsia" w:hAnsiTheme="minorHAnsi" w:cstheme="minorBidi"/>
              <w:lang w:val="de-CH" w:eastAsia="de-CH"/>
            </w:rPr>
          </w:pPr>
          <w:hyperlink w:anchor="_Toc66805687">
            <w:r>
              <w:rPr>
                <w:rStyle w:val="IndexLink"/>
                <w:webHidden/>
              </w:rPr>
              <w:t>3.1</w:t>
            </w:r>
            <w:r>
              <w:rPr>
                <w:rStyle w:val="IndexLink"/>
                <w:rFonts w:asciiTheme="minorHAnsi" w:eastAsiaTheme="minorEastAsia" w:hAnsiTheme="minorHAnsi" w:cstheme="minorBidi"/>
                <w:lang w:val="de-CH" w:eastAsia="de-CH"/>
              </w:rPr>
              <w:tab/>
            </w:r>
            <w:r>
              <w:rPr>
                <w:rStyle w:val="IndexLink"/>
              </w:rPr>
              <w:t>Weather regimes and their linked capacity factor anomalies</w:t>
            </w:r>
            <w:r>
              <w:rPr>
                <w:webHidden/>
              </w:rPr>
              <w:fldChar w:fldCharType="begin"/>
            </w:r>
            <w:r>
              <w:rPr>
                <w:webHidden/>
              </w:rPr>
              <w:instrText>PAGEREF _Toc66805687 \h</w:instrText>
            </w:r>
            <w:r>
              <w:rPr>
                <w:webHidden/>
              </w:rPr>
            </w:r>
            <w:r>
              <w:rPr>
                <w:webHidden/>
              </w:rPr>
              <w:fldChar w:fldCharType="separate"/>
            </w:r>
            <w:r>
              <w:rPr>
                <w:rStyle w:val="IndexLink"/>
              </w:rPr>
              <w:tab/>
              <w:t>21</w:t>
            </w:r>
            <w:r>
              <w:rPr>
                <w:webHidden/>
              </w:rPr>
              <w:fldChar w:fldCharType="end"/>
            </w:r>
          </w:hyperlink>
        </w:p>
        <w:p w14:paraId="2D960C00"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88">
            <w:r>
              <w:rPr>
                <w:rStyle w:val="IndexLink"/>
                <w:webHidden/>
              </w:rPr>
              <w:t>3.1.1</w:t>
            </w:r>
            <w:r>
              <w:rPr>
                <w:rStyle w:val="IndexLink"/>
                <w:rFonts w:asciiTheme="minorHAnsi" w:eastAsiaTheme="minorEastAsia" w:hAnsiTheme="minorHAnsi" w:cstheme="minorBidi"/>
                <w:lang w:val="de-CH" w:eastAsia="de-CH"/>
              </w:rPr>
              <w:tab/>
            </w:r>
            <w:r>
              <w:rPr>
                <w:rStyle w:val="IndexLink"/>
              </w:rPr>
              <w:t>Weather regime 0 / NAO+</w:t>
            </w:r>
            <w:r>
              <w:rPr>
                <w:webHidden/>
              </w:rPr>
              <w:fldChar w:fldCharType="begin"/>
            </w:r>
            <w:r>
              <w:rPr>
                <w:webHidden/>
              </w:rPr>
              <w:instrText>PAGEREF _Toc66805688 \h</w:instrText>
            </w:r>
            <w:r>
              <w:rPr>
                <w:webHidden/>
              </w:rPr>
            </w:r>
            <w:r>
              <w:rPr>
                <w:webHidden/>
              </w:rPr>
              <w:fldChar w:fldCharType="separate"/>
            </w:r>
            <w:r>
              <w:rPr>
                <w:rStyle w:val="IndexLink"/>
              </w:rPr>
              <w:tab/>
              <w:t>26</w:t>
            </w:r>
            <w:r>
              <w:rPr>
                <w:webHidden/>
              </w:rPr>
              <w:fldChar w:fldCharType="end"/>
            </w:r>
          </w:hyperlink>
        </w:p>
        <w:p w14:paraId="7057194A"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89">
            <w:r>
              <w:rPr>
                <w:rStyle w:val="IndexLink"/>
                <w:webHidden/>
              </w:rPr>
              <w:t>3.1.2</w:t>
            </w:r>
            <w:r>
              <w:rPr>
                <w:rStyle w:val="IndexLink"/>
                <w:rFonts w:asciiTheme="minorHAnsi" w:eastAsiaTheme="minorEastAsia" w:hAnsiTheme="minorHAnsi" w:cstheme="minorBidi"/>
                <w:lang w:val="de-CH" w:eastAsia="de-CH"/>
              </w:rPr>
              <w:tab/>
            </w:r>
            <w:r>
              <w:rPr>
                <w:rStyle w:val="IndexLink"/>
              </w:rPr>
              <w:t>Weather regime 1 - European trough</w:t>
            </w:r>
            <w:r>
              <w:rPr>
                <w:webHidden/>
              </w:rPr>
              <w:fldChar w:fldCharType="begin"/>
            </w:r>
            <w:r>
              <w:rPr>
                <w:webHidden/>
              </w:rPr>
              <w:instrText>PAGEREF _Toc66805689 \h</w:instrText>
            </w:r>
            <w:r>
              <w:rPr>
                <w:webHidden/>
              </w:rPr>
            </w:r>
            <w:r>
              <w:rPr>
                <w:webHidden/>
              </w:rPr>
              <w:fldChar w:fldCharType="separate"/>
            </w:r>
            <w:r>
              <w:rPr>
                <w:rStyle w:val="IndexLink"/>
              </w:rPr>
              <w:tab/>
              <w:t>26</w:t>
            </w:r>
            <w:r>
              <w:rPr>
                <w:webHidden/>
              </w:rPr>
              <w:fldChar w:fldCharType="end"/>
            </w:r>
          </w:hyperlink>
        </w:p>
        <w:p w14:paraId="58721C0D"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90">
            <w:r>
              <w:rPr>
                <w:rStyle w:val="IndexLink"/>
                <w:webHidden/>
              </w:rPr>
              <w:t>3.1.3</w:t>
            </w:r>
            <w:r>
              <w:rPr>
                <w:rStyle w:val="IndexLink"/>
                <w:rFonts w:asciiTheme="minorHAnsi" w:eastAsiaTheme="minorEastAsia" w:hAnsiTheme="minorHAnsi" w:cstheme="minorBidi"/>
                <w:lang w:val="de-CH" w:eastAsia="de-CH"/>
              </w:rPr>
              <w:tab/>
            </w:r>
            <w:r>
              <w:rPr>
                <w:rStyle w:val="IndexLink"/>
              </w:rPr>
              <w:t>Weather regime 2 – NAO-</w:t>
            </w:r>
            <w:r>
              <w:rPr>
                <w:webHidden/>
              </w:rPr>
              <w:fldChar w:fldCharType="begin"/>
            </w:r>
            <w:r>
              <w:rPr>
                <w:webHidden/>
              </w:rPr>
              <w:instrText>PAGEREF _Toc66805690 \h</w:instrText>
            </w:r>
            <w:r>
              <w:rPr>
                <w:webHidden/>
              </w:rPr>
            </w:r>
            <w:r>
              <w:rPr>
                <w:webHidden/>
              </w:rPr>
              <w:fldChar w:fldCharType="separate"/>
            </w:r>
            <w:r>
              <w:rPr>
                <w:rStyle w:val="IndexLink"/>
              </w:rPr>
              <w:tab/>
              <w:t>27</w:t>
            </w:r>
            <w:r>
              <w:rPr>
                <w:webHidden/>
              </w:rPr>
              <w:fldChar w:fldCharType="end"/>
            </w:r>
          </w:hyperlink>
        </w:p>
        <w:p w14:paraId="2CAAF56B"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91">
            <w:r>
              <w:rPr>
                <w:rStyle w:val="IndexLink"/>
                <w:webHidden/>
              </w:rPr>
              <w:t>3.1.4</w:t>
            </w:r>
            <w:r>
              <w:rPr>
                <w:rStyle w:val="IndexLink"/>
                <w:rFonts w:asciiTheme="minorHAnsi" w:eastAsiaTheme="minorEastAsia" w:hAnsiTheme="minorHAnsi" w:cstheme="minorBidi"/>
                <w:lang w:val="de-CH" w:eastAsia="de-CH"/>
              </w:rPr>
              <w:tab/>
            </w:r>
            <w:r>
              <w:rPr>
                <w:rStyle w:val="IndexLink"/>
              </w:rPr>
              <w:t>Weather regime 3 - Atlantic ridge</w:t>
            </w:r>
            <w:r>
              <w:rPr>
                <w:webHidden/>
              </w:rPr>
              <w:fldChar w:fldCharType="begin"/>
            </w:r>
            <w:r>
              <w:rPr>
                <w:webHidden/>
              </w:rPr>
              <w:instrText>PAGEREF _Toc66805691 \h</w:instrText>
            </w:r>
            <w:r>
              <w:rPr>
                <w:webHidden/>
              </w:rPr>
            </w:r>
            <w:r>
              <w:rPr>
                <w:webHidden/>
              </w:rPr>
              <w:fldChar w:fldCharType="separate"/>
            </w:r>
            <w:r>
              <w:rPr>
                <w:rStyle w:val="IndexLink"/>
              </w:rPr>
              <w:tab/>
              <w:t>27</w:t>
            </w:r>
            <w:r>
              <w:rPr>
                <w:webHidden/>
              </w:rPr>
              <w:fldChar w:fldCharType="end"/>
            </w:r>
          </w:hyperlink>
        </w:p>
        <w:p w14:paraId="3595C36B"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92">
            <w:r>
              <w:rPr>
                <w:rStyle w:val="IndexLink"/>
                <w:webHidden/>
              </w:rPr>
              <w:t>3.1.5</w:t>
            </w:r>
            <w:r>
              <w:rPr>
                <w:rStyle w:val="IndexLink"/>
                <w:rFonts w:asciiTheme="minorHAnsi" w:eastAsiaTheme="minorEastAsia" w:hAnsiTheme="minorHAnsi" w:cstheme="minorBidi"/>
                <w:lang w:val="de-CH" w:eastAsia="de-CH"/>
              </w:rPr>
              <w:tab/>
            </w:r>
            <w:r>
              <w:rPr>
                <w:rStyle w:val="IndexLink"/>
              </w:rPr>
              <w:t>Weather regime 4 - Atlantic trough</w:t>
            </w:r>
            <w:r>
              <w:rPr>
                <w:webHidden/>
              </w:rPr>
              <w:fldChar w:fldCharType="begin"/>
            </w:r>
            <w:r>
              <w:rPr>
                <w:webHidden/>
              </w:rPr>
              <w:instrText>PAGEREF _Toc66805692 \h</w:instrText>
            </w:r>
            <w:r>
              <w:rPr>
                <w:webHidden/>
              </w:rPr>
            </w:r>
            <w:r>
              <w:rPr>
                <w:webHidden/>
              </w:rPr>
              <w:fldChar w:fldCharType="separate"/>
            </w:r>
            <w:r>
              <w:rPr>
                <w:rStyle w:val="IndexLink"/>
              </w:rPr>
              <w:tab/>
              <w:t>27</w:t>
            </w:r>
            <w:r>
              <w:rPr>
                <w:webHidden/>
              </w:rPr>
              <w:fldChar w:fldCharType="end"/>
            </w:r>
          </w:hyperlink>
        </w:p>
        <w:p w14:paraId="4D76A687"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93">
            <w:r>
              <w:rPr>
                <w:rStyle w:val="IndexLink"/>
                <w:webHidden/>
              </w:rPr>
              <w:t>3.1.6</w:t>
            </w:r>
            <w:r>
              <w:rPr>
                <w:rStyle w:val="IndexLink"/>
                <w:rFonts w:asciiTheme="minorHAnsi" w:eastAsiaTheme="minorEastAsia" w:hAnsiTheme="minorHAnsi" w:cstheme="minorBidi"/>
                <w:lang w:val="de-CH" w:eastAsia="de-CH"/>
              </w:rPr>
              <w:tab/>
            </w:r>
            <w:r>
              <w:rPr>
                <w:rStyle w:val="IndexLink"/>
              </w:rPr>
              <w:t>Weather regime 5 - European blocking</w:t>
            </w:r>
            <w:r>
              <w:rPr>
                <w:webHidden/>
              </w:rPr>
              <w:fldChar w:fldCharType="begin"/>
            </w:r>
            <w:r>
              <w:rPr>
                <w:webHidden/>
              </w:rPr>
              <w:instrText>PAGEREF _Toc66805693 \h</w:instrText>
            </w:r>
            <w:r>
              <w:rPr>
                <w:webHidden/>
              </w:rPr>
            </w:r>
            <w:r>
              <w:rPr>
                <w:webHidden/>
              </w:rPr>
              <w:fldChar w:fldCharType="separate"/>
            </w:r>
            <w:r>
              <w:rPr>
                <w:rStyle w:val="IndexLink"/>
              </w:rPr>
              <w:tab/>
              <w:t>28</w:t>
            </w:r>
            <w:r>
              <w:rPr>
                <w:webHidden/>
              </w:rPr>
              <w:fldChar w:fldCharType="end"/>
            </w:r>
          </w:hyperlink>
        </w:p>
        <w:p w14:paraId="5BDF6DE5"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94">
            <w:r>
              <w:rPr>
                <w:rStyle w:val="IndexLink"/>
                <w:webHidden/>
              </w:rPr>
              <w:t>3.1.7</w:t>
            </w:r>
            <w:r>
              <w:rPr>
                <w:rStyle w:val="IndexLink"/>
                <w:rFonts w:asciiTheme="minorHAnsi" w:eastAsiaTheme="minorEastAsia" w:hAnsiTheme="minorHAnsi" w:cstheme="minorBidi"/>
                <w:lang w:val="de-CH" w:eastAsia="de-CH"/>
              </w:rPr>
              <w:tab/>
            </w:r>
            <w:r>
              <w:rPr>
                <w:rStyle w:val="IndexLink"/>
              </w:rPr>
              <w:t>Weather regime 6 - Scandinavian blocking</w:t>
            </w:r>
            <w:r>
              <w:rPr>
                <w:webHidden/>
              </w:rPr>
              <w:fldChar w:fldCharType="begin"/>
            </w:r>
            <w:r>
              <w:rPr>
                <w:webHidden/>
              </w:rPr>
              <w:instrText>PAGEREF _Toc66805694 \h</w:instrText>
            </w:r>
            <w:r>
              <w:rPr>
                <w:webHidden/>
              </w:rPr>
            </w:r>
            <w:r>
              <w:rPr>
                <w:webHidden/>
              </w:rPr>
              <w:fldChar w:fldCharType="separate"/>
            </w:r>
            <w:r>
              <w:rPr>
                <w:rStyle w:val="IndexLink"/>
              </w:rPr>
              <w:tab/>
              <w:t>28</w:t>
            </w:r>
            <w:r>
              <w:rPr>
                <w:webHidden/>
              </w:rPr>
              <w:fldChar w:fldCharType="end"/>
            </w:r>
          </w:hyperlink>
        </w:p>
        <w:p w14:paraId="2587D6C4"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95">
            <w:r>
              <w:rPr>
                <w:rStyle w:val="IndexLink"/>
                <w:webHidden/>
              </w:rPr>
              <w:t>3.1.8</w:t>
            </w:r>
            <w:r>
              <w:rPr>
                <w:rStyle w:val="IndexLink"/>
                <w:rFonts w:asciiTheme="minorHAnsi" w:eastAsiaTheme="minorEastAsia" w:hAnsiTheme="minorHAnsi" w:cstheme="minorBidi"/>
                <w:lang w:val="de-CH" w:eastAsia="de-CH"/>
              </w:rPr>
              <w:tab/>
            </w:r>
            <w:r>
              <w:rPr>
                <w:rStyle w:val="IndexLink"/>
              </w:rPr>
              <w:t>No regime</w:t>
            </w:r>
            <w:r>
              <w:rPr>
                <w:webHidden/>
              </w:rPr>
              <w:fldChar w:fldCharType="begin"/>
            </w:r>
            <w:r>
              <w:rPr>
                <w:webHidden/>
              </w:rPr>
              <w:instrText>PAGEREF _Toc66805695 \h</w:instrText>
            </w:r>
            <w:r>
              <w:rPr>
                <w:webHidden/>
              </w:rPr>
            </w:r>
            <w:r>
              <w:rPr>
                <w:webHidden/>
              </w:rPr>
              <w:fldChar w:fldCharType="separate"/>
            </w:r>
            <w:r>
              <w:rPr>
                <w:rStyle w:val="IndexLink"/>
              </w:rPr>
              <w:tab/>
              <w:t>28</w:t>
            </w:r>
            <w:r>
              <w:rPr>
                <w:webHidden/>
              </w:rPr>
              <w:fldChar w:fldCharType="end"/>
            </w:r>
          </w:hyperlink>
        </w:p>
        <w:p w14:paraId="6746D83F" w14:textId="77777777" w:rsidR="006C67E2" w:rsidRDefault="008B1F2D">
          <w:pPr>
            <w:pStyle w:val="Verzeichnis2"/>
            <w:tabs>
              <w:tab w:val="left" w:pos="1540"/>
            </w:tabs>
            <w:rPr>
              <w:rFonts w:asciiTheme="minorHAnsi" w:eastAsiaTheme="minorEastAsia" w:hAnsiTheme="minorHAnsi" w:cstheme="minorBidi"/>
              <w:lang w:val="de-CH" w:eastAsia="de-CH"/>
            </w:rPr>
          </w:pPr>
          <w:hyperlink w:anchor="_Toc66805696">
            <w:r>
              <w:rPr>
                <w:rStyle w:val="IndexLink"/>
                <w:webHidden/>
              </w:rPr>
              <w:t>3.2</w:t>
            </w:r>
            <w:r>
              <w:rPr>
                <w:rStyle w:val="IndexLink"/>
                <w:rFonts w:asciiTheme="minorHAnsi" w:eastAsiaTheme="minorEastAsia" w:hAnsiTheme="minorHAnsi" w:cstheme="minorBidi"/>
                <w:lang w:val="de-CH" w:eastAsia="de-CH"/>
              </w:rPr>
              <w:tab/>
            </w:r>
            <w:r>
              <w:rPr>
                <w:rStyle w:val="IndexLink"/>
              </w:rPr>
              <w:t>Installed capacity distributions and their variability</w:t>
            </w:r>
            <w:r>
              <w:rPr>
                <w:webHidden/>
              </w:rPr>
              <w:fldChar w:fldCharType="begin"/>
            </w:r>
            <w:r>
              <w:rPr>
                <w:webHidden/>
              </w:rPr>
              <w:instrText>PAGEREF _Toc66805696 \h</w:instrText>
            </w:r>
            <w:r>
              <w:rPr>
                <w:webHidden/>
              </w:rPr>
            </w:r>
            <w:r>
              <w:rPr>
                <w:webHidden/>
              </w:rPr>
              <w:fldChar w:fldCharType="separate"/>
            </w:r>
            <w:r>
              <w:rPr>
                <w:rStyle w:val="IndexLink"/>
              </w:rPr>
              <w:tab/>
              <w:t>30</w:t>
            </w:r>
            <w:r>
              <w:rPr>
                <w:webHidden/>
              </w:rPr>
              <w:fldChar w:fldCharType="end"/>
            </w:r>
          </w:hyperlink>
        </w:p>
        <w:p w14:paraId="23E2C7D3"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97">
            <w:r>
              <w:rPr>
                <w:rStyle w:val="IndexLink"/>
                <w:webHidden/>
              </w:rPr>
              <w:t>3.2.1</w:t>
            </w:r>
            <w:r>
              <w:rPr>
                <w:rStyle w:val="IndexLink"/>
                <w:rFonts w:asciiTheme="minorHAnsi" w:eastAsiaTheme="minorEastAsia" w:hAnsiTheme="minorHAnsi" w:cstheme="minorBidi"/>
                <w:lang w:val="de-CH" w:eastAsia="de-CH"/>
              </w:rPr>
              <w:tab/>
            </w:r>
            <w:r>
              <w:rPr>
                <w:rStyle w:val="IndexLink"/>
              </w:rPr>
              <w:t>Scenario 1 (S1) – PV power production and installed capacities from NECP 2030</w:t>
            </w:r>
            <w:r>
              <w:rPr>
                <w:webHidden/>
              </w:rPr>
              <w:fldChar w:fldCharType="begin"/>
            </w:r>
            <w:r>
              <w:rPr>
                <w:webHidden/>
              </w:rPr>
              <w:instrText>PAGEREF _Toc66805697 \h</w:instrText>
            </w:r>
            <w:r>
              <w:rPr>
                <w:webHidden/>
              </w:rPr>
            </w:r>
            <w:r>
              <w:rPr>
                <w:webHidden/>
              </w:rPr>
              <w:fldChar w:fldCharType="separate"/>
            </w:r>
            <w:r>
              <w:rPr>
                <w:rStyle w:val="IndexLink"/>
              </w:rPr>
              <w:tab/>
              <w:t>31</w:t>
            </w:r>
            <w:r>
              <w:rPr>
                <w:webHidden/>
              </w:rPr>
              <w:fldChar w:fldCharType="end"/>
            </w:r>
          </w:hyperlink>
        </w:p>
        <w:p w14:paraId="4E18A273"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98">
            <w:r>
              <w:rPr>
                <w:rStyle w:val="IndexLink"/>
                <w:webHidden/>
              </w:rPr>
              <w:t>3.2.2</w:t>
            </w:r>
            <w:r>
              <w:rPr>
                <w:rStyle w:val="IndexLink"/>
                <w:rFonts w:asciiTheme="minorHAnsi" w:eastAsiaTheme="minorEastAsia" w:hAnsiTheme="minorHAnsi" w:cstheme="minorBidi"/>
                <w:lang w:val="de-CH" w:eastAsia="de-CH"/>
              </w:rPr>
              <w:tab/>
            </w:r>
            <w:r>
              <w:rPr>
                <w:rStyle w:val="IndexLink"/>
              </w:rPr>
              <w:t>Scenario 2 (S2) – PV IC in 2050</w:t>
            </w:r>
            <w:r>
              <w:rPr>
                <w:webHidden/>
              </w:rPr>
              <w:fldChar w:fldCharType="begin"/>
            </w:r>
            <w:r>
              <w:rPr>
                <w:webHidden/>
              </w:rPr>
              <w:instrText>PAGEREF _Toc66805698 \h</w:instrText>
            </w:r>
            <w:r>
              <w:rPr>
                <w:webHidden/>
              </w:rPr>
            </w:r>
            <w:r>
              <w:rPr>
                <w:webHidden/>
              </w:rPr>
              <w:fldChar w:fldCharType="separate"/>
            </w:r>
            <w:r>
              <w:rPr>
                <w:rStyle w:val="IndexLink"/>
              </w:rPr>
              <w:tab/>
              <w:t>34</w:t>
            </w:r>
            <w:r>
              <w:rPr>
                <w:webHidden/>
              </w:rPr>
              <w:fldChar w:fldCharType="end"/>
            </w:r>
          </w:hyperlink>
        </w:p>
        <w:p w14:paraId="221CE37B"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699">
            <w:r>
              <w:rPr>
                <w:rStyle w:val="IndexLink"/>
                <w:webHidden/>
              </w:rPr>
              <w:t>3.2.3</w:t>
            </w:r>
            <w:r>
              <w:rPr>
                <w:rStyle w:val="IndexLink"/>
                <w:rFonts w:asciiTheme="minorHAnsi" w:eastAsiaTheme="minorEastAsia" w:hAnsiTheme="minorHAnsi" w:cstheme="minorBidi"/>
                <w:lang w:val="de-CH" w:eastAsia="de-CH"/>
              </w:rPr>
              <w:tab/>
            </w:r>
            <w:r>
              <w:rPr>
                <w:rStyle w:val="IndexLink"/>
              </w:rPr>
              <w:t>Scenario 3 (S3) – Cost minimization</w:t>
            </w:r>
            <w:r>
              <w:rPr>
                <w:webHidden/>
              </w:rPr>
              <w:fldChar w:fldCharType="begin"/>
            </w:r>
            <w:r>
              <w:rPr>
                <w:webHidden/>
              </w:rPr>
              <w:instrText>PAGEREF _Toc66805699 \h</w:instrText>
            </w:r>
            <w:r>
              <w:rPr>
                <w:webHidden/>
              </w:rPr>
            </w:r>
            <w:r>
              <w:rPr>
                <w:webHidden/>
              </w:rPr>
              <w:fldChar w:fldCharType="separate"/>
            </w:r>
            <w:r>
              <w:rPr>
                <w:rStyle w:val="IndexLink"/>
              </w:rPr>
              <w:tab/>
              <w:t>36</w:t>
            </w:r>
            <w:r>
              <w:rPr>
                <w:webHidden/>
              </w:rPr>
              <w:fldChar w:fldCharType="end"/>
            </w:r>
          </w:hyperlink>
        </w:p>
        <w:p w14:paraId="494FA705"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700">
            <w:r>
              <w:rPr>
                <w:rStyle w:val="IndexLink"/>
                <w:webHidden/>
              </w:rPr>
              <w:t>3.2.4</w:t>
            </w:r>
            <w:r>
              <w:rPr>
                <w:rStyle w:val="IndexLink"/>
                <w:rFonts w:asciiTheme="minorHAnsi" w:eastAsiaTheme="minorEastAsia" w:hAnsiTheme="minorHAnsi" w:cstheme="minorBidi"/>
                <w:lang w:val="de-CH" w:eastAsia="de-CH"/>
              </w:rPr>
              <w:tab/>
            </w:r>
            <w:r>
              <w:rPr>
                <w:rStyle w:val="IndexLink"/>
              </w:rPr>
              <w:t>Scenario 4 (S4) –Coverage of country specific electricity consumption w</w:t>
            </w:r>
            <w:r>
              <w:rPr>
                <w:rStyle w:val="IndexLink"/>
              </w:rPr>
              <w:t>ith PV systems</w:t>
            </w:r>
            <w:r>
              <w:rPr>
                <w:webHidden/>
              </w:rPr>
              <w:fldChar w:fldCharType="begin"/>
            </w:r>
            <w:r>
              <w:rPr>
                <w:webHidden/>
              </w:rPr>
              <w:instrText>PAGEREF _Toc66805700 \h</w:instrText>
            </w:r>
            <w:r>
              <w:rPr>
                <w:webHidden/>
              </w:rPr>
            </w:r>
            <w:r>
              <w:rPr>
                <w:webHidden/>
              </w:rPr>
              <w:fldChar w:fldCharType="separate"/>
            </w:r>
            <w:r>
              <w:rPr>
                <w:rStyle w:val="IndexLink"/>
              </w:rPr>
              <w:tab/>
              <w:t>37</w:t>
            </w:r>
            <w:r>
              <w:rPr>
                <w:webHidden/>
              </w:rPr>
              <w:fldChar w:fldCharType="end"/>
            </w:r>
          </w:hyperlink>
        </w:p>
        <w:p w14:paraId="0FC753A5" w14:textId="77777777" w:rsidR="006C67E2" w:rsidRDefault="008B1F2D">
          <w:pPr>
            <w:pStyle w:val="Verzeichnis2"/>
            <w:tabs>
              <w:tab w:val="left" w:pos="1540"/>
            </w:tabs>
            <w:rPr>
              <w:rFonts w:asciiTheme="minorHAnsi" w:eastAsiaTheme="minorEastAsia" w:hAnsiTheme="minorHAnsi" w:cstheme="minorBidi"/>
              <w:lang w:val="de-CH" w:eastAsia="de-CH"/>
            </w:rPr>
          </w:pPr>
          <w:hyperlink w:anchor="_Toc66805701">
            <w:r>
              <w:rPr>
                <w:rStyle w:val="IndexLink"/>
                <w:webHidden/>
              </w:rPr>
              <w:t>3.3</w:t>
            </w:r>
            <w:r>
              <w:rPr>
                <w:rStyle w:val="IndexLink"/>
                <w:rFonts w:asciiTheme="minorHAnsi" w:eastAsiaTheme="minorEastAsia" w:hAnsiTheme="minorHAnsi" w:cstheme="minorBidi"/>
                <w:lang w:val="de-CH" w:eastAsia="de-CH"/>
              </w:rPr>
              <w:tab/>
            </w:r>
            <w:r>
              <w:rPr>
                <w:rStyle w:val="IndexLink"/>
              </w:rPr>
              <w:t>Notes</w:t>
            </w:r>
            <w:r>
              <w:rPr>
                <w:webHidden/>
              </w:rPr>
              <w:fldChar w:fldCharType="begin"/>
            </w:r>
            <w:r>
              <w:rPr>
                <w:webHidden/>
              </w:rPr>
              <w:instrText>PAGEREF _Toc66805701 \h</w:instrText>
            </w:r>
            <w:r>
              <w:rPr>
                <w:webHidden/>
              </w:rPr>
            </w:r>
            <w:r>
              <w:rPr>
                <w:webHidden/>
              </w:rPr>
              <w:fldChar w:fldCharType="separate"/>
            </w:r>
            <w:r>
              <w:rPr>
                <w:rStyle w:val="IndexLink"/>
              </w:rPr>
              <w:tab/>
              <w:t>42</w:t>
            </w:r>
            <w:r>
              <w:rPr>
                <w:webHidden/>
              </w:rPr>
              <w:fldChar w:fldCharType="end"/>
            </w:r>
          </w:hyperlink>
        </w:p>
        <w:p w14:paraId="6CE098D6" w14:textId="77777777" w:rsidR="006C67E2" w:rsidRDefault="008B1F2D">
          <w:pPr>
            <w:pStyle w:val="Verzeichnis1"/>
            <w:rPr>
              <w:rFonts w:asciiTheme="minorHAnsi" w:eastAsiaTheme="minorEastAsia" w:hAnsiTheme="minorHAnsi" w:cstheme="minorBidi"/>
              <w:lang w:val="de-CH" w:eastAsia="de-CH"/>
            </w:rPr>
          </w:pPr>
          <w:hyperlink w:anchor="_Toc66805702">
            <w:r>
              <w:rPr>
                <w:rStyle w:val="IndexLink"/>
                <w:webHidden/>
                <w14:scene3d>
                  <w14:camera w14:prst="orthographicFront"/>
                  <w14:lightRig w14:rig="threePt" w14:dir="t">
                    <w14:rot w14:lat="0" w14:lon="0" w14:rev="0"/>
                  </w14:lightRig>
                </w14:scene3d>
              </w:rPr>
              <w:t>4.</w:t>
            </w:r>
            <w:r>
              <w:rPr>
                <w:rStyle w:val="IndexLink"/>
                <w:rFonts w:asciiTheme="minorHAnsi" w:eastAsiaTheme="minorEastAsia" w:hAnsiTheme="minorHAnsi" w:cstheme="minorBidi"/>
                <w:lang w:val="de-CH" w:eastAsia="de-CH"/>
              </w:rPr>
              <w:tab/>
            </w:r>
            <w:r>
              <w:rPr>
                <w:rStyle w:val="IndexLink"/>
              </w:rPr>
              <w:t>Discussion</w:t>
            </w:r>
            <w:r>
              <w:rPr>
                <w:webHidden/>
              </w:rPr>
              <w:fldChar w:fldCharType="begin"/>
            </w:r>
            <w:r>
              <w:rPr>
                <w:webHidden/>
              </w:rPr>
              <w:instrText>PAGEREF _Toc66805702 \h</w:instrText>
            </w:r>
            <w:r>
              <w:rPr>
                <w:webHidden/>
              </w:rPr>
            </w:r>
            <w:r>
              <w:rPr>
                <w:webHidden/>
              </w:rPr>
              <w:fldChar w:fldCharType="separate"/>
            </w:r>
            <w:r>
              <w:rPr>
                <w:rStyle w:val="IndexLink"/>
              </w:rPr>
              <w:tab/>
              <w:t>43</w:t>
            </w:r>
            <w:r>
              <w:rPr>
                <w:webHidden/>
              </w:rPr>
              <w:fldChar w:fldCharType="end"/>
            </w:r>
          </w:hyperlink>
        </w:p>
        <w:p w14:paraId="7F5436E9" w14:textId="77777777" w:rsidR="006C67E2" w:rsidRDefault="008B1F2D">
          <w:pPr>
            <w:pStyle w:val="Verzeichnis2"/>
            <w:tabs>
              <w:tab w:val="left" w:pos="1540"/>
            </w:tabs>
            <w:rPr>
              <w:rFonts w:asciiTheme="minorHAnsi" w:eastAsiaTheme="minorEastAsia" w:hAnsiTheme="minorHAnsi" w:cstheme="minorBidi"/>
              <w:lang w:val="de-CH" w:eastAsia="de-CH"/>
            </w:rPr>
          </w:pPr>
          <w:hyperlink w:anchor="_Toc66805703">
            <w:r>
              <w:rPr>
                <w:rStyle w:val="IndexLink"/>
                <w:webHidden/>
              </w:rPr>
              <w:t>4.1</w:t>
            </w:r>
            <w:r>
              <w:rPr>
                <w:rStyle w:val="IndexLink"/>
                <w:rFonts w:asciiTheme="minorHAnsi" w:eastAsiaTheme="minorEastAsia" w:hAnsiTheme="minorHAnsi" w:cstheme="minorBidi"/>
                <w:lang w:val="de-CH" w:eastAsia="de-CH"/>
              </w:rPr>
              <w:tab/>
            </w:r>
            <w:r>
              <w:rPr>
                <w:rStyle w:val="IndexLink"/>
              </w:rPr>
              <w:t>Weather regimes classification</w:t>
            </w:r>
            <w:r>
              <w:rPr>
                <w:webHidden/>
              </w:rPr>
              <w:fldChar w:fldCharType="begin"/>
            </w:r>
            <w:r>
              <w:rPr>
                <w:webHidden/>
              </w:rPr>
              <w:instrText>PAGEREF _Toc66805703 \h</w:instrText>
            </w:r>
            <w:r>
              <w:rPr>
                <w:webHidden/>
              </w:rPr>
            </w:r>
            <w:r>
              <w:rPr>
                <w:webHidden/>
              </w:rPr>
              <w:fldChar w:fldCharType="separate"/>
            </w:r>
            <w:r>
              <w:rPr>
                <w:rStyle w:val="IndexLink"/>
              </w:rPr>
              <w:tab/>
              <w:t>43</w:t>
            </w:r>
            <w:r>
              <w:rPr>
                <w:webHidden/>
              </w:rPr>
              <w:fldChar w:fldCharType="end"/>
            </w:r>
          </w:hyperlink>
        </w:p>
        <w:p w14:paraId="5CCB7B82" w14:textId="77777777" w:rsidR="006C67E2" w:rsidRDefault="008B1F2D">
          <w:pPr>
            <w:pStyle w:val="Verzeichnis2"/>
            <w:tabs>
              <w:tab w:val="left" w:pos="1540"/>
            </w:tabs>
            <w:rPr>
              <w:rFonts w:asciiTheme="minorHAnsi" w:eastAsiaTheme="minorEastAsia" w:hAnsiTheme="minorHAnsi" w:cstheme="minorBidi"/>
              <w:lang w:val="de-CH" w:eastAsia="de-CH"/>
            </w:rPr>
          </w:pPr>
          <w:hyperlink w:anchor="_Toc66805704">
            <w:r>
              <w:rPr>
                <w:rStyle w:val="IndexLink"/>
                <w:webHidden/>
              </w:rPr>
              <w:t>4.2</w:t>
            </w:r>
            <w:r>
              <w:rPr>
                <w:rStyle w:val="IndexLink"/>
                <w:rFonts w:asciiTheme="minorHAnsi" w:eastAsiaTheme="minorEastAsia" w:hAnsiTheme="minorHAnsi" w:cstheme="minorBidi"/>
                <w:lang w:val="de-CH" w:eastAsia="de-CH"/>
              </w:rPr>
              <w:tab/>
            </w:r>
            <w:r>
              <w:rPr>
                <w:rStyle w:val="IndexLink"/>
              </w:rPr>
              <w:t>Capacity factor anomalies and surface weather variables</w:t>
            </w:r>
            <w:r>
              <w:rPr>
                <w:webHidden/>
              </w:rPr>
              <w:fldChar w:fldCharType="begin"/>
            </w:r>
            <w:r>
              <w:rPr>
                <w:webHidden/>
              </w:rPr>
              <w:instrText>PAGEREF _Toc66805704 \h</w:instrText>
            </w:r>
            <w:r>
              <w:rPr>
                <w:webHidden/>
              </w:rPr>
            </w:r>
            <w:r>
              <w:rPr>
                <w:webHidden/>
              </w:rPr>
              <w:fldChar w:fldCharType="separate"/>
            </w:r>
            <w:r>
              <w:rPr>
                <w:rStyle w:val="IndexLink"/>
              </w:rPr>
              <w:tab/>
              <w:t>44</w:t>
            </w:r>
            <w:r>
              <w:rPr>
                <w:webHidden/>
              </w:rPr>
              <w:fldChar w:fldCharType="end"/>
            </w:r>
          </w:hyperlink>
        </w:p>
        <w:p w14:paraId="054E159A" w14:textId="77777777" w:rsidR="006C67E2" w:rsidRDefault="008B1F2D">
          <w:pPr>
            <w:pStyle w:val="Verzeichnis2"/>
            <w:tabs>
              <w:tab w:val="left" w:pos="1540"/>
            </w:tabs>
            <w:rPr>
              <w:rFonts w:asciiTheme="minorHAnsi" w:eastAsiaTheme="minorEastAsia" w:hAnsiTheme="minorHAnsi" w:cstheme="minorBidi"/>
              <w:lang w:val="de-CH" w:eastAsia="de-CH"/>
            </w:rPr>
          </w:pPr>
          <w:hyperlink w:anchor="_Toc66805705">
            <w:r>
              <w:rPr>
                <w:rStyle w:val="IndexLink"/>
                <w:webHidden/>
              </w:rPr>
              <w:t>4.3</w:t>
            </w:r>
            <w:r>
              <w:rPr>
                <w:rStyle w:val="IndexLink"/>
                <w:rFonts w:asciiTheme="minorHAnsi" w:eastAsiaTheme="minorEastAsia" w:hAnsiTheme="minorHAnsi" w:cstheme="minorBidi"/>
                <w:lang w:val="de-CH" w:eastAsia="de-CH"/>
              </w:rPr>
              <w:tab/>
            </w:r>
            <w:r>
              <w:rPr>
                <w:rStyle w:val="IndexLink"/>
              </w:rPr>
              <w:t>Current and projected PV power production variability</w:t>
            </w:r>
            <w:r>
              <w:rPr>
                <w:webHidden/>
              </w:rPr>
              <w:fldChar w:fldCharType="begin"/>
            </w:r>
            <w:r>
              <w:rPr>
                <w:webHidden/>
              </w:rPr>
              <w:instrText>PAGERE</w:instrText>
            </w:r>
            <w:r>
              <w:rPr>
                <w:webHidden/>
              </w:rPr>
              <w:instrText>F _Toc66805705 \h</w:instrText>
            </w:r>
            <w:r>
              <w:rPr>
                <w:webHidden/>
              </w:rPr>
            </w:r>
            <w:r>
              <w:rPr>
                <w:webHidden/>
              </w:rPr>
              <w:fldChar w:fldCharType="separate"/>
            </w:r>
            <w:r>
              <w:rPr>
                <w:rStyle w:val="IndexLink"/>
              </w:rPr>
              <w:tab/>
              <w:t>46</w:t>
            </w:r>
            <w:r>
              <w:rPr>
                <w:webHidden/>
              </w:rPr>
              <w:fldChar w:fldCharType="end"/>
            </w:r>
          </w:hyperlink>
        </w:p>
        <w:p w14:paraId="1F9F7396" w14:textId="77777777" w:rsidR="006C67E2" w:rsidRDefault="008B1F2D">
          <w:pPr>
            <w:pStyle w:val="Verzeichnis2"/>
            <w:tabs>
              <w:tab w:val="left" w:pos="1540"/>
            </w:tabs>
            <w:rPr>
              <w:rFonts w:asciiTheme="minorHAnsi" w:eastAsiaTheme="minorEastAsia" w:hAnsiTheme="minorHAnsi" w:cstheme="minorBidi"/>
              <w:lang w:val="de-CH" w:eastAsia="de-CH"/>
            </w:rPr>
          </w:pPr>
          <w:hyperlink w:anchor="_Toc66805706">
            <w:r>
              <w:rPr>
                <w:rStyle w:val="IndexLink"/>
                <w:webHidden/>
              </w:rPr>
              <w:t>4.4</w:t>
            </w:r>
            <w:r>
              <w:rPr>
                <w:rStyle w:val="IndexLink"/>
                <w:rFonts w:asciiTheme="minorHAnsi" w:eastAsiaTheme="minorEastAsia" w:hAnsiTheme="minorHAnsi" w:cstheme="minorBidi"/>
                <w:lang w:val="de-CH" w:eastAsia="de-CH"/>
              </w:rPr>
              <w:tab/>
            </w:r>
            <w:r>
              <w:rPr>
                <w:rStyle w:val="IndexLink"/>
              </w:rPr>
              <w:t>Variability reduction potential</w:t>
            </w:r>
            <w:r>
              <w:rPr>
                <w:webHidden/>
              </w:rPr>
              <w:fldChar w:fldCharType="begin"/>
            </w:r>
            <w:r>
              <w:rPr>
                <w:webHidden/>
              </w:rPr>
              <w:instrText>PAGEREF _Toc66805706 \h</w:instrText>
            </w:r>
            <w:r>
              <w:rPr>
                <w:webHidden/>
              </w:rPr>
            </w:r>
            <w:r>
              <w:rPr>
                <w:webHidden/>
              </w:rPr>
              <w:fldChar w:fldCharType="separate"/>
            </w:r>
            <w:r>
              <w:rPr>
                <w:rStyle w:val="IndexLink"/>
              </w:rPr>
              <w:tab/>
              <w:t>48</w:t>
            </w:r>
            <w:r>
              <w:rPr>
                <w:webHidden/>
              </w:rPr>
              <w:fldChar w:fldCharType="end"/>
            </w:r>
          </w:hyperlink>
        </w:p>
        <w:p w14:paraId="432215A3"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707">
            <w:r>
              <w:rPr>
                <w:rStyle w:val="IndexLink"/>
                <w:webHidden/>
              </w:rPr>
              <w:t>4.4.1</w:t>
            </w:r>
            <w:r>
              <w:rPr>
                <w:rStyle w:val="IndexLink"/>
                <w:rFonts w:asciiTheme="minorHAnsi" w:eastAsiaTheme="minorEastAsia" w:hAnsiTheme="minorHAnsi" w:cstheme="minorBidi"/>
                <w:lang w:val="de-CH" w:eastAsia="de-CH"/>
              </w:rPr>
              <w:tab/>
            </w:r>
            <w:r>
              <w:rPr>
                <w:rStyle w:val="IndexLink"/>
              </w:rPr>
              <w:t>S1</w:t>
            </w:r>
            <w:r>
              <w:rPr>
                <w:webHidden/>
              </w:rPr>
              <w:fldChar w:fldCharType="begin"/>
            </w:r>
            <w:r>
              <w:rPr>
                <w:webHidden/>
              </w:rPr>
              <w:instrText>PAGEREF _Toc66805707 \h</w:instrText>
            </w:r>
            <w:r>
              <w:rPr>
                <w:webHidden/>
              </w:rPr>
            </w:r>
            <w:r>
              <w:rPr>
                <w:webHidden/>
              </w:rPr>
              <w:fldChar w:fldCharType="separate"/>
            </w:r>
            <w:r>
              <w:rPr>
                <w:rStyle w:val="IndexLink"/>
              </w:rPr>
              <w:tab/>
              <w:t>48</w:t>
            </w:r>
            <w:r>
              <w:rPr>
                <w:webHidden/>
              </w:rPr>
              <w:fldChar w:fldCharType="end"/>
            </w:r>
          </w:hyperlink>
        </w:p>
        <w:p w14:paraId="0DA4E762"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708">
            <w:r>
              <w:rPr>
                <w:rStyle w:val="IndexLink"/>
                <w:webHidden/>
              </w:rPr>
              <w:t>4.4.2</w:t>
            </w:r>
            <w:r>
              <w:rPr>
                <w:rStyle w:val="IndexLink"/>
                <w:rFonts w:asciiTheme="minorHAnsi" w:eastAsiaTheme="minorEastAsia" w:hAnsiTheme="minorHAnsi" w:cstheme="minorBidi"/>
                <w:lang w:val="de-CH" w:eastAsia="de-CH"/>
              </w:rPr>
              <w:tab/>
            </w:r>
            <w:r>
              <w:rPr>
                <w:rStyle w:val="IndexLink"/>
              </w:rPr>
              <w:t>S2</w:t>
            </w:r>
            <w:r>
              <w:rPr>
                <w:webHidden/>
              </w:rPr>
              <w:fldChar w:fldCharType="begin"/>
            </w:r>
            <w:r>
              <w:rPr>
                <w:webHidden/>
              </w:rPr>
              <w:instrText>PAGEREF _Toc66805708 \h</w:instrText>
            </w:r>
            <w:r>
              <w:rPr>
                <w:webHidden/>
              </w:rPr>
            </w:r>
            <w:r>
              <w:rPr>
                <w:webHidden/>
              </w:rPr>
              <w:fldChar w:fldCharType="separate"/>
            </w:r>
            <w:r>
              <w:rPr>
                <w:rStyle w:val="IndexLink"/>
              </w:rPr>
              <w:tab/>
              <w:t>49</w:t>
            </w:r>
            <w:r>
              <w:rPr>
                <w:webHidden/>
              </w:rPr>
              <w:fldChar w:fldCharType="end"/>
            </w:r>
          </w:hyperlink>
        </w:p>
        <w:p w14:paraId="0A4D53ED"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709">
            <w:r>
              <w:rPr>
                <w:rStyle w:val="IndexLink"/>
                <w:webHidden/>
              </w:rPr>
              <w:t>4.4.3</w:t>
            </w:r>
            <w:r>
              <w:rPr>
                <w:rStyle w:val="IndexLink"/>
                <w:rFonts w:asciiTheme="minorHAnsi" w:eastAsiaTheme="minorEastAsia" w:hAnsiTheme="minorHAnsi" w:cstheme="minorBidi"/>
                <w:lang w:val="de-CH" w:eastAsia="de-CH"/>
              </w:rPr>
              <w:tab/>
            </w:r>
            <w:r>
              <w:rPr>
                <w:rStyle w:val="IndexLink"/>
              </w:rPr>
              <w:t>S3</w:t>
            </w:r>
            <w:r>
              <w:rPr>
                <w:webHidden/>
              </w:rPr>
              <w:fldChar w:fldCharType="begin"/>
            </w:r>
            <w:r>
              <w:rPr>
                <w:webHidden/>
              </w:rPr>
              <w:instrText>PAGEREF _Toc66805709 \h</w:instrText>
            </w:r>
            <w:r>
              <w:rPr>
                <w:webHidden/>
              </w:rPr>
            </w:r>
            <w:r>
              <w:rPr>
                <w:webHidden/>
              </w:rPr>
              <w:fldChar w:fldCharType="separate"/>
            </w:r>
            <w:r>
              <w:rPr>
                <w:rStyle w:val="IndexLink"/>
              </w:rPr>
              <w:tab/>
              <w:t>50</w:t>
            </w:r>
            <w:r>
              <w:rPr>
                <w:webHidden/>
              </w:rPr>
              <w:fldChar w:fldCharType="end"/>
            </w:r>
          </w:hyperlink>
        </w:p>
        <w:p w14:paraId="53995CD9" w14:textId="77777777" w:rsidR="006C67E2" w:rsidRDefault="008B1F2D">
          <w:pPr>
            <w:pStyle w:val="Verzeichnis3"/>
            <w:tabs>
              <w:tab w:val="left" w:pos="1820"/>
              <w:tab w:val="right" w:leader="dot" w:pos="9396"/>
            </w:tabs>
            <w:rPr>
              <w:rFonts w:asciiTheme="minorHAnsi" w:eastAsiaTheme="minorEastAsia" w:hAnsiTheme="minorHAnsi" w:cstheme="minorBidi"/>
              <w:lang w:val="de-CH" w:eastAsia="de-CH"/>
            </w:rPr>
          </w:pPr>
          <w:hyperlink w:anchor="_Toc66805710">
            <w:r>
              <w:rPr>
                <w:rStyle w:val="IndexLink"/>
                <w:webHidden/>
              </w:rPr>
              <w:t>4.4.4</w:t>
            </w:r>
            <w:r>
              <w:rPr>
                <w:rStyle w:val="IndexLink"/>
                <w:rFonts w:asciiTheme="minorHAnsi" w:eastAsiaTheme="minorEastAsia" w:hAnsiTheme="minorHAnsi" w:cstheme="minorBidi"/>
                <w:lang w:val="de-CH" w:eastAsia="de-CH"/>
              </w:rPr>
              <w:tab/>
            </w:r>
            <w:r>
              <w:rPr>
                <w:rStyle w:val="IndexLink"/>
              </w:rPr>
              <w:t>S4</w:t>
            </w:r>
            <w:r>
              <w:rPr>
                <w:webHidden/>
              </w:rPr>
              <w:fldChar w:fldCharType="begin"/>
            </w:r>
            <w:r>
              <w:rPr>
                <w:webHidden/>
              </w:rPr>
              <w:instrText>PAGEREF _Toc66805710 \h</w:instrText>
            </w:r>
            <w:r>
              <w:rPr>
                <w:webHidden/>
              </w:rPr>
            </w:r>
            <w:r>
              <w:rPr>
                <w:webHidden/>
              </w:rPr>
              <w:fldChar w:fldCharType="separate"/>
            </w:r>
            <w:r>
              <w:rPr>
                <w:rStyle w:val="IndexLink"/>
              </w:rPr>
              <w:tab/>
              <w:t>50</w:t>
            </w:r>
            <w:r>
              <w:rPr>
                <w:webHidden/>
              </w:rPr>
              <w:fldChar w:fldCharType="end"/>
            </w:r>
          </w:hyperlink>
        </w:p>
        <w:p w14:paraId="3D8BE20D" w14:textId="77777777" w:rsidR="006C67E2" w:rsidRDefault="008B1F2D">
          <w:pPr>
            <w:pStyle w:val="Verzeichnis2"/>
            <w:tabs>
              <w:tab w:val="left" w:pos="1540"/>
            </w:tabs>
            <w:rPr>
              <w:rFonts w:asciiTheme="minorHAnsi" w:eastAsiaTheme="minorEastAsia" w:hAnsiTheme="minorHAnsi" w:cstheme="minorBidi"/>
              <w:lang w:val="de-CH" w:eastAsia="de-CH"/>
            </w:rPr>
          </w:pPr>
          <w:hyperlink w:anchor="_Toc66805711">
            <w:r>
              <w:rPr>
                <w:rStyle w:val="IndexLink"/>
                <w:webHidden/>
              </w:rPr>
              <w:t>4.5</w:t>
            </w:r>
            <w:r>
              <w:rPr>
                <w:rStyle w:val="IndexLink"/>
                <w:rFonts w:asciiTheme="minorHAnsi" w:eastAsiaTheme="minorEastAsia" w:hAnsiTheme="minorHAnsi" w:cstheme="minorBidi"/>
                <w:lang w:val="de-CH" w:eastAsia="de-CH"/>
              </w:rPr>
              <w:tab/>
            </w:r>
            <w:r>
              <w:rPr>
                <w:rStyle w:val="IndexLink"/>
              </w:rPr>
              <w:t>Notes</w:t>
            </w:r>
            <w:r>
              <w:rPr>
                <w:webHidden/>
              </w:rPr>
              <w:fldChar w:fldCharType="begin"/>
            </w:r>
            <w:r>
              <w:rPr>
                <w:webHidden/>
              </w:rPr>
              <w:instrText>PAGEREF _Toc66805711 \h</w:instrText>
            </w:r>
            <w:r>
              <w:rPr>
                <w:webHidden/>
              </w:rPr>
            </w:r>
            <w:r>
              <w:rPr>
                <w:webHidden/>
              </w:rPr>
              <w:fldChar w:fldCharType="separate"/>
            </w:r>
            <w:r>
              <w:rPr>
                <w:rStyle w:val="IndexLink"/>
              </w:rPr>
              <w:tab/>
              <w:t>51</w:t>
            </w:r>
            <w:r>
              <w:rPr>
                <w:webHidden/>
              </w:rPr>
              <w:fldChar w:fldCharType="end"/>
            </w:r>
          </w:hyperlink>
        </w:p>
        <w:p w14:paraId="3A6BD1CF" w14:textId="77777777" w:rsidR="006C67E2" w:rsidRDefault="008B1F2D">
          <w:pPr>
            <w:pStyle w:val="Verzeichnis1"/>
            <w:rPr>
              <w:rFonts w:asciiTheme="minorHAnsi" w:eastAsiaTheme="minorEastAsia" w:hAnsiTheme="minorHAnsi" w:cstheme="minorBidi"/>
              <w:lang w:val="de-CH" w:eastAsia="de-CH"/>
            </w:rPr>
          </w:pPr>
          <w:hyperlink w:anchor="_Toc66805712">
            <w:r>
              <w:rPr>
                <w:rStyle w:val="IndexLink"/>
                <w:webHidden/>
                <w14:scene3d>
                  <w14:camera w14:prst="orthographicFront"/>
                  <w14:lightRig w14:rig="threePt" w14:dir="t">
                    <w14:rot w14:lat="0" w14:lon="0" w14:rev="0"/>
                  </w14:lightRig>
                </w14:scene3d>
              </w:rPr>
              <w:t>5.</w:t>
            </w:r>
            <w:r>
              <w:rPr>
                <w:rStyle w:val="IndexLink"/>
                <w:rFonts w:asciiTheme="minorHAnsi" w:eastAsiaTheme="minorEastAsia" w:hAnsiTheme="minorHAnsi" w:cstheme="minorBidi"/>
                <w:lang w:val="de-CH" w:eastAsia="de-CH"/>
              </w:rPr>
              <w:tab/>
            </w:r>
            <w:r>
              <w:rPr>
                <w:rStyle w:val="IndexLink"/>
              </w:rPr>
              <w:t>Conclusion</w:t>
            </w:r>
            <w:r>
              <w:rPr>
                <w:webHidden/>
              </w:rPr>
              <w:fldChar w:fldCharType="begin"/>
            </w:r>
            <w:r>
              <w:rPr>
                <w:webHidden/>
              </w:rPr>
              <w:instrText>PAGEREF _Toc66805712 \h</w:instrText>
            </w:r>
            <w:r>
              <w:rPr>
                <w:webHidden/>
              </w:rPr>
            </w:r>
            <w:r>
              <w:rPr>
                <w:webHidden/>
              </w:rPr>
              <w:fldChar w:fldCharType="separate"/>
            </w:r>
            <w:r>
              <w:rPr>
                <w:rStyle w:val="IndexLink"/>
              </w:rPr>
              <w:tab/>
              <w:t>54</w:t>
            </w:r>
            <w:r>
              <w:rPr>
                <w:webHidden/>
              </w:rPr>
              <w:fldChar w:fldCharType="end"/>
            </w:r>
          </w:hyperlink>
        </w:p>
        <w:p w14:paraId="555CB7CE" w14:textId="77777777" w:rsidR="006C67E2" w:rsidRDefault="008B1F2D">
          <w:pPr>
            <w:pStyle w:val="Verzeichnis1"/>
            <w:rPr>
              <w:rFonts w:asciiTheme="minorHAnsi" w:eastAsiaTheme="minorEastAsia" w:hAnsiTheme="minorHAnsi" w:cstheme="minorBidi"/>
              <w:lang w:val="de-CH" w:eastAsia="de-CH"/>
            </w:rPr>
          </w:pPr>
          <w:hyperlink w:anchor="_Toc66805713">
            <w:r>
              <w:rPr>
                <w:rStyle w:val="IndexLink"/>
                <w:webHidden/>
                <w14:scene3d>
                  <w14:camera w14:prst="orthographicFront"/>
                  <w14:lightRig w14:rig="threePt" w14:dir="t">
                    <w14:rot w14:lat="0" w14:lon="0" w14:rev="0"/>
                  </w14:lightRig>
                </w14:scene3d>
              </w:rPr>
              <w:t>6.</w:t>
            </w:r>
            <w:r>
              <w:rPr>
                <w:rStyle w:val="IndexLink"/>
                <w:rFonts w:asciiTheme="minorHAnsi" w:eastAsiaTheme="minorEastAsia" w:hAnsiTheme="minorHAnsi" w:cstheme="minorBidi"/>
                <w:lang w:val="de-CH" w:eastAsia="de-CH"/>
              </w:rPr>
              <w:tab/>
            </w:r>
            <w:r>
              <w:rPr>
                <w:rStyle w:val="IndexLink"/>
              </w:rPr>
              <w:t>Appendix</w:t>
            </w:r>
            <w:r>
              <w:rPr>
                <w:webHidden/>
              </w:rPr>
              <w:fldChar w:fldCharType="begin"/>
            </w:r>
            <w:r>
              <w:rPr>
                <w:webHidden/>
              </w:rPr>
              <w:instrText>PAGEREF _Toc66805713 \h</w:instrText>
            </w:r>
            <w:r>
              <w:rPr>
                <w:webHidden/>
              </w:rPr>
            </w:r>
            <w:r>
              <w:rPr>
                <w:webHidden/>
              </w:rPr>
              <w:fldChar w:fldCharType="separate"/>
            </w:r>
            <w:r>
              <w:rPr>
                <w:rStyle w:val="IndexLink"/>
              </w:rPr>
              <w:tab/>
              <w:t>56</w:t>
            </w:r>
            <w:r>
              <w:rPr>
                <w:webHidden/>
              </w:rPr>
              <w:fldChar w:fldCharType="end"/>
            </w:r>
          </w:hyperlink>
        </w:p>
        <w:p w14:paraId="61045039" w14:textId="77777777" w:rsidR="006C67E2" w:rsidRDefault="008B1F2D">
          <w:pPr>
            <w:pStyle w:val="Verzeichnis1"/>
            <w:rPr>
              <w:rFonts w:asciiTheme="minorHAnsi" w:eastAsiaTheme="minorEastAsia" w:hAnsiTheme="minorHAnsi" w:cstheme="minorBidi"/>
              <w:lang w:val="de-CH" w:eastAsia="de-CH"/>
            </w:rPr>
          </w:pPr>
          <w:hyperlink w:anchor="_Toc66805714">
            <w:r>
              <w:rPr>
                <w:rStyle w:val="IndexLink"/>
                <w:webHidden/>
                <w14:scene3d>
                  <w14:camera w14:prst="orthographicFront"/>
                  <w14:lightRig w14:rig="threePt" w14:dir="t">
                    <w14:rot w14:lat="0" w14:lon="0" w14:rev="0"/>
                  </w14:lightRig>
                </w14:scene3d>
              </w:rPr>
              <w:t>7.</w:t>
            </w:r>
            <w:r>
              <w:rPr>
                <w:rStyle w:val="IndexLink"/>
                <w:rFonts w:asciiTheme="minorHAnsi" w:eastAsiaTheme="minorEastAsia" w:hAnsiTheme="minorHAnsi" w:cstheme="minorBidi"/>
                <w:lang w:val="de-CH" w:eastAsia="de-CH"/>
              </w:rPr>
              <w:tab/>
            </w:r>
            <w:r>
              <w:rPr>
                <w:rStyle w:val="IndexLink"/>
              </w:rPr>
              <w:t>References</w:t>
            </w:r>
            <w:r>
              <w:rPr>
                <w:webHidden/>
              </w:rPr>
              <w:fldChar w:fldCharType="begin"/>
            </w:r>
            <w:r>
              <w:rPr>
                <w:webHidden/>
              </w:rPr>
              <w:instrText>PAGE</w:instrText>
            </w:r>
            <w:r>
              <w:rPr>
                <w:webHidden/>
              </w:rPr>
              <w:instrText>REF _Toc66805714 \h</w:instrText>
            </w:r>
            <w:r>
              <w:rPr>
                <w:webHidden/>
              </w:rPr>
            </w:r>
            <w:r>
              <w:rPr>
                <w:webHidden/>
              </w:rPr>
              <w:fldChar w:fldCharType="separate"/>
            </w:r>
            <w:r>
              <w:rPr>
                <w:rStyle w:val="IndexLink"/>
              </w:rPr>
              <w:tab/>
              <w:t>60</w:t>
            </w:r>
            <w:r>
              <w:rPr>
                <w:webHidden/>
              </w:rPr>
              <w:fldChar w:fldCharType="end"/>
            </w:r>
          </w:hyperlink>
        </w:p>
        <w:p w14:paraId="7D86743E" w14:textId="77777777" w:rsidR="006C67E2" w:rsidRDefault="008B1F2D">
          <w:r>
            <w:fldChar w:fldCharType="end"/>
          </w:r>
        </w:p>
      </w:sdtContent>
    </w:sdt>
    <w:p w14:paraId="2A26710D" w14:textId="77777777" w:rsidR="006C67E2" w:rsidRDefault="008B1F2D">
      <w:pPr>
        <w:ind w:firstLine="0"/>
        <w:jc w:val="left"/>
      </w:pPr>
      <w:r>
        <w:br w:type="page"/>
      </w:r>
    </w:p>
    <w:p w14:paraId="1FCBC363" w14:textId="77777777" w:rsidR="006C67E2" w:rsidRDefault="008B1F2D">
      <w:pPr>
        <w:pStyle w:val="berschrift1"/>
        <w:numPr>
          <w:ilvl w:val="0"/>
          <w:numId w:val="2"/>
        </w:numPr>
      </w:pPr>
      <w:bookmarkStart w:id="2" w:name="_Toc66805673"/>
      <w:r>
        <w:lastRenderedPageBreak/>
        <w:t>Introduction</w:t>
      </w:r>
      <w:bookmarkEnd w:id="2"/>
    </w:p>
    <w:p w14:paraId="67136143" w14:textId="77777777" w:rsidR="006C67E2" w:rsidRDefault="008B1F2D">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instrText>ADDIN CSL_CITATION {"citationItems":[{"id":"ITEM-1","itemData":{"DOI":"10.1038/nc</w:instrText>
      </w:r>
      <w:r>
        <w:instrText>limate2939","ISSN":"17586798","author":[{"dropping-particle":"","family":"Hulme","given":"Mike","non-dropping-particle":"","parse-names":false,"suffix":""}],"container-title":"Nature Climate Change","id":"ITEM-1","issue":"3","issued":{"date-parts":[["2016"</w:instrText>
      </w:r>
      <w:r>
        <w:instrText>]]},"page":"222-224","publisher":"Nature Publishing Group","title":"1.5 °C and climate research after the Paris Agreement","type":"article-journal","volume":"6"},"uris":["http://www.mendeley.com/documents/?uuid=7f88a212-11b6-4e52-a48c-44ec17f2488f"]}],"men</w:instrText>
      </w:r>
      <w:r>
        <w:instrText>deley":{"formattedCitation":"(Hulme, 2016)","plainTextFormattedCitation":"(Hulme, 2016)","previouslyFormattedCitation":"(Hulme, 2016)"},"properties":{"noteIndex":0},"schema":"https://github.com/citation-style-language/schema/raw/master/csl-citation.json"}</w:instrText>
      </w:r>
      <w:r>
        <w:fldChar w:fldCharType="separate"/>
      </w:r>
      <w:bookmarkStart w:id="3" w:name="__Fieldmark__541_2869974584"/>
      <w:r>
        <w:rPr>
          <w:color w:val="000000" w:themeColor="text1"/>
        </w:rPr>
        <w:t>(</w:t>
      </w:r>
      <w:bookmarkStart w:id="4" w:name="__Fieldmark__768_1659650938"/>
      <w:r>
        <w:rPr>
          <w:color w:val="000000" w:themeColor="text1"/>
        </w:rPr>
        <w:t>Hulme, 2016)</w:t>
      </w:r>
      <w:r>
        <w:fldChar w:fldCharType="end"/>
      </w:r>
      <w:bookmarkEnd w:id="3"/>
      <w:bookmarkEnd w:id="4"/>
      <w:r>
        <w:rPr>
          <w:color w:val="000000" w:themeColor="text1"/>
        </w:rPr>
        <w:t>. To achieve this goal a transition from conventional fossil to renewable energy technologies is substantial. Solar power generating p</w:t>
      </w:r>
      <w:r>
        <w:t>hotovoltaic (PV) systems, as one of the major renewable technologies, has seen a tremendous growth in recen</w:t>
      </w:r>
      <w:r>
        <w:t>t years. According to the PV status report (2019) by the European commission, there was a global installed capacity of 520GW by the end of 2018. By the end of 2019, the installed capacity is expected to reach 650GW, which allows the PV systems to produce r</w:t>
      </w:r>
      <w:r>
        <w:t xml:space="preserve">oughly 4% of the global electricity demand. Europe's share of installed PV capacity at the end of 2018 was about 117GW, which allowed to produce 5.5% of Europeans electricity demand. Furthermore, recent scenarios for the necessary installed PV capacity if </w:t>
      </w:r>
      <w:r>
        <w:t xml:space="preserve">the world is to reach 100 % renewable electricity production in 2050, suggest that the PV installed capacity must rise to more than 4TW by 2025 and 21.9TW by 2050. For Europe this would imply an PV installed capacity of 630GW by 2025 and 1.94TW by 2050 </w:t>
      </w:r>
      <w:r>
        <w:fldChar w:fldCharType="begin"/>
      </w:r>
      <w:r>
        <w:instrText>ADD</w:instrText>
      </w:r>
      <w:r>
        <w:instrText>IN CSL_CITATION {"citationItems":[{"id":"ITEM-1","itemData":{"DOI":"10.2760/326629","ISBN":"978-92-76-12608-9","author":[{"dropping-particle":"","family":"Jäger-Waldau","given":"Arnulf","non-dropping-particle":"","parse-names":false,"suffix":""}],"containe</w:instrText>
      </w:r>
      <w:r>
        <w:instrText>r-title":"EUR 29938 EN, Publications Office of the European Union","id":"ITEM-1","issued":{"date-parts":[["2019"]]},"publisher-place":"Luxembourg","title":"PV Status Report 2019","type":"report"},"uris":["http://www.mendeley.com/documents/?uuid=6c06834c-1a</w:instrText>
      </w:r>
      <w:r>
        <w:instrText>5b-4eb7-be66-d8853f9a3121"]}],"mendeley":{"formattedCitation":"(Jäger-Waldau, 2019)","plainTextFormattedCitation":"(Jäger-Waldau, 2019)","previouslyFormattedCitation":"(Jäger-Waldau, 2019)"},"properties":{"noteIndex":0},"schema":"https://github.com/citatio</w:instrText>
      </w:r>
      <w:r>
        <w:instrText>n-style-language/schema/raw/master/csl-citation.json"}</w:instrText>
      </w:r>
      <w:r>
        <w:fldChar w:fldCharType="separate"/>
      </w:r>
      <w:bookmarkStart w:id="5" w:name="__Fieldmark__549_2869974584"/>
      <w:r>
        <w:t>(</w:t>
      </w:r>
      <w:bookmarkStart w:id="6" w:name="__Fieldmark__805_1659650938"/>
      <w:r>
        <w:t>J</w:t>
      </w:r>
      <w:bookmarkStart w:id="7" w:name="__Fieldmark__357_3718023903"/>
      <w:r>
        <w:t>äger-Waldau, 2019)</w:t>
      </w:r>
      <w:r>
        <w:fldChar w:fldCharType="end"/>
      </w:r>
      <w:bookmarkEnd w:id="5"/>
      <w:bookmarkEnd w:id="6"/>
      <w:bookmarkEnd w:id="7"/>
      <w:r>
        <w:t xml:space="preserve">. </w:t>
      </w:r>
    </w:p>
    <w:p w14:paraId="6D873F4C" w14:textId="77777777" w:rsidR="006C67E2" w:rsidRDefault="008B1F2D">
      <w:r>
        <w:rPr>
          <w:rFonts w:ascii="Wingdings" w:eastAsia="Wingdings" w:hAnsi="Wingdings" w:cs="Wingdings"/>
        </w:rPr>
        <w:t></w:t>
      </w:r>
      <w:r>
        <w:t xml:space="preserve"> plan from NCEP for 2030</w:t>
      </w:r>
    </w:p>
    <w:p w14:paraId="78943F64" w14:textId="77777777" w:rsidR="006C67E2" w:rsidRDefault="008B1F2D">
      <w:r>
        <w:t>-</w:t>
      </w:r>
      <w:r>
        <w:rPr>
          <w:rFonts w:ascii="Wingdings" w:eastAsia="Wingdings" w:hAnsi="Wingdings" w:cs="Wingdings"/>
        </w:rPr>
        <w:t></w:t>
      </w:r>
      <w:r>
        <w:t xml:space="preserve"> other studies </w:t>
      </w:r>
      <w:proofErr w:type="gramStart"/>
      <w:r>
        <w:t>i.e.</w:t>
      </w:r>
      <w:proofErr w:type="gramEnd"/>
      <w:r>
        <w:t xml:space="preserve"> IRENA </w:t>
      </w:r>
      <w:r>
        <w:rPr>
          <w:rFonts w:ascii="Wingdings" w:eastAsia="Wingdings" w:hAnsi="Wingdings" w:cs="Wingdings"/>
        </w:rPr>
        <w:t></w:t>
      </w:r>
      <w:r>
        <w:t xml:space="preserve"> 0.8TW</w:t>
      </w:r>
    </w:p>
    <w:p w14:paraId="6A50D809" w14:textId="77777777" w:rsidR="006C67E2" w:rsidRDefault="006C67E2"/>
    <w:p w14:paraId="3A7CC316" w14:textId="77777777" w:rsidR="006C67E2" w:rsidRDefault="008B1F2D">
      <w:r>
        <w:t xml:space="preserve">PV power output depends on weather and climate and therefore challenges the current power grid by variable power input </w:t>
      </w:r>
      <w:r>
        <w:fldChar w:fldCharType="begin"/>
      </w:r>
      <w:r>
        <w:instrText>ADDIN CSL_CITATION {"citationItems":[{"id":"ITEM-1","itemData":{"DOI":"10.3390/en9060449","ISSN":"1996-1073","abstract":"This paper revie</w:instrText>
      </w:r>
      <w:r>
        <w:instrText>ws the most recent and relevant research into the variability characteristics of wind and solar power resources in Europe. The background for this study is that wind and solar resources will probably constitute major components of the future European power</w:instrText>
      </w:r>
      <w:r>
        <w:instrText xml:space="preserve"> system. Such resources are variable, and EU plans to balance the variability with more grids and demand response. Thus, planning for the future power system requires an in-depth understanding of the variability. Resource variability is a multi-faceted con</w:instrText>
      </w:r>
      <w:r>
        <w:instrText>cept best described using a range of distinct characteristics, and this review is structured on the basis of seven of these: Distribution Long-Term (hours to years), Distribution Short-Term (less than one hour), Step Changes, Autocorrelation, Spatial Corre</w:instrText>
      </w:r>
      <w:r>
        <w:instrText>lation, Cross Correlation and Predictable Patterns. The review presents simulations and empirical results related to resource variability for each of these characteristics. Results to date reveal that the variability characteristics of the future power sys</w:instrText>
      </w:r>
      <w:r>
        <w:instrText>tem is limited understood. This study recommends the development of a scheme for greater systematic assessment of variability. Such a scheme will contribute to the understanding of the impacts of variability and will make it possible to compare alternative</w:instrText>
      </w:r>
      <w:r>
        <w:instrText xml:space="preserve"> power production portfolios and impacts of grid expansions, demand response and storage technologies.","author":[{"dropping-particle":"","family":"Graabak","given":"Ingeborg","non-dropping-particle":"","parse-names":false,"suffix":""},{"dropping-particle"</w:instrText>
      </w:r>
      <w:r>
        <w:instrText>:"","family":"Korpås","given":"Magnus","non-dropping-particle":"","parse-names":false,"suffix":""}],"container-title":"Energies","id":"ITEM-1","issue":"6","issued":{"date-parts":[["2016"]]},"page":"1-31","title":"Variability Characteristics of European Win</w:instrText>
      </w:r>
      <w:r>
        <w:instrText>d and Solar Power Resources—A Review","type":"article-journal","volume":"9"},"uris":["http://www.mendeley.com/documents/?uuid=bbb8cada-82c1-4328-977e-a11f7d4fe8e8"]},{"id":"ITEM-2","itemData":{"DOI":"10.1016/j.enpol.2016.05.034","ISSN":"03014215","abstract</w:instrText>
      </w:r>
      <w:r>
        <w:instrText>":"The key advantage of renewables is that they are free of direct pollution and carbon emissions. Given concern over global warming caused by carbon emissions, there are substantial policy efforts to increase renewable penetrations. The purpose of this pa</w:instrText>
      </w:r>
      <w:r>
        <w:instrText>per is to outline and evaluate the challenges presented by increasing penetrations of renewable electricity generation. These generation sources primarily include solar and wind which are growing rapidly and are new enough to the grid that the impact of hi</w:instrText>
      </w:r>
      <w:r>
        <w:instrText>gh penetrations is not fully understood. The intrinsic nature of solar and wind power is very likely to present greater system challenges than “conventional” sources. Within limits, those challenges can be overcome, but at a cost. Later sections of the pap</w:instrText>
      </w:r>
      <w:r>
        <w:instrText xml:space="preserve">er will draw on a variety of sources to identify a range of such costs, at least as they are foreseen by researchers helping prepare ambitious plans for grids to obtain high shares (30–50%) of their megawatt hours from primarily solar and wind generation. </w:instrText>
      </w:r>
      <w:r>
        <w:instrText>Energy poverty issues are outlined and related to renewable costs issues.","author":[{"dropping-particle":"","family":"Stram","given":"Bruce N.","non-dropping-particle":"","parse-names":false,"suffix":""}],"container-title":"Energy Policy","id":"ITEM-2","i</w:instrText>
      </w:r>
      <w:r>
        <w:instrText>ssued":{"date-parts":[["2016"]]},"page":"728-734","title":"Key challenges to expanding renewable energy","type":"article-journal","volume":"96"},"uris":["http://www.mendeley.com/documents/?uuid=2f2561d6-68e5-4c4a-9c03-70075d6e2fb1"]}],"mendeley":{"formatte</w:instrText>
      </w:r>
      <w:r>
        <w:instrText>dCitation":"(Graabak &amp; Korpås, 2016; Stram, 2016)","plainTextFormattedCitation":"(Graabak &amp; Korpås, 2016; Stram, 2016)","previouslyFormattedCitation":"(Graabak &amp; Korpås, 2016; Stram, 2016)"},"properties":{"noteIndex":0},"schema":"https://github.com/citatio</w:instrText>
      </w:r>
      <w:r>
        <w:instrText>n-style-language/schema/raw/master/csl-citation.json"}</w:instrText>
      </w:r>
      <w:r>
        <w:fldChar w:fldCharType="separate"/>
      </w:r>
      <w:bookmarkStart w:id="8" w:name="__Fieldmark__569_2869974584"/>
      <w:r>
        <w:t>(</w:t>
      </w:r>
      <w:bookmarkStart w:id="9" w:name="__Fieldmark__825_1659650938"/>
      <w:r>
        <w:t>G</w:t>
      </w:r>
      <w:bookmarkStart w:id="10" w:name="__Fieldmark__370_3718023903"/>
      <w:r>
        <w:t>raabak &amp; Korpås, 2016; Stram, 2016)</w:t>
      </w:r>
      <w:r>
        <w:fldChar w:fldCharType="end"/>
      </w:r>
      <w:bookmarkEnd w:id="8"/>
      <w:bookmarkEnd w:id="9"/>
      <w:bookmarkEnd w:id="10"/>
      <w:r>
        <w:t xml:space="preserve">.  </w:t>
      </w:r>
      <w:r>
        <w:rPr>
          <w:rFonts w:ascii="Wingdings" w:eastAsia="Wingdings" w:hAnsi="Wingdings" w:cs="Wingdings"/>
        </w:rPr>
        <w:t></w:t>
      </w:r>
      <w:r>
        <w:t xml:space="preserve"> </w:t>
      </w:r>
      <w:proofErr w:type="spellStart"/>
      <w:r>
        <w:t>Drücke</w:t>
      </w:r>
      <w:proofErr w:type="spellEnd"/>
      <w:r>
        <w:t xml:space="preserve"> 2020 James 2007</w:t>
      </w:r>
    </w:p>
    <w:p w14:paraId="5F54F975" w14:textId="77777777" w:rsidR="006C67E2" w:rsidRDefault="006C67E2"/>
    <w:p w14:paraId="59F2EEDF" w14:textId="77777777" w:rsidR="006C67E2" w:rsidRDefault="006C67E2"/>
    <w:p w14:paraId="57C2B408" w14:textId="77777777" w:rsidR="006C67E2" w:rsidRDefault="008B1F2D">
      <w:r>
        <w:t xml:space="preserve">Within minutes, the power production from a PV system can vary by as much as 80% due to passing broken cloud cover </w:t>
      </w:r>
      <w:r>
        <w:fldChar w:fldCharType="begin"/>
      </w:r>
      <w:r>
        <w:instrText>ADDIN CSL_CITATIO</w:instrText>
      </w:r>
      <w:r>
        <w:instrText>N {"citationItems":[{"id":"ITEM-1","itemData":{"DOI":"10.2172/986925","ISBN":"9781457710025","abstract":"Worldwide interest in the deployment of photovoltaic generation (PV) is rapidly increasing. Operating experience with large PV plants, however, demonst</w:instrText>
      </w:r>
      <w:r>
        <w:instrText xml:space="preserve">rates that large, rapid changes in the output of PV plants are possible. Early studies of PV grid impacts suggested that short-term variability could be a potential limiting factor in deploying PV. Many of these early studies, however, lacked high-quality </w:instrText>
      </w:r>
      <w:r>
        <w:instrText>data from multiple sites to assess the costs and impacts of increasing PV penetration. As is well known for wind, accounting for the po- tential for geographic diversity can significantly reduce the magnitude of extreme changes in aggregated PV output, the</w:instrText>
      </w:r>
      <w:r>
        <w:instrText xml:space="preserve"> resources required to accommodate that variability, and the potential costs of managing variability. We use measured 1-min solar insolation for 23 time- synchronized sites in the Southern Great Plains network of the Atmospheric Radiation Mea- surement pro</w:instrText>
      </w:r>
      <w:r>
        <w:instrText>gram and wind speed data from 10 sites in the same network to characterize the variability of PV with different degrees of geographic diversity and to compare the variabil- ity of PV to the variability of similarly sited wind. The relative aggregate variab</w:instrText>
      </w:r>
      <w:r>
        <w:instrText xml:space="preserve">ility of PV plants sited in a dense 10 10 array with 20 km spacing is six times less than the variability of a single site for variability on time scales less than 15-min. We find in our analysis of PV and wind plants similarly sited in a 5 5 grid with 50 </w:instrText>
      </w:r>
      <w:r>
        <w:instrText>km spacing that the variability of PV is only slightly more than the variability of wind on time scales of 5-15 min. Over shorter and longer time scales the level of variability is nearly identical. Finally, we use a simple approximation method to estimate</w:instrText>
      </w:r>
      <w:r>
        <w:instrText xml:space="preserve"> the cost of carrying additional reserves to manage sub-hourly variability. We conclude that the costs of managing the short-term variability of PV are dramatically reduced by geographic diversity and are not substantially different from the costs for mana</w:instrText>
      </w:r>
      <w:r>
        <w:instrText>ging the short-term variability of similarly sited wind in this region.","author":[{"dropping-particle":"","family":"Mills","given":"Andrew","non-dropping-particle":"","parse-names":false,"suffix":""},{"dropping-particle":"","family":"Wiser","given":"Ryan"</w:instrText>
      </w:r>
      <w:r>
        <w:instrText xml:space="preserve">,"non-dropping-particle":"","parse-names":false,"suffix":""}],"container-title":"Energy","id":"ITEM-1","issued":{"date-parts":[["2010","8","23"]]},"number-of-pages":"1-10","publisher-place":"Berkeley, CA (United States)","title":"Implications of Wide-Area </w:instrText>
      </w:r>
      <w:r>
        <w:instrText>Geographic Diversity for Short- Term Variability of Solar Power","type":"report"},"uris":["http://www.mendeley.com/documents/?uuid=b8fa82aa-4847-46cb-b443-a4a3fffd855d"]}],"mendeley":{"formattedCitation":"(Mills &amp; Wiser, 2010)","plainTextFormattedCitation"</w:instrText>
      </w:r>
      <w:r>
        <w:instrText>:"(Mills &amp; Wiser, 2010)","previouslyFormattedCitation":"(Mills &amp; Wiser, 2010)"},"properties":{"noteIndex":0},"schema":"https://github.com/citation-style-language/schema/raw/master/csl-citation.json"}</w:instrText>
      </w:r>
      <w:r>
        <w:fldChar w:fldCharType="separate"/>
      </w:r>
      <w:bookmarkStart w:id="11" w:name="__Fieldmark__583_2869974584"/>
      <w:r>
        <w:t>(</w:t>
      </w:r>
      <w:bookmarkStart w:id="12" w:name="__Fieldmark__846_1659650938"/>
      <w:r>
        <w:t>M</w:t>
      </w:r>
      <w:bookmarkStart w:id="13" w:name="__Fieldmark__384_3718023903"/>
      <w:r>
        <w:t>ills &amp; Wiser, 2010)</w:t>
      </w:r>
      <w:r>
        <w:fldChar w:fldCharType="end"/>
      </w:r>
      <w:bookmarkEnd w:id="11"/>
      <w:bookmarkEnd w:id="12"/>
      <w:bookmarkEnd w:id="13"/>
      <w:r>
        <w:t>. There is also a diurnal cycle w</w:t>
      </w:r>
      <w:r>
        <w:t>ith highest power production during the day and no production during night. By analysing multiday fluctuation, a relation between long lasting weather regimes and PV power production can be observed. During one weather regime the PV production pattern vari</w:t>
      </w:r>
      <w:r>
        <w:t xml:space="preserve">es substantially to the next weather regime </w:t>
      </w:r>
      <w:r>
        <w:fldChar w:fldCharType="begin"/>
      </w:r>
      <w:r>
        <w:instrText>ADDIN CSL_CITATION {"citationItems":[{"id":"ITEM-1","itemData":{"DOI":"10.1038/nclimate3338","ISSN":"1758-678X","abstract":"As wind and solar power provide a growing share of Europe's electricity, understanding a</w:instrText>
      </w:r>
      <w:r>
        <w:instrText>nd accommodating their variability on multiple timescales remains a critical problem. On weekly timescales, variability is related to long-lasting weather conditions, called weather regimes, which can cause lulls with a loss of wind power across neighbouri</w:instrText>
      </w:r>
      <w:r>
        <w:instrText>ng countries. Here we show that weather regimes provide a meteorological explanation for multi-day fluctuations in Europe's wind power and can help guide new deployment pathways that minimize this variability. Mean generation during different regimes curre</w:instrText>
      </w:r>
      <w:r>
        <w:instrText>ntly ranges from 22 GW to 44 GW and is expected to triple by 2030 with current planning strategies. However, balancing future wind capacity across regions with contrasting inter-regime behaviour-specifically deploying in the Balkans instead of the North Se</w:instrText>
      </w:r>
      <w:r>
        <w:instrText xml:space="preserve">a-would almost eliminate these output variations, maintain mean generation, and increase fleet-wide minimum output. Solar photovoltaics could balance low-wind regimes locally, but only by expanding current capacity tenfold. New deployment strategies based </w:instrText>
      </w:r>
      <w:r>
        <w:instrText>on an understanding of continent-scale wind patterns and pan-European collaboration could enable a high share of wind energy whilst minimizing the negative impacts of output variability.","author":[{"dropping-particle":"","family":"Grams","given":"Christia</w:instrText>
      </w:r>
      <w:r>
        <w:instrText>n M.","non-dropping-particle":"","parse-names":false,"suffix":""},{"dropping-particle":"","family":"Beerli","given":"Remo","non-dropping-particle":"","parse-names":false,"suffix":""},{"dropping-particle":"","family":"Pfenninger","given":"Stefan","non-dropp</w:instrText>
      </w:r>
      <w:r>
        <w:instrText>ing-particle":"","parse-names":false,"suffix":""},{"dropping-particle":"","family":"Staffell","given":"Iain","non-dropping-particle":"","parse-names":false,"suffix":""},{"dropping-particle":"","family":"Wernli","given":"Heini","non-dropping-particle":"","p</w:instrText>
      </w:r>
      <w:r>
        <w:instrText>arse-names":false,"suffix":""}],"container-title":"Nature Climate Change","id":"ITEM-1","issue":"8","issued":{"date-parts":[["2017","8","17"]]},"page":"557-562","title":"Balancing Europe’s wind-power output through spatial deployment informed by weather re</w:instrText>
      </w:r>
      <w:r>
        <w:instrText>gimes","type":"article-journal","volume":"7"},"uris":["http://www.mendeley.com/documents/?uuid=0f0202ee-916b-4c1f-b7e2-1c40150def04"]}],"mendeley":{"formattedCitation":"(Grams et al., 2017)","plainTextFormattedCitation":"(Grams et al., 2017)","previouslyFo</w:instrText>
      </w:r>
      <w:r>
        <w:instrText>rmattedCitation":"(Grams et al., 2017)"},"properties":{"noteIndex":0},"schema":"https://github.com/citation-style-language/schema/raw/master/csl-citation.json"}</w:instrText>
      </w:r>
      <w:r>
        <w:fldChar w:fldCharType="separate"/>
      </w:r>
      <w:bookmarkStart w:id="14" w:name="__Fieldmark__594_2869974584"/>
      <w:r>
        <w:t>(</w:t>
      </w:r>
      <w:bookmarkStart w:id="15" w:name="__Fieldmark__857_1659650938"/>
      <w:r>
        <w:t>G</w:t>
      </w:r>
      <w:bookmarkStart w:id="16" w:name="__Fieldmark__398_3718023903"/>
      <w:r>
        <w:t>rams et al., 2017)</w:t>
      </w:r>
      <w:r>
        <w:fldChar w:fldCharType="end"/>
      </w:r>
      <w:bookmarkEnd w:id="14"/>
      <w:bookmarkEnd w:id="15"/>
      <w:bookmarkEnd w:id="16"/>
      <w:r>
        <w:t>. Furthermore, variability in the PV power production is caused by the se</w:t>
      </w:r>
      <w:r>
        <w:t xml:space="preserve">asonal cycle </w:t>
      </w:r>
      <w:r>
        <w:fldChar w:fldCharType="begin"/>
      </w:r>
      <w:r>
        <w:instrText>ADDIN CSL_CITATION {"citationItems":[{"id":"ITEM-1","itemData":{"DOI":"10.1016/j.renene.2010.03.012","ISSN":"09601481","abstract":"The renewable power generation aggregated across Europe exhibits strong seasonal behaviors. Wind power generatio</w:instrText>
      </w:r>
      <w:r>
        <w:instrText xml:space="preserve">n is much stronger in winter than in summer. The opposite is true for solar power generation. In a future Europe with a very high share of renewable power generation those two opposite behaviors are able to counterbalance each other to a certain extent to </w:instrText>
      </w:r>
      <w:r>
        <w:instrText>follow the seasonal load curve. The best point of counterbalancing represents the seasonal optimal mix between wind and solar power generation. It leads to a pronounced minimum in required stored energy. For a 100% renewable Europe the seasonal optimal mix</w:instrText>
      </w:r>
      <w:r>
        <w:instrText xml:space="preserve"> becomes 55% wind and 45% solar power generation. For less than 100% renewable scenarios the fraction of wind power generation increases and that of solar power generation decreases. © 2010 Elsevier Ltd.","author":[{"dropping-particle":"","family":"Heide",</w:instrText>
      </w:r>
      <w:r>
        <w:instrText>"given":"Dominik","non-dropping-particle":"","parse-names":false,"suffix":""},{"dropping-particle":"","family":"Bremen","given":"Lueder","non-dropping-particle":"von","parse-names":false,"suffix":""},{"dropping-particle":"","family":"Greiner","given":"Mart</w:instrText>
      </w:r>
      <w:r>
        <w:instrText>in","non-dropping-particle":"","parse-names":false,"suffix":""},{"dropping-particle":"","family":"Hoffmann","given":"Clemens","non-dropping-particle":"","parse-names":false,"suffix":""},{"dropping-particle":"","family":"Speckmann","given":"Markus","non-dro</w:instrText>
      </w:r>
      <w:r>
        <w:instrText>pping-particle":"","parse-names":false,"suffix":""},{"dropping-particle":"","family":"Bofinger","given":"Stefan","non-dropping-particle":"","parse-names":false,"suffix":""}],"container-title":"Renewable Energy","id":"ITEM-1","issue":"11","issued":{"date-pa</w:instrText>
      </w:r>
      <w:r>
        <w:instrText>rts":[["2010"]]},"page":"2483-2489","title":"Seasonal optimal mix of wind and solar power in a future, highly renewable Europe","type":"article-journal","volume":"35"},"uris":["http://www.mendeley.com/documents/?uuid=51d643c1-1d96-4e3d-abca-960e2a5ad2de"]}</w:instrText>
      </w:r>
      <w:r>
        <w:instrText>],"mendeley":{"formattedCitation":"(Heide et al., 2010)","plainTextFormattedCitation":"(Heide et al., 2010)","previouslyFormattedCitation":"(Heide et al., 2010)"},"properties":{"noteIndex":0},"schema":"https://github.com/citation-style-language/schema/raw/</w:instrText>
      </w:r>
      <w:r>
        <w:instrText>master/csl-citation.json"}</w:instrText>
      </w:r>
      <w:r>
        <w:fldChar w:fldCharType="separate"/>
      </w:r>
      <w:bookmarkStart w:id="17" w:name="__Fieldmark__605_2869974584"/>
      <w:r>
        <w:t>(</w:t>
      </w:r>
      <w:bookmarkStart w:id="18" w:name="__Fieldmark__865_1659650938"/>
      <w:r>
        <w:t>H</w:t>
      </w:r>
      <w:bookmarkStart w:id="19" w:name="__Fieldmark__415_3718023903"/>
      <w:r>
        <w:t>eide et al., 2010)</w:t>
      </w:r>
      <w:r>
        <w:fldChar w:fldCharType="end"/>
      </w:r>
      <w:bookmarkEnd w:id="17"/>
      <w:bookmarkEnd w:id="18"/>
      <w:bookmarkEnd w:id="19"/>
      <w:r>
        <w:t xml:space="preserve">. The efficiency of a PV panel is mainly dominated by the available surface solar radiation and the panel temperature </w:t>
      </w:r>
      <w:r>
        <w:fldChar w:fldCharType="begin"/>
      </w:r>
      <w:r>
        <w:instrText>ADDIN CSL_CITATION {"citationItems":[{"id":"ITEM-1","itemData":{"DOI":"10.1016/j.solener.</w:instrText>
      </w:r>
      <w:r>
        <w:instrText>2009.12.002","ISSN":"0038092X","abstract":"A method is presented for estimating the energy yield of photovoltaic (PV) modules at arbitrary locations in a large geographical area. The method applies a mathematical model for the energy performance of PV modu</w:instrText>
      </w:r>
      <w:r>
        <w:instrText>les as a function of in-plane irradiance and module temperature and combines this with solar irradiation estimates from satellite data and ambient temperature values from ground station measurements. The method is applied to three different PV technologies</w:instrText>
      </w:r>
      <w:r>
        <w:instrText>: crystalline silicon, CuInSe2 and CdTe based thin-film technology in order to map their performance in fixed installations across most of Europe and to identify and quantify regional performance factors. It is found that there is a clear technology depend</w:instrText>
      </w:r>
      <w:r>
        <w:instrText>ence of the geographical variation in PV performance. It is also shown that using long-term average values of irradiance and temperature leads to a systematic positive bias in the results of up to 3%. It is suggested to use joint probability density functi</w:instrText>
      </w:r>
      <w:r>
        <w:instrText>ons of temperature and irradiance to overcome this bias. © 2009 Elsevier Ltd. All rights reserved.","author":[{"dropping-particle":"","family":"Huld","given":"Thomas","non-dropping-particle":"","parse-names":false,"suffix":""},{"dropping-particle":"","fami</w:instrText>
      </w:r>
      <w:r>
        <w:instrText>ly":"Gottschalg","given":"Ralph","non-dropping-particle":"","parse-names":false,"suffix":""},{"dropping-particle":"","family":"Beyer","given":"Hans Georg","non-dropping-particle":"","parse-names":false,"suffix":""},{"dropping-particle":"","family":"Topič",</w:instrText>
      </w:r>
      <w:r>
        <w:instrText>"given":"Marko","non-dropping-particle":"","parse-names":false,"suffix":""}],"container-title":"Solar Energy","id":"ITEM-1","issue":"2","issued":{"date-parts":[["2010"]]},"page":"324-338","title":"Mapping the performance of PV modules, effects of module ty</w:instrText>
      </w:r>
      <w:r>
        <w:instrText>pe and data averaging","type":"article-journal","volume":"84"},"uris":["http://www.mendeley.com/documents/?uuid=eaf63a07-2d2d-4c52-bbc1-17ce264619bd"]}],"mendeley":{"formattedCitation":"(Huld et al., 2010)","plainTextFormattedCitation":"(Huld et al., 2010)</w:instrText>
      </w:r>
      <w:r>
        <w:instrText>","previouslyFormattedCitation":"(Huld et al., 2010)"},"properties":{"noteIndex":0},"schema":"https://github.com/citation-style-language/schema/raw/master/csl-citation.json"}</w:instrText>
      </w:r>
      <w:r>
        <w:fldChar w:fldCharType="separate"/>
      </w:r>
      <w:bookmarkStart w:id="20" w:name="__Fieldmark__616_2869974584"/>
      <w:r>
        <w:t>(</w:t>
      </w:r>
      <w:bookmarkStart w:id="21" w:name="__Fieldmark__872_1659650938"/>
      <w:r>
        <w:t>Huld et al., 2010)</w:t>
      </w:r>
      <w:r>
        <w:fldChar w:fldCharType="end"/>
      </w:r>
      <w:bookmarkEnd w:id="20"/>
      <w:bookmarkEnd w:id="21"/>
      <w:r>
        <w:t>. Since the seasonal cycle affects both, a direct effect can</w:t>
      </w:r>
      <w:r>
        <w:t xml:space="preserve"> be observed. Even decadal to multidecadal analyses suggest that global warming and solar brightening/dimming influences the PV power output. Solar brightening/dimming is often caused by air pollution patterns, which influences the available surface solar </w:t>
      </w:r>
      <w:r>
        <w:t xml:space="preserve">radiation and therefore affects the PV power output. Global warming leads to an increase of panel temperatures and reduces the efficiency of the panels </w:t>
      </w:r>
      <w:r>
        <w:fldChar w:fldCharType="begin"/>
      </w:r>
      <w:r>
        <w:instrText>ADDIN CSL_CITATION {"citationItems":[{"id":"ITEM-1","itemData":{"DOI":"10.1016/j.solener.2015.03.039","I</w:instrText>
      </w:r>
      <w:r>
        <w:instrText>SSN":"0038092X","abstract":"Traditionally, for the planning and assessment of solar energy systems, the amount of solar radiation (sunlight) incident on the Earth's surface is assumed to be constant over the years. However, with changing climate and air po</w:instrText>
      </w:r>
      <w:r>
        <w:instrText>llution levels, solar resources may no longer be stable over time and undergo substantial decadal changes. Observational records covering the past decades confirm long-term changes in this quantity. Here we examine how the latest generation of climate mode</w:instrText>
      </w:r>
      <w:r>
        <w:instrText>ls used for the 5th IPCC report projects potential changes in surface solar radiation over the coming decades, and how this may affect, in combination with the expected greenhouse warming, solar power output from photovoltaic (PV) systems. For this purpose</w:instrText>
      </w:r>
      <w:r>
        <w:instrText>, projections up to the mid 21st century from 39 state of the art climate models from the Coupled Model Intercomparison Project Phase 5 (CMIP5) are analysed globally and for selected key regions with major solar power production capacity. The large model e</w:instrText>
      </w:r>
      <w:r>
        <w:instrText>nsemble allows to assess the degree of consistency of their projections. Models are largely consistent in the sign of the projected changes in solar radiation under cloud-free conditions as well as surface temperatures over most of the globe, while still r</w:instrText>
      </w:r>
      <w:r>
        <w:instrText xml:space="preserve">easonably consistent over a considerable part of the globe in the sign of changes in cloudiness and associated changes in solar radiation. A first order estimate of the impact of solar radiation and temperature changes on energy yields of PV systems under </w:instrText>
      </w:r>
      <w:r>
        <w:instrText>the RPC8.5 scenario indicates statistically significant decreases in PV outputs in large parts of the world, but notable exceptions with positive trends in large parts of Europe, South-East of North America and the South-East of China. Projected changes be</w:instrText>
      </w:r>
      <w:r>
        <w:instrText>tween 2006 and 2049 under the RCP8.5 scenario overall are on the order of 1%/decade for horizontal planes, but may be larger for tilted or tracked planes as well as on shorter (decadal) timescales.","author":[{"dropping-particle":"","family":"Wild","given"</w:instrText>
      </w:r>
      <w:r>
        <w:instrText>:"Martin","non-dropping-particle":"","parse-names":false,"suffix":""},{"dropping-particle":"","family":"Folini","given":"Doris","non-dropping-particle":"","parse-names":false,"suffix":""},{"dropping-particle":"","family":"Henschel","given":"Florian","non-d</w:instrText>
      </w:r>
      <w:r>
        <w:instrText>ropping-particle":"","parse-names":false,"suffix":""},{"dropping-particle":"","family":"Fischer","given":"Natalie","non-dropping-particle":"","parse-names":false,"suffix":""},{"dropping-particle":"","family":"Müller","given":"Björn","non-dropping-particle"</w:instrText>
      </w:r>
      <w:r>
        <w:instrText>:"","parse-names":false,"suffix":""}],"container-title":"Solar Energy","id":"ITEM-1","issued":{"date-parts":[["2015","6"]]},"page":"12-24","title":"Projections of long-term changes in solar radiation based on CMIP5 climate models and their influence on ene</w:instrText>
      </w:r>
      <w:r>
        <w:instrText>rgy yields of photovoltaic systems","type":"article-journal","volume":"116"},"uris":["http://www.mendeley.com/documents/?uuid=d45f690c-c4b9-4d78-b05e-564c38c029da"]},{"id":"ITEM-2","itemData":{"DOI":"10.1038/s41560-019-0412-4","ISSN":"20587546","abstract":</w:instrText>
      </w:r>
      <w:r>
        <w:instrText>"China is the largest worldwide consumer of solar photovoltaic (PV) electricity, with 130 GW of installed capacity as of 2017. China’s PV capacity is expected to reach at least 400 GW by 2030, to provide 10% of its primary energy. However, anthropogenic ae</w:instrText>
      </w:r>
      <w:r>
        <w:instrText>rosol emissions and changes in cloud cover affect solar radiation in China. Here, we use observational radiation data from 119 stations across China to show that the PV potential decreased on average by 11–15% between 1960 and 2015. The relationship betwee</w:instrText>
      </w:r>
      <w:r>
        <w:instrText>n observed surface radiation and emissions of sulfur dioxide and black carbon suggests that strict air pollution control measures, combined with reduced fossil fuel consumption, would allow surface radiation to increase. We find that reverting back to 1960</w:instrText>
      </w:r>
      <w:r>
        <w:instrText>s radiation levels in China could yield a 12–13% increase in electricity generation, equivalent to an additional 14 TWh produced with 2016 PV capacities, and 51–74 TWh with the expected 2030 capacities. The corresponding economic benefits could amount to U</w:instrText>
      </w:r>
      <w:r>
        <w:instrText>S$1.9 billion in 2016 and US$4.6–6.7 billion in 2030.","author":[{"dropping-particle":"","family":"Sweerts","given":"Bart","non-dropping-particle":"","parse-names":false,"suffix":""},{"dropping-particle":"","family":"Pfenninger","given":"Stefan","non-dropp</w:instrText>
      </w:r>
      <w:r>
        <w:instrText>ing-particle":"","parse-names":false,"suffix":""},{"dropping-particle":"","family":"Yang","given":"Su","non-dropping-particle":"","parse-names":false,"suffix":""},{"dropping-particle":"","family":"Folini","given":"Doris","non-dropping-particle":"","parse-n</w:instrText>
      </w:r>
      <w:r>
        <w:instrText>ames":false,"suffix":""},{"dropping-particle":"","family":"Zwaan","given":"Bob","non-dropping-particle":"van der","parse-names":false,"suffix":""},{"dropping-particle":"","family":"Wild","given":"Martin","non-dropping-particle":"","parse-names":false,"suff</w:instrText>
      </w:r>
      <w:r>
        <w:instrText>ix":""}],"container-title":"Nature Energy","id":"ITEM-2","issue":"8","issued":{"date-parts":[["2019"]]},"page":"657-663","title":"Estimation of losses in solar energy production from air pollution in China since 1960 using surface radiation data","type":"a</w:instrText>
      </w:r>
      <w:r>
        <w:instrText>rticle-journal","volume":"4"},"uris":["http://www.mendeley.com/documents/?uuid=c940bb82-5897-4c77-ae61-0f0f3a888d30"]}],"mendeley":{"formattedCitation":"(Sweerts et al., 2019; Wild et al., 2015)","plainTextFormattedCitation":"(Sweerts et al., 2019; Wild et</w:instrText>
      </w:r>
      <w:r>
        <w:instrText xml:space="preserve"> al., 2015)","previouslyFormattedCitation":"(Sweerts et al., 2019; Wild et al., 2015)"},"properties":{"noteIndex":0},"schema":"https://github.com/citation-style-language/schema/raw/master/csl-citation.json"}</w:instrText>
      </w:r>
      <w:r>
        <w:fldChar w:fldCharType="separate"/>
      </w:r>
      <w:bookmarkStart w:id="22" w:name="__Fieldmark__623_2869974584"/>
      <w:r>
        <w:t>(</w:t>
      </w:r>
      <w:bookmarkStart w:id="23" w:name="__Fieldmark__899_1659650938"/>
      <w:r>
        <w:t>S</w:t>
      </w:r>
      <w:bookmarkStart w:id="24" w:name="__Fieldmark__437_3718023903"/>
      <w:r>
        <w:t>weerts et al., 2019; Wild et al., 2015)</w:t>
      </w:r>
      <w:r>
        <w:fldChar w:fldCharType="end"/>
      </w:r>
      <w:bookmarkEnd w:id="22"/>
      <w:bookmarkEnd w:id="23"/>
      <w:bookmarkEnd w:id="24"/>
      <w:r>
        <w:t>.</w:t>
      </w:r>
    </w:p>
    <w:p w14:paraId="63817AA2" w14:textId="77777777" w:rsidR="006C67E2" w:rsidRDefault="008B1F2D">
      <w:r>
        <w:t>A s</w:t>
      </w:r>
      <w:r>
        <w:t xml:space="preserve">table power grid depends on balanced electrical supply and demand </w:t>
      </w:r>
      <w:r>
        <w:fldChar w:fldCharType="begin"/>
      </w:r>
      <w:r>
        <w:instrText>ADDIN CSL_CITATION {"citationItems":[{"id":"ITEM-1","itemData":{"DOI":"10.1016/j.enpol.2016.05.034","ISSN":"03014215","abstract":"The key advantage of renewables is that they are free of dir</w:instrText>
      </w:r>
      <w:r>
        <w:instrText>ect pollution and carbon emissions. Given concern over global warming caused by carbon emissions, there are substantial policy efforts to increase renewable penetrations. The purpose of this paper is to outline and evaluate the challenges presented by incr</w:instrText>
      </w:r>
      <w:r>
        <w:instrText>easing penetrations of renewable electricity generation. These generation sources primarily include solar and wind which are growing rapidly and are new enough to the grid that the impact of high penetrations is not fully understood. The intrinsic nature o</w:instrText>
      </w:r>
      <w:r>
        <w:instrText>f solar and wind power is very likely to present greater system challenges than “conventional” sources. Within limits, those challenges can be overcome, but at a cost. Later sections of the paper will draw on a variety of sources to identify a range of suc</w:instrText>
      </w:r>
      <w:r>
        <w:instrText>h costs, at least as they are foreseen by researchers helping prepare ambitious plans for grids to obtain high shares (30–50%) of their megawatt hours from primarily solar and wind generation. Energy poverty issues are outlined and related to renewable cos</w:instrText>
      </w:r>
      <w:r>
        <w:instrText xml:space="preserve">ts issues.","author":[{"dropping-particle":"","family":"Stram","given":"Bruce N.","non-dropping-particle":"","parse-names":false,"suffix":""}],"container-title":"Energy Policy","id":"ITEM-1","issued":{"date-parts":[["2016"]]},"page":"728-734","title":"Key </w:instrText>
      </w:r>
      <w:r>
        <w:instrText>challenges to expanding renewable energy","type":"article-journal","volume":"96"},"uris":["http://www.mendeley.com/documents/?uuid=2f2561d6-68e5-4c4a-9c03-70075d6e2fb1"]}],"mendeley":{"formattedCitation":"(Stram, 2016)","plainTextFormattedCitation":"(Stram</w:instrText>
      </w:r>
      <w:r>
        <w:instrText>, 2016)","previouslyFormattedCitation":"(Stram, 2016)"},"properties":{"noteIndex":0},"schema":"https://github.com/citation-style-language/schema/raw/master/csl-citation.json"}</w:instrText>
      </w:r>
      <w:r>
        <w:fldChar w:fldCharType="separate"/>
      </w:r>
      <w:bookmarkStart w:id="25" w:name="__Fieldmark__635_2869974584"/>
      <w:r>
        <w:t>(</w:t>
      </w:r>
      <w:bookmarkStart w:id="26" w:name="__Fieldmark__907_1659650938"/>
      <w:r>
        <w:t>S</w:t>
      </w:r>
      <w:bookmarkStart w:id="27" w:name="__Fieldmark__454_3718023903"/>
      <w:r>
        <w:t>tram, 2016)</w:t>
      </w:r>
      <w:r>
        <w:fldChar w:fldCharType="end"/>
      </w:r>
      <w:bookmarkEnd w:id="25"/>
      <w:bookmarkEnd w:id="26"/>
      <w:bookmarkEnd w:id="27"/>
      <w:r>
        <w:t xml:space="preserve">. </w:t>
      </w:r>
    </w:p>
    <w:p w14:paraId="794A8FFC" w14:textId="77777777" w:rsidR="006C67E2" w:rsidRDefault="008B1F2D">
      <w:pPr>
        <w:rPr>
          <w:lang w:val="de-CH"/>
        </w:rPr>
      </w:pPr>
      <w:r>
        <w:lastRenderedPageBreak/>
        <w:t xml:space="preserve">Frequency example </w:t>
      </w:r>
      <w:r>
        <w:rPr>
          <w:rFonts w:ascii="Wingdings" w:eastAsia="Wingdings" w:hAnsi="Wingdings" w:cs="Wingdings"/>
        </w:rPr>
        <w:t></w:t>
      </w:r>
      <w:r>
        <w:t xml:space="preserve"> what happens if not!?? </w:t>
      </w:r>
      <w:r>
        <w:rPr>
          <w:rFonts w:ascii="Wingdings" w:eastAsia="Wingdings" w:hAnsi="Wingdings" w:cs="Wingdings"/>
        </w:rPr>
        <w:t></w:t>
      </w:r>
      <w:r>
        <w:t xml:space="preserve"> </w:t>
      </w:r>
      <w:r>
        <w:rPr>
          <w:lang w:val="de-CH"/>
        </w:rPr>
        <w:t>Hirth and Ziegenh</w:t>
      </w:r>
      <w:r>
        <w:rPr>
          <w:lang w:val="de-CH"/>
        </w:rPr>
        <w:t>agen 2015, Garnier and Madlener 2015</w:t>
      </w:r>
    </w:p>
    <w:p w14:paraId="3C82AF68" w14:textId="77777777" w:rsidR="006C67E2" w:rsidRDefault="008B1F2D">
      <w:pPr>
        <w:pStyle w:val="Listenabsatz"/>
        <w:numPr>
          <w:ilvl w:val="0"/>
          <w:numId w:val="4"/>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7C90022B" w14:textId="77777777" w:rsidR="006C67E2" w:rsidRDefault="008B1F2D">
      <w:r>
        <w:t>Short time scale variability due to passing broken cloud cover can affect one PV system substantially. But wider geographical distribution of multiple interconnected PV systems can signif</w:t>
      </w:r>
      <w:r>
        <w:t xml:space="preserve">icantly smooth this short time PV power output variability </w:t>
      </w:r>
      <w:r>
        <w:fldChar w:fldCharType="begin"/>
      </w:r>
      <w:r>
        <w:instrText>ADDIN CSL_CITATION {"citationItems":[{"id":"ITEM-1","itemData":{"DOI":"10.1016/j.enpol.2010.11.045","ISSN":"03014215","abstract":"This is Part II of two papers evaluating the feasibility of providi</w:instrText>
      </w:r>
      <w:r>
        <w:instrText>ng all energy for all purposes (electric power, transportation, and heating/cooling), everywhere in the world, from wind, water, and the sun (WWS). In Part I, we described the prominent renewable energy plans that have been proposed and discussed the chara</w:instrText>
      </w:r>
      <w:r>
        <w:instrText>cteristics of WWS energy systems, the global demand for and availability of WWS energy, quantities and areas required for WWS infrastructure, and supplies of critical materials. Here, we discuss methods of addressing the variability of WWS energy to ensure</w:instrText>
      </w:r>
      <w:r>
        <w:instrText xml:space="preserve"> that power supply reliably matches demand (including interconnecting geographically dispersed resources, using hydroelectricity, using demand-response management, storing electric power on site, over-sizing peak generation capacity and producing hydrogen </w:instrText>
      </w:r>
      <w:r>
        <w:instrText>with the excess, storing electric power in vehicle batteries, and forecasting weather to project energy supplies), the economics of WWS generation and transmission, the economics of WWS use in transportation, and policy measures needed to enhance the viabi</w:instrText>
      </w:r>
      <w:r>
        <w:instrText>lity of a WWS system. We find that the cost of energy in a 100% WWS will be similar to the cost today. We conclude that barriers to a 100% conversion to WWS power worldwide are primarily social and political, not technological or even economic. © 2010 Else</w:instrText>
      </w:r>
      <w:r>
        <w:instrText>vier Ltd.","author":[{"dropping-particle":"","family":"Delucchi","given":"Mark A.","non-dropping-particle":"","parse-names":false,"suffix":""},{"dropping-particle":"","family":"Jacobson","given":"Mark Z.","non-dropping-particle":"","parse-names":false,"suf</w:instrText>
      </w:r>
      <w:r>
        <w:instrText>fix":""}],"container-title":"Energy Policy","id":"ITEM-1","issue":"3","issued":{"date-parts":[["2011"]]},"page":"1170-1190","publisher":"Elsevier","title":"Providing all global energy with wind, water, and solar power, Part II: Reliability, system and tran</w:instrText>
      </w:r>
      <w:r>
        <w:instrText>smission costs, and policies","type":"article-journal","volume":"39"},"uris":["http://www.mendeley.com/documents/?uuid=24fe9035-17ca-4c1e-91d0-083ef0bf9364"]},{"id":"ITEM-2","itemData":{"DOI":"10.3390/en9060449","ISSN":"1996-1073","abstract":"This paper re</w:instrText>
      </w:r>
      <w:r>
        <w:instrText>views the most recent and relevant research into the variability characteristics of wind and solar power resources in Europe. The background for this study is that wind and solar resources will probably constitute major components of the future European po</w:instrText>
      </w:r>
      <w:r>
        <w:instrText xml:space="preserve">wer system. Such resources are variable, and EU plans to balance the variability with more grids and demand response. Thus, planning for the future power system requires an in-depth understanding of the variability. Resource variability is a multi-faceted </w:instrText>
      </w:r>
      <w:r>
        <w:instrText>concept best described using a range of distinct characteristics, and this review is structured on the basis of seven of these: Distribution Long-Term (hours to years), Distribution Short-Term (less than one hour), Step Changes, Autocorrelation, Spatial Co</w:instrText>
      </w:r>
      <w:r>
        <w:instrText xml:space="preserve">rrelation, Cross Correlation and Predictable Patterns. The review presents simulations and empirical results related to resource variability for each of these characteristics. Results to date reveal that the variability characteristics of the future power </w:instrText>
      </w:r>
      <w:r>
        <w:instrText>system is limited understood. This study recommends the development of a scheme for greater systematic assessment of variability. Such a scheme will contribute to the understanding of the impacts of variability and will make it possible to compare alternat</w:instrText>
      </w:r>
      <w:r>
        <w:instrText>ive power production portfolios and impacts of grid expansions, demand response and storage technologies.","author":[{"dropping-particle":"","family":"Graabak","given":"Ingeborg","non-dropping-particle":"","parse-names":false,"suffix":""},{"dropping-partic</w:instrText>
      </w:r>
      <w:r>
        <w:instrText xml:space="preserve">le":"","family":"Korpås","given":"Magnus","non-dropping-particle":"","parse-names":false,"suffix":""}],"container-title":"Energies","id":"ITEM-2","issue":"6","issued":{"date-parts":[["2016"]]},"page":"1-31","title":"Variability Characteristics of European </w:instrText>
      </w:r>
      <w:r>
        <w:instrText>Wind and Solar Power Resources—A Review","type":"article-journal","volume":"9"},"uris":["http://www.mendeley.com/documents/?uuid=bbb8cada-82c1-4328-977e-a11f7d4fe8e8"]}],"mendeley":{"formattedCitation":"(Delucchi &amp; Jacobson, 2011; Graabak &amp; Korpås, 2016)",</w:instrText>
      </w:r>
      <w:r>
        <w:instrText>"plainTextFormattedCitation":"(Delucchi &amp; Jacobson, 2011; Graabak &amp; Korpås, 2016)","previouslyFormattedCitation":"(Delucchi &amp; Jacobson, 2011; Graabak &amp; Korpås, 2016)"},"properties":{"noteIndex":0},"schema":"https://github.com/citation-style-language/schema</w:instrText>
      </w:r>
      <w:r>
        <w:instrText>/raw/master/csl-citation.json"}</w:instrText>
      </w:r>
      <w:r>
        <w:fldChar w:fldCharType="separate"/>
      </w:r>
      <w:bookmarkStart w:id="28" w:name="__Fieldmark__654_2869974584"/>
      <w:r>
        <w:t>(</w:t>
      </w:r>
      <w:bookmarkStart w:id="29" w:name="__Fieldmark__941_1659650938"/>
      <w:r>
        <w:t>D</w:t>
      </w:r>
      <w:bookmarkStart w:id="30" w:name="__Fieldmark__474_3718023903"/>
      <w:r>
        <w:t>elucchi &amp; Jacobson, 2011; Graabak &amp; Korpås, 2016)</w:t>
      </w:r>
      <w:r>
        <w:fldChar w:fldCharType="end"/>
      </w:r>
      <w:bookmarkEnd w:id="28"/>
      <w:bookmarkEnd w:id="29"/>
      <w:bookmarkEnd w:id="30"/>
      <w:r>
        <w:t>. Co-deployment of renewable energy system (water, wind and solar) can counteract the variable power output caused by diurnal and seasonal cycles. The basis for these appr</w:t>
      </w:r>
      <w:r>
        <w:t xml:space="preserve">oaches is the different diurnal and seasonal production pattern of water, </w:t>
      </w:r>
      <w:proofErr w:type="gramStart"/>
      <w:r>
        <w:t>wind</w:t>
      </w:r>
      <w:proofErr w:type="gramEnd"/>
      <w:r>
        <w:t xml:space="preserve"> and solar power plants. For example, wind power output exhibits highest production rates during winter whereas solar power production is highest in summer. Co-deployment of wind</w:t>
      </w:r>
      <w:r>
        <w:t xml:space="preserve"> and solar can therefore reduce the seasonal power production variability. Other combination are possible as well </w:t>
      </w:r>
      <w:r>
        <w:fldChar w:fldCharType="begin"/>
      </w:r>
      <w:r>
        <w:instrText>ADDIN CSL_CITATION {"citationItems":[{"id":"ITEM-1","itemData":{"DOI":"10.1016/j.renene.2010.03.012","ISSN":"09601481","abstract":"The renewab</w:instrText>
      </w:r>
      <w:r>
        <w:instrText xml:space="preserve">le power generation aggregated across Europe exhibits strong seasonal behaviors. Wind power generation is much stronger in winter than in summer. The opposite is true for solar power generation. In a future Europe with a very high share of renewable power </w:instrText>
      </w:r>
      <w:r>
        <w:instrText>generation those two opposite behaviors are able to counterbalance each other to a certain extent to follow the seasonal load curve. The best point of counterbalancing represents the seasonal optimal mix between wind and solar power generation. It leads to</w:instrText>
      </w:r>
      <w:r>
        <w:instrText xml:space="preserve"> a pronounced minimum in required stored energy. For a 100% renewable Europe the seasonal optimal mix becomes 55% wind and 45% solar power generation. For less than 100% renewable scenarios the fraction of wind power generation increases and that of solar </w:instrText>
      </w:r>
      <w:r>
        <w:instrText>power generation decreases. © 2010 Elsevier Ltd.","author":[{"dropping-particle":"","family":"Heide","given":"Dominik","non-dropping-particle":"","parse-names":false,"suffix":""},{"dropping-particle":"","family":"Bremen","given":"Lueder","non-dropping-part</w:instrText>
      </w:r>
      <w:r>
        <w:instrText>icle":"von","parse-names":false,"suffix":""},{"dropping-particle":"","family":"Greiner","given":"Martin","non-dropping-particle":"","parse-names":false,"suffix":""},{"dropping-particle":"","family":"Hoffmann","given":"Clemens","non-dropping-particle":"","p</w:instrText>
      </w:r>
      <w:r>
        <w:instrText>arse-names":false,"suffix":""},{"dropping-particle":"","family":"Speckmann","given":"Markus","non-dropping-particle":"","parse-names":false,"suffix":""},{"dropping-particle":"","family":"Bofinger","given":"Stefan","non-dropping-particle":"","parse-names":f</w:instrText>
      </w:r>
      <w:r>
        <w:instrText>alse,"suffix":""}],"container-title":"Renewable Energy","id":"ITEM-1","issue":"11","issued":{"date-parts":[["2010"]]},"page":"2483-2489","title":"Seasonal optimal mix of wind and solar power in a future, highly renewable Europe","type":"article-journal","v</w:instrText>
      </w:r>
      <w:r>
        <w:instrText>olume":"35"},"uris":["http://www.mendeley.com/documents/?uuid=51d643c1-1d96-4e3d-abca-960e2a5ad2de"]},{"id":"ITEM-2","itemData":{"DOI":"10.3390/en9060449","ISSN":"1996-1073","abstract":"This paper reviews the most recent and relevant research into the vari</w:instrText>
      </w:r>
      <w:r>
        <w:instrText xml:space="preserve">ability characteristics of wind and solar power resources in Europe. The background for this study is that wind and solar resources will probably constitute major components of the future European power system. Such resources are variable, and EU plans to </w:instrText>
      </w:r>
      <w:r>
        <w:instrText>balance the variability with more grids and demand response. Thus, planning for the future power system requires an in-depth understanding of the variability. Resource variability is a multi-faceted concept best described using a range of distinct characte</w:instrText>
      </w:r>
      <w:r>
        <w:instrText>ristics, and this review is structured on the basis of seven of these: Distribution Long-Term (hours to years), Distribution Short-Term (less than one hour), Step Changes, Autocorrelation, Spatial Correlation, Cross Correlation and Predictable Patterns. Th</w:instrText>
      </w:r>
      <w:r>
        <w:instrText>e review presents simulations and empirical results related to resource variability for each of these characteristics. Results to date reveal that the variability characteristics of the future power system is limited understood. This study recommends the d</w:instrText>
      </w:r>
      <w:r>
        <w:instrText>evelopment of a scheme for greater systematic assessment of variability. Such a scheme will contribute to the understanding of the impacts of variability and will make it possible to compare alternative power production portfolios and impacts of grid expan</w:instrText>
      </w:r>
      <w:r>
        <w:instrText>sions, demand response and storage technologies.","author":[{"dropping-particle":"","family":"Graabak","given":"Ingeborg","non-dropping-particle":"","parse-names":false,"suffix":""},{"dropping-particle":"","family":"Korpås","given":"Magnus","non-dropping-p</w:instrText>
      </w:r>
      <w:r>
        <w:instrText>article":"","parse-names":false,"suffix":""}],"container-title":"Energies","id":"ITEM-2","issue":"6","issued":{"date-parts":[["2016"]]},"page":"1-31","title":"Variability Characteristics of European Wind and Solar Power Resources—A Review","type":"article-</w:instrText>
      </w:r>
      <w:r>
        <w:instrText>journal","volume":"9"},"uris":["http://www.mendeley.com/documents/?uuid=bbb8cada-82c1-4328-977e-a11f7d4fe8e8"]},{"id":"ITEM-3","itemData":{"DOI":"10.1016/j.renene.2014.11.055","ISSN":"18790682","abstract":"We evaluate the extent to which a combination of w</w:instrText>
      </w:r>
      <w:r>
        <w:instrText>ind power and concentrating solar power (CSP) may lead to stable and even baseload power by taking advantage of: 1) spatiotemporal balancing of solar and wind energy resources and 2) storage capabilities of CSP plants. A case study is conducted for the reg</w:instrText>
      </w:r>
      <w:r>
        <w:instrText>ion of Andalusia in Spain. To this end, spatiotemporal variability of modeled CSP and wind capacity factors in a 3-km spatial resolution grid were analyzed based on principal component analysis (PCA) and canonical correlation analysis (CCA). Results reveal</w:instrText>
      </w:r>
      <w:r>
        <w:instrText xml:space="preserve"> that renewable baseload power can be obtained in the study region by locating wind farms and CSP plants using balancing patterns derived from CCA and PCA. In addition, the power fluctuation reduction attained from these patterns was substantially higher t</w:instrText>
      </w:r>
      <w:r>
        <w:instrText>han those obtained by interconnecting randomly-located wind farms and CSP plants across the study region. Results were particularly meaningful for the winter season. Upon considering storage capability of the CSP plants, results proved better. The main dif</w:instrText>
      </w:r>
      <w:r>
        <w:instrText>ference was a higher firm capacity value associated with spring and summer seasons. For the other seasons, the contribution of thermal storage capabilities of the CSP plants to stable power proved less relevant.","author":[{"dropping-particle":"","family":</w:instrText>
      </w:r>
      <w:r>
        <w:instrText>"Santos-Alamillos","given":"F. J.","non-dropping-particle":"","parse-names":false,"suffix":""},{"dropping-particle":"","family":"Pozo-Vázquez","given":"D.","non-dropping-particle":"","parse-names":false,"suffix":""},{"dropping-particle":"","family":"Ruiz-A</w:instrText>
      </w:r>
      <w:r>
        <w:instrText>rias","given":"J. A.","non-dropping-particle":"","parse-names":false,"suffix":""},{"dropping-particle":"","family":"Bremen","given":"L.","non-dropping-particle":"Von","parse-names":false,"suffix":""},{"dropping-particle":"","family":"Tovar-Pescador","given</w:instrText>
      </w:r>
      <w:r>
        <w:instrText>":"J.","non-dropping-particle":"","parse-names":false,"suffix":""}],"container-title":"Renewable Energy","id":"ITEM-3","issue":"2015","issued":{"date-parts":[["2015"]]},"page":"539-550","title":"Combining wind farms with concentrating solar plants to provi</w:instrText>
      </w:r>
      <w:r>
        <w:instrText>de stable renewable power","type":"article-journal","volume":"76"},"uris":["http://www.mendeley.com/documents/?uuid=2e20ed9d-c9ee-46c3-8b5a-718902e998a6"]}],"mendeley":{"formattedCitation":"(Graabak &amp; Korpås, 2016; Heide et al., 2010; Santos-Alamillos et a</w:instrText>
      </w:r>
      <w:r>
        <w:instrText>l., 2015)","plainTextFormattedCitation":"(Graabak &amp; Korpås, 2016; Heide et al., 2010; Santos-Alamillos et al., 2015)","previouslyFormattedCitation":"(Graabak &amp; Korpås, 2016; Heide et al., 2010; Santos-Alamillos et al., 2015)"},"properties":{"noteIndex":0},</w:instrText>
      </w:r>
      <w:r>
        <w:instrText>"schema":"https://github.com/citation-style-language/schema/raw/master/csl-citation.json"}</w:instrText>
      </w:r>
      <w:r>
        <w:fldChar w:fldCharType="separate"/>
      </w:r>
      <w:bookmarkStart w:id="31" w:name="__Fieldmark__665_2869974584"/>
      <w:r>
        <w:t>(</w:t>
      </w:r>
      <w:bookmarkStart w:id="32" w:name="__Fieldmark__973_1659650938"/>
      <w:r>
        <w:t>G</w:t>
      </w:r>
      <w:bookmarkStart w:id="33" w:name="__Fieldmark__492_3718023903"/>
      <w:r>
        <w:t>raabak &amp; Korpås, 2016; Heide et al., 2010; Santos-Alamillos et al., 2015)</w:t>
      </w:r>
      <w:r>
        <w:fldChar w:fldCharType="end"/>
      </w:r>
      <w:bookmarkEnd w:id="31"/>
      <w:bookmarkEnd w:id="32"/>
      <w:bookmarkEnd w:id="33"/>
      <w:r>
        <w:t xml:space="preserve">. To summarize, different studies already have proposed methods to reduce short, </w:t>
      </w:r>
      <w:proofErr w:type="gramStart"/>
      <w:r>
        <w:t>diurnal</w:t>
      </w:r>
      <w:proofErr w:type="gramEnd"/>
      <w:r>
        <w:t xml:space="preserve"> or seasonal solar power production variability.</w:t>
      </w:r>
    </w:p>
    <w:p w14:paraId="3BB02036" w14:textId="77777777" w:rsidR="006C67E2" w:rsidRDefault="008B1F2D">
      <w:r>
        <w:t xml:space="preserve">Fewer studies have investigated in reduction of multiday solar power output variability from a meteorological standpoint. </w:t>
      </w:r>
      <w:r>
        <w:rPr>
          <w:rFonts w:ascii="Wingdings" w:eastAsia="Wingdings" w:hAnsi="Wingdings" w:cs="Wingdings"/>
        </w:rPr>
        <w:t></w:t>
      </w:r>
      <w:r>
        <w:t xml:space="preserve"> </w:t>
      </w:r>
      <w:proofErr w:type="spellStart"/>
      <w:r>
        <w:t>expalain</w:t>
      </w:r>
      <w:proofErr w:type="spellEnd"/>
      <w:r>
        <w:t xml:space="preserve"> how? </w:t>
      </w:r>
      <w:r>
        <w:rPr>
          <w:rFonts w:ascii="Wingdings" w:eastAsia="Wingdings" w:hAnsi="Wingdings" w:cs="Wingdings"/>
        </w:rPr>
        <w:t></w:t>
      </w:r>
      <w:r>
        <w:t xml:space="preserve"> 500hPa gph anomalies </w:t>
      </w:r>
      <w:proofErr w:type="spellStart"/>
      <w:r>
        <w:t>Cassou</w:t>
      </w:r>
      <w:proofErr w:type="spellEnd"/>
      <w:r>
        <w:t xml:space="preserve"> etc.</w:t>
      </w:r>
    </w:p>
    <w:p w14:paraId="6ED0835E" w14:textId="77777777" w:rsidR="006C67E2" w:rsidRDefault="008B1F2D">
      <w:pPr>
        <w:pStyle w:val="Listenabsatz"/>
        <w:numPr>
          <w:ilvl w:val="0"/>
          <w:numId w:val="4"/>
        </w:numPr>
      </w:pPr>
      <w:proofErr w:type="spellStart"/>
      <w:r>
        <w:t>Bloomfiled</w:t>
      </w:r>
      <w:proofErr w:type="spellEnd"/>
      <w:r>
        <w:t xml:space="preserve"> 2020 TCTs</w:t>
      </w:r>
    </w:p>
    <w:p w14:paraId="504C9F7D" w14:textId="77777777" w:rsidR="006C67E2" w:rsidRDefault="008B1F2D">
      <w:pPr>
        <w:pStyle w:val="Listenabsatz"/>
        <w:numPr>
          <w:ilvl w:val="0"/>
          <w:numId w:val="4"/>
        </w:numPr>
      </w:pPr>
      <w:r>
        <w:t>Thornton 2017</w:t>
      </w:r>
    </w:p>
    <w:p w14:paraId="268F5F72" w14:textId="77777777" w:rsidR="006C67E2" w:rsidRDefault="008B1F2D">
      <w:r>
        <w:t xml:space="preserve"> </w:t>
      </w:r>
      <w:r>
        <w:fldChar w:fldCharType="begin"/>
      </w:r>
      <w:r>
        <w:instrText>ADDIN CSL_CITATION {"citationItems":[{"id":"ITEM-1","itemData":{"DOI":"10.1038/nclimate3338","ISSN":"1758-678X","abstract":"As wind and solar power provide a growing share of Europe's electricity, understanding and accommodating their variability on mult</w:instrText>
      </w:r>
      <w:r>
        <w:instrText>iple timescales remains a critical problem. On weekly timescales, variability is related to long-lasting weather conditions, called weather regimes, which can cause lulls with a loss of wind power across neighbouring countries. Here we show that weather re</w:instrText>
      </w:r>
      <w:r>
        <w:instrText>gimes provide a meteorological explanation for multi-day fluctuations in Europe's wind power and can help guide new deployment pathways that minimize this variability. Mean generation during different regimes currently ranges from 22 GW to 44 GW and is exp</w:instrText>
      </w:r>
      <w:r>
        <w:instrText>ected to triple by 2030 with current planning strategies. However, balancing future wind capacity across regions with contrasting inter-regime behaviour-specifically deploying in the Balkans instead of the North Sea-would almost eliminate these output vari</w:instrText>
      </w:r>
      <w:r>
        <w:instrText>ations, maintain mean generation, and increase fleet-wide minimum output. Solar photovoltaics could balance low-wind regimes locally, but only by expanding current capacity tenfold. New deployment strategies based on an understanding of continent-scale win</w:instrText>
      </w:r>
      <w:r>
        <w:instrText>d patterns and pan-European collaboration could enable a high share of wind energy whilst minimizing the negative impacts of output variability.","author":[{"dropping-particle":"","family":"Grams","given":"Christian M.","non-dropping-particle":"","parse-na</w:instrText>
      </w:r>
      <w:r>
        <w:instrText>mes":false,"suffix":""},{"dropping-particle":"","family":"Beerli","given":"Remo","non-dropping-particle":"","parse-names":false,"suffix":""},{"dropping-particle":"","family":"Pfenninger","given":"Stefan","non-dropping-particle":"","parse-names":false,"suff</w:instrText>
      </w:r>
      <w:r>
        <w:instrText>ix":""},{"dropping-particle":"","family":"Staffell","given":"Iain","non-dropping-particle":"","parse-names":false,"suffix":""},{"dropping-particle":"","family":"Wernli","given":"Heini","non-dropping-particle":"","parse-names":false,"suffix":""}],"container</w:instrText>
      </w:r>
      <w:r>
        <w:instrText>-title":"Nature Climate Change","id":"ITEM-1","issue":"8","issued":{"date-parts":[["2017","8","17"]]},"page":"557-562","title":"Balancing Europe’s wind-power output through spatial deployment informed by weather regimes","type":"article-journal","volume":"</w:instrText>
      </w:r>
      <w:r>
        <w:instrText>7"},"uris":["http://www.mendeley.com/documents/?uuid=0f0202ee-916b-4c1f-b7e2-1c40150def04"]}],"mendeley":{"formattedCitation":"(Grams et al., 2017)","manualFormatting":"Grams et al. (2017)","plainTextFormattedCitation":"(Grams et al., 2017)","previouslyFor</w:instrText>
      </w:r>
      <w:r>
        <w:instrText>mattedCitation":"(Grams et al., 2017)"},"properties":{"noteIndex":0},"schema":"https://github.com/citation-style-language/schema/raw/master/csl-citation.json"}</w:instrText>
      </w:r>
      <w:r>
        <w:fldChar w:fldCharType="separate"/>
      </w:r>
      <w:bookmarkStart w:id="34" w:name="__Fieldmark__684_2869974584"/>
      <w:r>
        <w:t>G</w:t>
      </w:r>
      <w:bookmarkStart w:id="35" w:name="__Fieldmark__1014_1659650938"/>
      <w:r>
        <w:t>r</w:t>
      </w:r>
      <w:bookmarkStart w:id="36" w:name="__Fieldmark__506_3718023903"/>
      <w:r>
        <w:t xml:space="preserve">ams </w:t>
      </w:r>
      <w:r>
        <w:rPr>
          <w:i/>
        </w:rPr>
        <w:t>et al.</w:t>
      </w:r>
      <w:r>
        <w:t xml:space="preserve"> (2017)</w:t>
      </w:r>
      <w:r>
        <w:fldChar w:fldCharType="end"/>
      </w:r>
      <w:bookmarkEnd w:id="34"/>
      <w:bookmarkEnd w:id="35"/>
      <w:bookmarkEnd w:id="36"/>
      <w:r>
        <w:t xml:space="preserve"> did but rejected the idea to further invest in it, based on their findings</w:t>
      </w:r>
      <w:r>
        <w:t xml:space="preserve"> that it would need a tenfold increase of installed PV capacity in Europe to be comparable to the variability of wind power output. Therefore, they focused their study on wind and concluded, that spatial deployment of wind fleets based on information of di</w:t>
      </w:r>
      <w:r>
        <w:t>fferent weather regimes can reduce the wind power output variability within Europe substantially. Nevertheless, they showed that connecting weather regime to PV power output variability is also possible. Even though the decision to focus on wind rather tha</w:t>
      </w:r>
      <w:r>
        <w:t xml:space="preserve">n solar power output variability is comprehendible, calculations of necessary future installed PV capacities gives reason to do the investigations anyway. </w:t>
      </w:r>
      <w:r>
        <w:fldChar w:fldCharType="begin"/>
      </w:r>
      <w:r>
        <w:instrText>ADDIN CSL_CITATION {"citationItems":[{"id":"ITEM-1","itemData":{"ISBN":"978-952-335-339-8","author":[</w:instrText>
      </w:r>
      <w:r>
        <w:instrText>{"dropping-particle":"","family":"Ram","given":"Manish","non-dropping-particle":"","parse-names":false,"suffix":""},{"dropping-particle":"","family":"Bogdanov","given":"Dmitrii","non-dropping-particle":"","parse-names":false,"suffix":""},{"dropping-particl</w:instrText>
      </w:r>
      <w:r>
        <w:instrText>e":"","family":"Aghahosseini","given":"Arman","non-dropping-particle":"","parse-names":false,"suffix":""},{"dropping-particle":"","family":"Oyewo","given":"Ayobami","non-dropping-particle":"","parse-names":false,"suffix":""},{"dropping-particle":"","family</w:instrText>
      </w:r>
      <w:r>
        <w:instrText>":"Gulagi","given":"Ashish","non-dropping-particle":"","parse-names":false,"suffix":""},{"dropping-particle":"","family":"Child","given":"Michael","non-dropping-particle":"","parse-names":false,"suffix":""},{"dropping-particle":"","family":"Fell","given":"</w:instrText>
      </w:r>
      <w:r>
        <w:instrText>Hans-Josef","non-dropping-particle":"","parse-names":false,"suffix":""}],"container-title":"Study by Lappeenranta University of Technology and Energy Watch Group","id":"ITEM-1","issue":"March","issued":{"date-parts":[["2019"]]},"page":"1-321","publisher-pl</w:instrText>
      </w:r>
      <w:r>
        <w:instrText>ace":"Berlin","title":"Global Energy System based on 100% Renewable Energy – Power, Heat, Transport and Desalination Sectors","type":"article-journal","volume":"1"},"uris":["http://www.mendeley.com/documents/?uuid=436588c0-ab2c-4933-9651-89221db24419"]}],"</w:instrText>
      </w:r>
      <w:r>
        <w:instrText>mendeley":{"formattedCitation":"(Ram et al., 2019)","manualFormatting":"Ram et al. (2017)","plainTextFormattedCitation":"(Ram et al., 2019)","previouslyFormattedCitation":"(Ram et al., 2019)"},"properties":{"noteIndex":0},"schema":"https://github.com/citat</w:instrText>
      </w:r>
      <w:r>
        <w:instrText>ion-style-language/schema/raw/master/csl-citation.json"}</w:instrText>
      </w:r>
      <w:r>
        <w:fldChar w:fldCharType="separate"/>
      </w:r>
      <w:bookmarkStart w:id="37" w:name="__Fieldmark__699_2869974584"/>
      <w:r>
        <w:t>R</w:t>
      </w:r>
      <w:bookmarkStart w:id="38" w:name="__Fieldmark__1074_1659650938"/>
      <w:r>
        <w:t xml:space="preserve">am </w:t>
      </w:r>
      <w:r>
        <w:rPr>
          <w:i/>
        </w:rPr>
        <w:t>et al.</w:t>
      </w:r>
      <w:r>
        <w:t xml:space="preserve"> (2017)</w:t>
      </w:r>
      <w:r>
        <w:fldChar w:fldCharType="end"/>
      </w:r>
      <w:bookmarkEnd w:id="37"/>
      <w:bookmarkEnd w:id="38"/>
      <w:r>
        <w:t xml:space="preserve"> estimated that the installed PV capacity for a 100% renewable scenario in Europe must rise to 1.94TW by 2050. The International Renewable Energy Agency (IRENA) estimated Europa’s </w:t>
      </w:r>
      <w:r>
        <w:t xml:space="preserve">share a bit lower to 0.89TW. This is roughly a ten to twentyfold increase of installed PV capacity compared to the 87.19GW installed PV capacity used in </w:t>
      </w:r>
      <w:r>
        <w:fldChar w:fldCharType="begin"/>
      </w:r>
      <w:r>
        <w:instrText>ADDIN CSL_CITATION {"citationItems":[{"id":"ITEM-1","itemData":{"DOI":"10.1038/nclimate3338","ISSN":"17</w:instrText>
      </w:r>
      <w:r>
        <w:instrText xml:space="preserve">58-678X","abstract":"As wind and solar power provide a growing share of Europe's electricity, understanding and accommodating their variability on multiple timescales remains a critical problem. On weekly timescales, variability is related to long-lasting </w:instrText>
      </w:r>
      <w:r>
        <w:instrText>weather conditions, called weather regimes, which can cause lulls with a loss of wind power across neighbouring countries. Here we show that weather regimes provide a meteorological explanation for multi-day fluctuations in Europe's wind power and can help</w:instrText>
      </w:r>
      <w:r>
        <w:instrText xml:space="preserve"> guide new deployment pathways that minimize this variability. Mean generation during different regimes currently ranges from 22 GW to 44 GW and is expected to triple by 2030 with current planning strategies. However, balancing future wind capacity across </w:instrText>
      </w:r>
      <w:r>
        <w:instrText>regions with contrasting inter-regime behaviour-specifically deploying in the Balkans instead of the North Sea-would almost eliminate these output variations, maintain mean generation, and increase fleet-wide minimum output. Solar photovoltaics could balan</w:instrText>
      </w:r>
      <w:r>
        <w:instrText xml:space="preserve">ce low-wind regimes locally, but only by expanding current capacity tenfold. New deployment strategies based on an understanding of continent-scale wind patterns and pan-European collaboration could enable a high share of wind energy whilst minimizing the </w:instrText>
      </w:r>
      <w:r>
        <w:instrText>negative impacts of output variability.","author":[{"dropping-particle":"","family":"Grams","given":"Christian M.","non-dropping-particle":"","parse-names":false,"suffix":""},{"dropping-particle":"","family":"Beerli","given":"Remo","non-dropping-particle":</w:instrText>
      </w:r>
      <w:r>
        <w:instrText>"","parse-names":false,"suffix":""},{"dropping-particle":"","family":"Pfenninger","given":"Stefan","non-dropping-particle":"","parse-names":false,"suffix":""},{"dropping-particle":"","family":"Staffell","given":"Iain","non-dropping-particle":"","parse-name</w:instrText>
      </w:r>
      <w:r>
        <w:instrText>s":false,"suffix":""},{"dropping-particle":"","family":"Wernli","given":"Heini","non-dropping-particle":"","parse-names":false,"suffix":""}],"container-title":"Nature Climate Change","id":"ITEM-1","issue":"8","issued":{"date-parts":[["2017","8","17"]]},"pa</w:instrText>
      </w:r>
      <w:r>
        <w:instrText>ge":"557-562","title":"Balancing Europe’s wind-power output through spatial deployment informed by weather regimes","type":"article-journal","volume":"7"},"uris":["http://www.mendeley.com/documents/?uuid=0f0202ee-916b-4c1f-b7e2-1c40150def04"]}],"mendeley":</w:instrText>
      </w:r>
      <w:r>
        <w:instrText>{"formattedCitation":"(Grams et al., 2017)","manualFormatting":"Grams et al. (2017)","plainTextFormattedCitation":"(Grams et al., 2017)","previouslyFormattedCitation":"(Grams et al., 2017)"},"properties":{"noteIndex":0},"schema":"https://github.com/citatio</w:instrText>
      </w:r>
      <w:r>
        <w:instrText>n-style-language/schema/raw/master/csl-citation.json"}</w:instrText>
      </w:r>
      <w:r>
        <w:fldChar w:fldCharType="separate"/>
      </w:r>
      <w:bookmarkStart w:id="39" w:name="__Fieldmark__710_2869974584"/>
      <w:r>
        <w:t>G</w:t>
      </w:r>
      <w:bookmarkStart w:id="40" w:name="__Fieldmark__1098_1659650938"/>
      <w:r>
        <w:t xml:space="preserve">rams </w:t>
      </w:r>
      <w:r>
        <w:rPr>
          <w:i/>
        </w:rPr>
        <w:t>et al.</w:t>
      </w:r>
      <w:r>
        <w:t xml:space="preserve"> (2017)</w:t>
      </w:r>
      <w:r>
        <w:fldChar w:fldCharType="end"/>
      </w:r>
      <w:bookmarkEnd w:id="39"/>
      <w:bookmarkEnd w:id="40"/>
      <w:r>
        <w:t xml:space="preserve"> study. Therefore, the impact of multiday PV power output variability caused by different weather regimes could also become substantial, which makes investigation of the optimal sp</w:t>
      </w:r>
      <w:r>
        <w:t>atial deployment of future PV systems in Europe before further massive deployment of great interest. The results could support current planning activities and could help to reduce future grid balancing problems.</w:t>
      </w:r>
    </w:p>
    <w:p w14:paraId="654D5481" w14:textId="77777777" w:rsidR="006C67E2" w:rsidRDefault="006C67E2"/>
    <w:p w14:paraId="62AFCCA0" w14:textId="77777777" w:rsidR="006C67E2" w:rsidRDefault="008B1F2D">
      <w:pPr>
        <w:pStyle w:val="Listenabsatz"/>
        <w:numPr>
          <w:ilvl w:val="0"/>
          <w:numId w:val="4"/>
        </w:numPr>
      </w:pPr>
      <w:r>
        <w:t>Timescale discussion necessary?</w:t>
      </w:r>
    </w:p>
    <w:p w14:paraId="0D4A0852" w14:textId="77777777" w:rsidR="006C67E2" w:rsidRDefault="008B1F2D">
      <w:pPr>
        <w:pStyle w:val="Listenabsatz"/>
        <w:numPr>
          <w:ilvl w:val="0"/>
          <w:numId w:val="4"/>
        </w:numPr>
      </w:pPr>
      <w:r>
        <w:lastRenderedPageBreak/>
        <w:t>Stress even</w:t>
      </w:r>
      <w:r>
        <w:t xml:space="preserve">ts </w:t>
      </w:r>
      <w:r>
        <w:rPr>
          <w:rFonts w:ascii="Wingdings" w:eastAsia="Wingdings" w:hAnsi="Wingdings" w:cs="Wingdings"/>
        </w:rPr>
        <w:t></w:t>
      </w:r>
      <w:r>
        <w:t xml:space="preserve"> example? Bloomfield 2018 2020 and der </w:t>
      </w:r>
      <w:proofErr w:type="spellStart"/>
      <w:r>
        <w:t>Wiel</w:t>
      </w:r>
      <w:proofErr w:type="spellEnd"/>
      <w:r>
        <w:t xml:space="preserve"> 2019</w:t>
      </w:r>
    </w:p>
    <w:p w14:paraId="6C2DDE5E" w14:textId="77777777" w:rsidR="006C67E2" w:rsidRDefault="008B1F2D">
      <w:pPr>
        <w:pStyle w:val="Listenabsatz"/>
        <w:numPr>
          <w:ilvl w:val="0"/>
          <w:numId w:val="4"/>
        </w:numPr>
      </w:pPr>
      <w:r>
        <w:t xml:space="preserve">Demand and production pattern </w:t>
      </w:r>
      <w:r>
        <w:rPr>
          <w:rFonts w:ascii="Wingdings" w:eastAsia="Wingdings" w:hAnsi="Wingdings" w:cs="Wingdings"/>
        </w:rPr>
        <w:t></w:t>
      </w:r>
      <w:r>
        <w:t xml:space="preserve"> countries with highest demand and production</w:t>
      </w:r>
    </w:p>
    <w:p w14:paraId="36B8BF46" w14:textId="77777777" w:rsidR="006C67E2" w:rsidRDefault="006C67E2">
      <w:pPr>
        <w:pStyle w:val="Listenabsatz"/>
        <w:numPr>
          <w:ilvl w:val="0"/>
          <w:numId w:val="4"/>
        </w:numPr>
      </w:pPr>
    </w:p>
    <w:p w14:paraId="688EB579" w14:textId="77777777" w:rsidR="006C67E2" w:rsidRDefault="006C67E2"/>
    <w:p w14:paraId="45D4C304" w14:textId="77777777" w:rsidR="006C67E2" w:rsidRDefault="006C67E2"/>
    <w:p w14:paraId="0E4A450D" w14:textId="77777777" w:rsidR="006C67E2" w:rsidRDefault="008B1F2D">
      <w:r>
        <w:t>IRENA 0.784TW EU and 0.107 rest of Europe</w:t>
      </w:r>
    </w:p>
    <w:p w14:paraId="5247B9F8" w14:textId="77777777" w:rsidR="006C67E2" w:rsidRDefault="006C67E2"/>
    <w:p w14:paraId="24B64C6B" w14:textId="77777777" w:rsidR="006C67E2" w:rsidRDefault="006C67E2"/>
    <w:p w14:paraId="009E58E0" w14:textId="77777777" w:rsidR="006C67E2" w:rsidRDefault="008B1F2D">
      <w:r>
        <w:t xml:space="preserve">Short-term forecasting of solar power (PV) is much less developed as installed </w:t>
      </w:r>
      <w:r>
        <w:t>capacities are relatively small compared to installed wind power.</w:t>
      </w:r>
    </w:p>
    <w:p w14:paraId="55C43F19" w14:textId="77777777" w:rsidR="006C67E2" w:rsidRDefault="008B1F2D">
      <w:r>
        <w:br w:type="page"/>
      </w:r>
    </w:p>
    <w:p w14:paraId="64B584FD" w14:textId="77777777" w:rsidR="006C67E2" w:rsidRDefault="008B1F2D">
      <w:pPr>
        <w:pStyle w:val="berschrift1"/>
        <w:numPr>
          <w:ilvl w:val="0"/>
          <w:numId w:val="2"/>
        </w:numPr>
      </w:pPr>
      <w:bookmarkStart w:id="41" w:name="_Toc66805674"/>
      <w:r>
        <w:lastRenderedPageBreak/>
        <w:t>Data &amp; Methods</w:t>
      </w:r>
      <w:bookmarkEnd w:id="41"/>
    </w:p>
    <w:p w14:paraId="22BBBA39" w14:textId="77777777" w:rsidR="006C67E2" w:rsidRDefault="008B1F2D">
      <w:r>
        <w:t xml:space="preserve">Chapter 2 first describes the datasets which are the underlying sources of this study (section data). Afterwards it illustrates how the datasets are used to achieve the </w:t>
      </w:r>
      <w:r>
        <w:t>objective of reducing PV power output variability in Europe in the section method.</w:t>
      </w:r>
    </w:p>
    <w:p w14:paraId="16E3EE28" w14:textId="77777777" w:rsidR="006C67E2" w:rsidRDefault="008B1F2D">
      <w:pPr>
        <w:pStyle w:val="berschrift2"/>
        <w:numPr>
          <w:ilvl w:val="1"/>
          <w:numId w:val="2"/>
        </w:numPr>
        <w:ind w:hanging="578"/>
      </w:pPr>
      <w:bookmarkStart w:id="42" w:name="_Toc66805675"/>
      <w:r>
        <w:t>Data</w:t>
      </w:r>
      <w:bookmarkEnd w:id="42"/>
    </w:p>
    <w:p w14:paraId="41343904" w14:textId="77777777" w:rsidR="006C67E2" w:rsidRDefault="008B1F2D">
      <w:pPr>
        <w:pStyle w:val="berschrift3"/>
        <w:numPr>
          <w:ilvl w:val="2"/>
          <w:numId w:val="2"/>
        </w:numPr>
      </w:pPr>
      <w:bookmarkStart w:id="43" w:name="_Toc66805676"/>
      <w:r>
        <w:t>ERA5</w:t>
      </w:r>
      <w:bookmarkEnd w:id="43"/>
    </w:p>
    <w:p w14:paraId="0B7C290C" w14:textId="77777777" w:rsidR="006C67E2" w:rsidRDefault="008B1F2D">
      <w:r>
        <w:t xml:space="preserve">The reanalyse dataset, </w:t>
      </w:r>
      <w:hyperlink r:id="rId11" w:anchor="!/dataset/reanalysis-era5-pressure-levels?tab=overview" w:history="1">
        <w:r>
          <w:rPr>
            <w:rStyle w:val="InternetLink"/>
          </w:rPr>
          <w:t>ERA5</w:t>
        </w:r>
      </w:hyperlink>
      <w:r>
        <w:t xml:space="preserve"> </w:t>
      </w:r>
      <w:r>
        <w:fldChar w:fldCharType="begin"/>
      </w:r>
      <w:r>
        <w:instrText>ADDIN CSL_CITATION {</w:instrText>
      </w:r>
      <w:r>
        <w:instrText>"citationItems":[{"id":"ITEM-1","itemData":{"DOI":"10.24381/cds.bd0915c6","URL":"https://cds.climate.copernicus.eu/cdsapp#!/dataset/reanalysis-era5-pressure-levels?tab=overview","accessed":{"date-parts":[["2021","2","16"]]},"author":[{"dropping-particle":"</w:instrText>
      </w:r>
      <w:r>
        <w:instrText>","family":"Hersbach","given":"H.","non-dropping-particle":"","parse-names":false,"suffix":""},{"dropping-particle":"","family":"Bell","given":"B.","non-dropping-particle":"","parse-names":false,"suffix":""},{"dropping-particle":"","family":"Berrisford","g</w:instrText>
      </w:r>
      <w:r>
        <w:instrText>iven":"P.","non-dropping-particle":"","parse-names":false,"suffix":""},{"dropping-particle":"","family":"Biavati","given":"G.","non-dropping-particle":"","parse-names":false,"suffix":""},{"dropping-particle":"","family":"Horányi","given":"A.","non-dropping</w:instrText>
      </w:r>
      <w:r>
        <w:instrText>-particle":"","parse-names":false,"suffix":""},{"dropping-particle":"","family":"Muñoz Sabater","given":"J.","non-dropping-particle":"","parse-names":false,"suffix":""},{"dropping-particle":"","family":"Nicolas","given":"J.","non-dropping-particle":"","par</w:instrText>
      </w:r>
      <w:r>
        <w:instrText>se-names":false,"suffix":""},{"dropping-particle":"","family":"Peubey","given":"C.","non-dropping-particle":"","parse-names":false,"suffix":""},{"dropping-particle":"","family":"Radu","given":"R.","non-dropping-particle":"","parse-names":false,"suffix":""}</w:instrText>
      </w:r>
      <w:r>
        <w:instrText>,{"dropping-particle":"","family":"Rozum","given":"I.","non-dropping-particle":"","parse-names":false,"suffix":""},{"dropping-particle":"","family":"Schepers","given":"D.","non-dropping-particle":"","parse-names":false,"suffix":""},{"dropping-particle":"",</w:instrText>
      </w:r>
      <w:r>
        <w:instrText>"family":"Simmons","given":"A.","non-dropping-particle":"","parse-names":false,"suffix":""},{"dropping-particle":"","family":"Soci","given":"C.","non-dropping-particle":"","parse-names":false,"suffix":""},{"dropping-particle":"","family":"Dee","given":"D."</w:instrText>
      </w:r>
      <w:r>
        <w:instrText>,"non-dropping-particle":"","parse-names":false,"suffix":""},{"dropping-particle":"","family":"Thépaut","given":"J-N.","non-dropping-particle":"","parse-names":false,"suffix":""}],"container-title":"Copernicus Climate Change Service (C3S) Climate Data Stor</w:instrText>
      </w:r>
      <w:r>
        <w:instrText>e (CDS).","id":"ITEM-1","issued":{"date-parts":[["2018"]]},"title":"ERA5 hourly data on pressure levels from 1979 to present.","type":"webpage"},"uris":["http://www.mendeley.com/documents/?uuid=7d6ff0a0-d2e8-4b72-bbe5-c457a96c4c0a"]}],"mendeley":{"formatte</w:instrText>
      </w:r>
      <w:r>
        <w:instrText>dCitation":"(Hersbach et al., 2018)","plainTextFormattedCitation":"(Hersbach et al., 2018)","previouslyFormattedCitation":"(Hersbach et al., 2018)"},"properties":{"noteIndex":0},"schema":"https://github.com/citation-style-language/schema/raw/master/csl-cit</w:instrText>
      </w:r>
      <w:r>
        <w:instrText>ation.json"}</w:instrText>
      </w:r>
      <w:r>
        <w:fldChar w:fldCharType="separate"/>
      </w:r>
      <w:bookmarkStart w:id="44" w:name="__Fieldmark__744_2869974584"/>
      <w:r>
        <w:t>(</w:t>
      </w:r>
      <w:bookmarkStart w:id="45" w:name="__Fieldmark__1196_1659650938"/>
      <w:r>
        <w:t>Hersbach et al., 2018)</w:t>
      </w:r>
      <w:r>
        <w:fldChar w:fldCharType="end"/>
      </w:r>
      <w:bookmarkEnd w:id="44"/>
      <w:bookmarkEnd w:id="45"/>
      <w:r>
        <w:t>, which is published by the European Centre for Medium-Range Weather Forecasts (ECMWF), is used as source for the weather regime definition. It provides atmospheric, land and oceanic variables from 1979 to present with</w:t>
      </w:r>
      <w:r>
        <w:t xml:space="preserve"> a temporal resolution of an hour. The grid of ERA5 has a horizontal spatial resolution of 0.28 degrees (~31km) and 37 pressure levels in the vertical. A detailed documentation about ERA5 reanalyse dataset can be found on the ECMWF confluence web page </w:t>
      </w:r>
      <w:r>
        <w:fldChar w:fldCharType="begin"/>
      </w:r>
      <w:r>
        <w:instrText>ADDI</w:instrText>
      </w:r>
      <w:r>
        <w:instrText>N CSL_CITATION {"citationItems":[{"id":"ITEM-1","itemData":{"URL":"https://confluence.ecmwf.int/display/CKB/ERA5+data+documentation","abstract":"Here we document the ERA5 dataset, which, eventually, will cover the period from January 1950. ERA5 data releas</w:instrText>
      </w:r>
      <w:r>
        <w:instrText>ed so far covers the period from 1979 and continues to be extended forward in near real time. ERA5 was produced using 4D-Var data assimilation in CY41R2 of ECMWF’s Integrated Forecast System (IFS), with 137 hybrid sigma/pressure (model) levels in the verti</w:instrText>
      </w:r>
      <w:r>
        <w:instrText xml:space="preserve">cal, with the top level at 0.01 hPa. Atmospheric data are available on these levels and they are also interpolated to 37 pressure, 16 potential temperature and 1 potential vorticity level(s). \"Surface or single level\" data are also available, containing </w:instrText>
      </w:r>
      <w:r>
        <w:instrText>2D parameters such as precipitation, 2m temperature, top of atmosphere radiation and vertical integrals over the entire atmosphere. The IFS is coupled to a soil model, the parameters of which are also designated as surface parameters, and an ocean wave mod</w:instrText>
      </w:r>
      <w:r>
        <w:instrText>el. The ERA5 dataset contains one (31 km) high resolution realisation (HRES) and a reduced resolution ten member ensemble (EDA). Generally, the data are available at a sub-daily and monthly frequency and consist of analyses and short (18 hour) forecasts, i</w:instrText>
      </w:r>
      <w:r>
        <w:instrText>nitialised twice daily from analyses at 06 and 18 UTC. Most analysed parameters are also available from the forecasts. There are a number of forecast parameters, e.g. mean rates and accumulations, that are not available from the analyses.","accessed":{"dat</w:instrText>
      </w:r>
      <w:r>
        <w:instrText>e-parts":[["2020","4","22"]]},"author":[{"dropping-particle":"","family":"Hennermann","given":"Karl","non-dropping-particle":"","parse-names":false,"suffix":""},{"dropping-particle":"","family":"Yang","given":"Xiaobo","non-dropping-particle":"","parse-name</w:instrText>
      </w:r>
      <w:r>
        <w:instrText>s":false,"suffix":""}],"container-title":"European Centre for Medium-Range Weather Forecasts","id":"ITEM-1","issued":{"date-parts":[["2018"]]},"page":"1-24","title":"ERA5 data documentation","type":"webpage"},"uris":["http://www.mendeley.com/documents/?uui</w:instrText>
      </w:r>
      <w:r>
        <w:instrText>d=200e0b3f-d06c-36f3-a900-60ee9b8065e5"]}],"mendeley":{"formattedCitation":"(Hennermann &amp; Yang, 2018)","plainTextFormattedCitation":"(Hennermann &amp; Yang, 2018)","previouslyFormattedCitation":"(Hennermann &amp; Yang, 2018)"},"properties":{"noteIndex":0},"schema"</w:instrText>
      </w:r>
      <w:r>
        <w:instrText>:"https://github.com/citation-style-language/schema/raw/master/csl-citation.json"}</w:instrText>
      </w:r>
      <w:r>
        <w:fldChar w:fldCharType="separate"/>
      </w:r>
      <w:bookmarkStart w:id="46" w:name="__Fieldmark__751_2869974584"/>
      <w:r>
        <w:t>(</w:t>
      </w:r>
      <w:bookmarkStart w:id="47" w:name="__Fieldmark__1211_1659650938"/>
      <w:r>
        <w:t>H</w:t>
      </w:r>
      <w:bookmarkStart w:id="48" w:name="__Fieldmark__722_3718023903"/>
      <w:r>
        <w:t>ennermann &amp; Yang, 2018)</w:t>
      </w:r>
      <w:r>
        <w:fldChar w:fldCharType="end"/>
      </w:r>
      <w:bookmarkEnd w:id="46"/>
      <w:bookmarkEnd w:id="47"/>
      <w:bookmarkEnd w:id="48"/>
      <w:r>
        <w:t>.</w:t>
      </w:r>
    </w:p>
    <w:p w14:paraId="353F55A0" w14:textId="77777777" w:rsidR="006C67E2" w:rsidRDefault="008B1F2D">
      <w:r>
        <w:t>We use the 500hPa geopotential height variable from ERA5 in the domain 80°W to 40°E, 30°N to 90°N. Geopotential height relates to low and high p</w:t>
      </w:r>
      <w:r>
        <w:t xml:space="preserve">ressure systems (cyclones / anticyclones) and are commonly used for weather regime classification </w:t>
      </w:r>
      <w:r>
        <w:fldChar w:fldCharType="begin"/>
      </w:r>
      <w:r>
        <w:instrText>ADDIN CSL_CITATION {"citationItems":[{"id":"ITEM-1","itemData":{"DOI":"10.1175/1520-0469(1995)052&lt;1237:WRRAQS&gt;2.0.CO;2","ISSN":"00224928","abstract":"Two diff</w:instrText>
      </w:r>
      <w:r>
        <w:instrText>erent definitions of midlatitude weather regimes are compared. The first seeks recurrent atmospheric patterns. The second seeks quasi-stationary patterns, whose average tendency vanishes. Recurrent patterns are identified by cluster analysis, and qausi-sta</w:instrText>
      </w:r>
      <w:r>
        <w:instrText>tionary patterns are identified by solving a nonlinear equilibration equation. The two methods give the same number of weather regimes - four over the Atlantic sector and three over the Pacific sector. However, the patterns differ significantly. The invest</w:instrText>
      </w:r>
      <w:r>
        <w:instrText>igation of the tendency, or drift, of the clusters shows that recurrent flows have a systematic slow evolution, explaining this difference. The patterns are in agreement with the ones obtained from previous studies, but their number differs. -from Authors"</w:instrText>
      </w:r>
      <w:r>
        <w:instrText>,"author":[{"dropping-particle":"","family":"Michelangeli","given":"P. A.","non-dropping-particle":"","parse-names":false,"suffix":""},{"dropping-particle":"","family":"Vautard","given":"R.","non-dropping-particle":"","parse-names":false,"suffix":""},{"dro</w:instrText>
      </w:r>
      <w:r>
        <w:instrText>pping-particle":"","family":"Legras","given":"B.","non-dropping-particle":"","parse-names":false,"suffix":""}],"container-title":"Journal of the Atmospheric Sciences","id":"ITEM-1","issue":"8","issued":{"date-parts":[["1995"]]},"page":"1237-1256","title":"</w:instrText>
      </w:r>
      <w:r>
        <w:instrText>Weather regimes: recurrence and quasi stationarity","type":"article","volume":"52"},"uris":["http://www.mendeley.com/documents/?uuid=e65311d3-efe5-47ac-aa82-b6cbd44b48b4"]},{"id":"ITEM-2","itemData":{"DOI":"10.1038/nature07286","ISSN":"14764687","abstract"</w:instrText>
      </w:r>
      <w:r>
        <w:instrText xml:space="preserve">:"Bridging the traditional gap between the spatio-temporal scales of weather and climate is a significant challenge facing the atmospheric community. In particular, progress in both medium-range and seasonal-to-interannual climate prediction relies on our </w:instrText>
      </w:r>
      <w:r>
        <w:instrText>understanding of recurrent weather patterns and the identification of specific causes responsible for their favoured occurrence, persistence or transition. Within this framework, I here present evidence that the main climate intra-seasonal oscillation in t</w:instrText>
      </w:r>
      <w:r>
        <w:instrText xml:space="preserve">he tropics - the Madden-Julian Oscillation (MJO) - controls part of the distribution and sequences of the four daily weather regimes defined over the North Atlantic-European region in winter. North Atlantic Oscillation (NAO) regimes are the most affected, </w:instrText>
      </w:r>
      <w:r>
        <w:instrText>allowing for medium-range predictability of their phase far exceeding the limit of around one week that is usually quoted. The tropical-extratropical lagged relationship is asymmetrical. Positive NAO events mostly respond to a mid-latitude low-frequency wa</w:instrText>
      </w:r>
      <w:r>
        <w:instrText>ve train initiated by the MJO in the western-central tropical Pacific and propagating eastwards. Precursors for negative NAO events are found in the eastern tropical Pacific-western Atlantic, leading to changes along the North Atlantic storm track. Wave-br</w:instrText>
      </w:r>
      <w:r>
        <w:instrText>eaking diagnostics tend to support the MJO preconditioning and the role of transient eddies in setting the phase of the NAO. I present a simple statistical model to quantitatively assess the potential predictability of the daily NAO index or the sign of th</w:instrText>
      </w:r>
      <w:r>
        <w:instrText>e NAO regimes when they occur. Forecasts are successful in ∼70 per cent of the cases based on the knowledge of the previous ∼12-day MJO phase used as a predictor. This promising skill could be of importance considering the tight link between weather regime</w:instrText>
      </w:r>
      <w:r>
        <w:instrText>s and both mean conditions and the chances of extreme events occurring over Europe. These findings are useful for further stressing the need to better simulate and forecast the tropical coupled ocean-atmosphere dynamics, which is a source of medium-to-long</w:instrText>
      </w:r>
      <w:r>
        <w:instrText xml:space="preserve"> range predictability and is the Achilles' heel of the current seamless prediction suites. ©2008 Macmillan Publishers Limited. All rights reserved.","author":[{"dropping-particle":"","family":"Cassou","given":"Christophe","non-dropping-particle":"","parse-</w:instrText>
      </w:r>
      <w:r>
        <w:instrText>names":false,"suffix":""}],"container-title":"Nature","id":"ITEM-2","issue":"7212","issued":{"date-parts":[["2008"]]},"page":"523-527","title":"Intraseasonal interaction between the Madden-Julian Oscillation and the North Atlantic Oscillation","type":"arti</w:instrText>
      </w:r>
      <w:r>
        <w:instrText xml:space="preserve">cle-journal","volume":"455"},"uris":["http://www.mendeley.com/documents/?uuid=69380aa0-e642-4004-a672-91882b3732c9"]},{"id":"ITEM-3","itemData":{"DOI":"10.1038/nclimate3338","ISSN":"1758-678X","abstract":"As wind and solar power provide a growing share of </w:instrText>
      </w:r>
      <w:r>
        <w:instrText>Europe's electricity, understanding and accommodating their variability on multiple timescales remains a critical problem. On weekly timescales, variability is related to long-lasting weather conditions, called weather regimes, which can cause lulls with a</w:instrText>
      </w:r>
      <w:r>
        <w:instrText xml:space="preserve"> loss of wind power across neighbouring countries. Here we show that weather regimes provide a meteorological explanation for multi-day fluctuations in Europe's wind power and can help guide new deployment pathways that minimize this variability. Mean gene</w:instrText>
      </w:r>
      <w:r>
        <w:instrText>ration during different regimes currently ranges from 22 GW to 44 GW and is expected to triple by 2030 with current planning strategies. However, balancing future wind capacity across regions with contrasting inter-regime behaviour-specifically deploying i</w:instrText>
      </w:r>
      <w:r>
        <w:instrText>n the Balkans instead of the North Sea-would almost eliminate these output variations, maintain mean generation, and increase fleet-wide minimum output. Solar photovoltaics could balance low-wind regimes locally, but only by expanding current capacity tenf</w:instrText>
      </w:r>
      <w:r>
        <w:instrText>old. New deployment strategies based on an understanding of continent-scale wind patterns and pan-European collaboration could enable a high share of wind energy whilst minimizing the negative impacts of output variability.","author":[{"dropping-particle":</w:instrText>
      </w:r>
      <w:r>
        <w:instrText>"","family":"Grams","given":"Christian M.","non-dropping-particle":"","parse-names":false,"suffix":""},{"dropping-particle":"","family":"Beerli","given":"Remo","non-dropping-particle":"","parse-names":false,"suffix":""},{"dropping-particle":"","family":"Pf</w:instrText>
      </w:r>
      <w:r>
        <w:instrText>enninger","given":"Stefan","non-dropping-particle":"","parse-names":false,"suffix":""},{"dropping-particle":"","family":"Staffell","given":"Iain","non-dropping-particle":"","parse-names":false,"suffix":""},{"dropping-particle":"","family":"Wernli","given":</w:instrText>
      </w:r>
      <w:r>
        <w:instrText>"Heini","non-dropping-particle":"","parse-names":false,"suffix":""}],"container-title":"Nature Climate Change","id":"ITEM-3","issue":"8","issued":{"date-parts":[["2017","8","17"]]},"page":"557-562","title":"Balancing Europe’s wind-power output through spat</w:instrText>
      </w:r>
      <w:r>
        <w:instrText>ial deployment informed by weather regimes","type":"article-journal","volume":"7"},"uris":["http://www.mendeley.com/documents/?uuid=0f0202ee-916b-4c1f-b7e2-1c40150def04"]}],"mendeley":{"formattedCitation":"(Cassou, 2008; Grams et al., 2017; Michelangeli et</w:instrText>
      </w:r>
      <w:r>
        <w:instrText xml:space="preserve"> al., 1995)","plainTextFormattedCitation":"(Cassou, 2008; Grams et al., 2017; Michelangeli et al., 1995)","previouslyFormattedCitation":"(Cassou, 2008; Grams et al., 2017; Michelangeli et al., 1995)"},"properties":{"noteIndex":0},"schema":"https://github.c</w:instrText>
      </w:r>
      <w:r>
        <w:instrText>om/citation-style-language/schema/raw/master/csl-citation.json"}</w:instrText>
      </w:r>
      <w:r>
        <w:fldChar w:fldCharType="separate"/>
      </w:r>
      <w:bookmarkStart w:id="49" w:name="__Fieldmark__763_2869974584"/>
      <w:r>
        <w:t>(</w:t>
      </w:r>
      <w:bookmarkStart w:id="50" w:name="__Fieldmark__1229_1659650938"/>
      <w:r>
        <w:t>Cassou, 2008; Grams et al., 2017; Michelangeli et al., 1995)</w:t>
      </w:r>
      <w:r>
        <w:fldChar w:fldCharType="end"/>
      </w:r>
      <w:bookmarkEnd w:id="49"/>
      <w:bookmarkEnd w:id="50"/>
      <w:r>
        <w:t xml:space="preserve">. The domain specification is reasonable for our meteorological field investigates since it captures the largescale circulation </w:t>
      </w:r>
      <w:r>
        <w:t xml:space="preserve">that affects Europe. The hourly dataset covers the time from 01.01.1979 until 31.05.2020, which yields in 363’048 datapoints. Additionally, the </w:t>
      </w:r>
      <w:hyperlink r:id="rId12" w:anchor="!/dataset/10.24381/cds.e2161bac?tab=overview" w:history="1">
        <w:r>
          <w:rPr>
            <w:rStyle w:val="InternetLink"/>
          </w:rPr>
          <w:t>ERA5-Land</w:t>
        </w:r>
      </w:hyperlink>
      <w:r>
        <w:t xml:space="preserve"> </w:t>
      </w:r>
      <w:r>
        <w:fldChar w:fldCharType="begin"/>
      </w:r>
      <w:r>
        <w:instrText>ADDIN CSL_CITATION {"citationItems":[{"id":"ITEM-1","itemData":{"DOI":"10.24381/cds.e2161bac","URL":"https://cds.climate.copernicus.eu/cdsapp#!/dataset/10.24381/cds.e2161bac?tab=overview","accessed":{"date-parts":[["2021","2","16"]]},"author":[{"droppin</w:instrText>
      </w:r>
      <w:r>
        <w:instrText>g-particle":"","family":"Muñoz Sabater","given":"J.","non-dropping-particle":"","parse-names":false,"suffix":""}],"container-title":"Copernicus Climate Change Service (C3S) Climate Data Store (CDS).","id":"ITEM-1","issued":{"date-parts":[["2019"]]},"title"</w:instrText>
      </w:r>
      <w:r>
        <w:instrText>:"ERA5-Land hourly data from 1981 to present.","type":"webpage"},"uris":["http://www.mendeley.com/documents/?uuid=c7aaacfb-b623-4902-bb70-e4a9a978a907"]}],"mendeley":{"formattedCitation":"(Muñoz Sabater, 2019)","plainTextFormattedCitation":"(Muñoz Sabater,</w:instrText>
      </w:r>
      <w:r>
        <w:instrText xml:space="preserve"> 2019)","previouslyFormattedCitation":"(Muñoz Sabater, 2019)"},"properties":{"noteIndex":0},"schema":"https://github.com/citation-style-language/schema/raw/master/csl-citation.json"}</w:instrText>
      </w:r>
      <w:r>
        <w:fldChar w:fldCharType="separate"/>
      </w:r>
      <w:bookmarkStart w:id="51" w:name="__Fieldmark__773_2869974584"/>
      <w:r>
        <w:t>(</w:t>
      </w:r>
      <w:bookmarkStart w:id="52" w:name="__Fieldmark__1255_1659650938"/>
      <w:r>
        <w:t>Muñoz Sabater, 2019)</w:t>
      </w:r>
      <w:r>
        <w:fldChar w:fldCharType="end"/>
      </w:r>
      <w:bookmarkEnd w:id="51"/>
      <w:bookmarkEnd w:id="52"/>
      <w:r>
        <w:t xml:space="preserve"> hourly data from 01.01.1981 until 31.05.2020 are </w:t>
      </w:r>
      <w:r>
        <w:t>used to get an overview of 2m temperature and surface solar radiation of the classified weather regimes. It is explicit designed for surface application and provides a more accurate dataset for this framework as ERA5. Especially over complex terrain (orogr</w:t>
      </w:r>
      <w:r>
        <w:t xml:space="preserve">aphy) the ERA5-Land adds value to the ERA5 surface field. Furthermore, ERA5-Land has a higher spatial resolution of 0.1 degrees (~9km) </w:t>
      </w:r>
      <w:r>
        <w:fldChar w:fldCharType="begin"/>
      </w:r>
      <w:r>
        <w:instrText>ADDIN CSL_CITATION {"citationItems":[{"id":"ITEM-1","itemData":{"DOI":"10.24381/cds.e2161bac","URL":"https://cds.climate.</w:instrText>
      </w:r>
      <w:r>
        <w:instrText>copernicus.eu/cdsapp#!/dataset/10.24381/cds.e2161bac?tab=overview","accessed":{"date-parts":[["2021","2","16"]]},"author":[{"dropping-particle":"","family":"Muñoz Sabater","given":"J.","non-dropping-particle":"","parse-names":false,"suffix":""}],"container</w:instrText>
      </w:r>
      <w:r>
        <w:instrText>-title":"Copernicus Climate Change Service (C3S) Climate Data Store (CDS).","id":"ITEM-1","issued":{"date-parts":[["2019"]]},"title":"ERA5-Land hourly data from 1981 to present.","type":"webpage"},"uris":["http://www.mendeley.com/documents/?uuid=c7aaacfb-b</w:instrText>
      </w:r>
      <w:r>
        <w:instrText>623-4902-bb70-e4a9a978a907"]}],"mendeley":{"formattedCitation":"(Muñoz Sabater, 2019)","plainTextFormattedCitation":"(Muñoz Sabater, 2019)","previouslyFormattedCitation":"(Muñoz Sabater, 2019)"},"properties":{"noteIndex":0},"schema":"https://github.com/cit</w:instrText>
      </w:r>
      <w:r>
        <w:instrText>ation-style-language/schema/raw/master/csl-citation.json"}</w:instrText>
      </w:r>
      <w:r>
        <w:fldChar w:fldCharType="separate"/>
      </w:r>
      <w:bookmarkStart w:id="53" w:name="__Fieldmark__780_2869974584"/>
      <w:r>
        <w:t>(</w:t>
      </w:r>
      <w:bookmarkStart w:id="54" w:name="__Fieldmark__1271_1659650938"/>
      <w:r>
        <w:t>Muñoz Sabater, 2019)</w:t>
      </w:r>
      <w:r>
        <w:fldChar w:fldCharType="end"/>
      </w:r>
      <w:bookmarkEnd w:id="53"/>
      <w:bookmarkEnd w:id="54"/>
      <w:r>
        <w:t xml:space="preserve">. We choose a slightly coarser resolution of 0.25 degrees, comparable to the 0.28 degrees of geopotential height. </w:t>
      </w:r>
    </w:p>
    <w:p w14:paraId="59C4B1AA" w14:textId="77777777" w:rsidR="006C67E2" w:rsidRDefault="008B1F2D">
      <w:pPr>
        <w:pStyle w:val="berschrift3"/>
        <w:numPr>
          <w:ilvl w:val="2"/>
          <w:numId w:val="2"/>
        </w:numPr>
      </w:pPr>
      <w:bookmarkStart w:id="55" w:name="_Ref61344044"/>
      <w:bookmarkStart w:id="56" w:name="_Toc66805677"/>
      <w:proofErr w:type="spellStart"/>
      <w:r>
        <w:t>Renewables.ninja</w:t>
      </w:r>
      <w:proofErr w:type="spellEnd"/>
      <w:r>
        <w:t xml:space="preserve"> and the Global Solar Energy Estimator (GSE</w:t>
      </w:r>
      <w:r>
        <w:t>E)</w:t>
      </w:r>
      <w:bookmarkEnd w:id="55"/>
      <w:bookmarkEnd w:id="56"/>
    </w:p>
    <w:p w14:paraId="69E0BF17" w14:textId="77777777" w:rsidR="006C67E2" w:rsidRDefault="008B1F2D">
      <w:proofErr w:type="spellStart"/>
      <w:r>
        <w:t>Renewables.ninja</w:t>
      </w:r>
      <w:proofErr w:type="spellEnd"/>
      <w:r>
        <w:t xml:space="preserve"> (</w:t>
      </w:r>
      <w:hyperlink r:id="rId13">
        <w:r>
          <w:rPr>
            <w:rStyle w:val="InternetLink"/>
            <w:color w:val="auto"/>
          </w:rPr>
          <w:t>www.renewables.ninja</w:t>
        </w:r>
      </w:hyperlink>
      <w:r>
        <w:t>) is an interactive web platform that simulates hourly power output of wind and solar power plants all over the world. To calculate the PV power output, it uses the so</w:t>
      </w:r>
      <w:r>
        <w:t xml:space="preserve">-called Global Solar Energy Estimator (GSEE). The source code of the GSEE is freely available on </w:t>
      </w:r>
      <w:hyperlink r:id="rId14">
        <w:r>
          <w:rPr>
            <w:rStyle w:val="InternetLink"/>
          </w:rPr>
          <w:t>GitHub</w:t>
        </w:r>
      </w:hyperlink>
      <w:r>
        <w:t xml:space="preserve"> and a detailed description of the GSEE can be found in </w:t>
      </w:r>
      <w:r>
        <w:fldChar w:fldCharType="begin"/>
      </w:r>
      <w:r>
        <w:instrText>ADDIN CSL_CITATION {"citationItems":[</w:instrText>
      </w:r>
      <w:r>
        <w:instrText xml:space="preserve">{"id":"ITEM-1","itemData":{"DOI":"10.1016/j.energy.2016.08.060","ISSN":"03605442","abstract":"Solar PV is rapidly growing globally, creating difficult questions around how to efficiently integrate it into national electricity grids. Its time-varying power </w:instrText>
      </w:r>
      <w:r>
        <w:instrText>output is difficult to model credibly because it depends on complex and variable weather systems, leading to difficulty in understanding its potential and limitations. We demonstrate how the MERRA and MERRA-2 global meteorological reanalyses as well as the</w:instrText>
      </w:r>
      <w:r>
        <w:instrText xml:space="preserve"> Meteosat-based CM-SAF SARAH satellite dataset can be used to produce hourly PV simulations across Europe. To validate these simulations, we gather metered time series from more than 1000 PV systems as well as national aggregate output reported by transmis</w:instrText>
      </w:r>
      <w:r>
        <w:instrText>sion network operators. We find slightly better accuracy from satellite data, but greater stability from reanalysis data. We correct for systematic bias by matching our simulations to the mean bias in modeling individual sites, then examine the long-term p</w:instrText>
      </w:r>
      <w:r>
        <w:instrText>atterns, variability and correlation with power demand across Europe, using thirty years of simulated outputs. The results quantify how the increasing deployment of PV substantially changes net power demand and affects system adequacy and ramping requireme</w:instrText>
      </w:r>
      <w:r>
        <w:instrText>nts, with heterogeneous impacts across different European countries. The simulation code and the hourly simulations for all European countries are available freely via an interactive web platform, www.renewables.ninja.","author":[{"dropping-particle":"","f</w:instrText>
      </w:r>
      <w:r>
        <w:instrText>amily":"Pfenninger","given":"Stefan","non-dropping-particle":"","parse-names":false,"suffix":""},{"dropping-particle":"","family":"Staffell","given":"Iain","non-dropping-particle":"","parse-names":false,"suffix":""}],"container-title":"Energy","id":"ITEM-1</w:instrText>
      </w:r>
      <w:r>
        <w:instrText>","issued":{"date-parts":[["2016"]]},"page":"1251-1265","title":"Long-term patterns of European PV output using 30 years of validated hourly reanalysis and satellite data","type":"article-journal","volume":"114"},"uris":["http://www.mendeley.com/documents/</w:instrText>
      </w:r>
      <w:r>
        <w:instrText>?uuid=15c6c10a-9985-461d-8cae-dea60ca4b8a2"]}],"mendeley":{"formattedCitation":"(Pfenninger &amp; Staffell, 2016)","manualFormatting":"Pfenninger and Staffell (2016)","plainTextFormattedCitation":"(Pfenninger &amp; Staffell, 2016)","previouslyFormattedCitation":"(</w:instrText>
      </w:r>
      <w:r>
        <w:instrText>Pfenninger &amp; Staffell, 2016)"},"properties":{"noteIndex":0},"schema":"https://github.com/citation-style-language/schema/raw/master/csl-citation.json"}</w:instrText>
      </w:r>
      <w:r>
        <w:fldChar w:fldCharType="separate"/>
      </w:r>
      <w:bookmarkStart w:id="57" w:name="__Fieldmark__799_2869974584"/>
      <w:r>
        <w:t>P</w:t>
      </w:r>
      <w:bookmarkStart w:id="58" w:name="__Fieldmark__1293_1659650938"/>
      <w:r>
        <w:t>f</w:t>
      </w:r>
      <w:bookmarkStart w:id="59" w:name="__Fieldmark__884_3718023903"/>
      <w:r>
        <w:t>enninger and Staffell (2016)</w:t>
      </w:r>
      <w:r>
        <w:fldChar w:fldCharType="end"/>
      </w:r>
      <w:bookmarkEnd w:id="57"/>
      <w:bookmarkEnd w:id="58"/>
      <w:bookmarkEnd w:id="59"/>
      <w:r>
        <w:t xml:space="preserve">. The theoretical background of the GSEE is based on </w:t>
      </w:r>
      <w:r>
        <w:fldChar w:fldCharType="begin"/>
      </w:r>
      <w:r>
        <w:instrText>ADDIN CSL_CITATION {</w:instrText>
      </w:r>
      <w:r>
        <w:instrText>"citationItems":[{"id":"ITEM-1","itemData":{"DOI":"10.1016/j.solener.2009.12.002","ISSN":"0038092X","abstract":"A method is presented for estimating the energy yield of photovoltaic (PV) modules at arbitrary locations in a large geographical area. The meth</w:instrText>
      </w:r>
      <w:r>
        <w:instrText>od applies a mathematical model for the energy performance of PV modules as a function of in-plane irradiance and module temperature and combines this with solar irradiation estimates from satellite data and ambient temperature values from ground station m</w:instrText>
      </w:r>
      <w:r>
        <w:instrText>easurements. The method is applied to three different PV technologies: crystalline silicon, CuInSe2 and CdTe based thin-film technology in order to map their performance in fixed installations across most of Europe and to identify and quantify regional per</w:instrText>
      </w:r>
      <w:r>
        <w:instrText>formance factors. It is found that there is a clear technology dependence of the geographical variation in PV performance. It is also shown that using long-term average values of irradiance and temperature leads to a systematic positive bias in the results</w:instrText>
      </w:r>
      <w:r>
        <w:instrText xml:space="preserve"> of up to 3%. It is suggested to use joint probability density functions of temperature and irradiance to overcome this bias. © 2009 Elsevier Ltd. All rights reserved.","author":[{"dropping-particle":"","family":"Huld","given":"Thomas","non-dropping-partic</w:instrText>
      </w:r>
      <w:r>
        <w:instrText>le":"","parse-names":false,"suffix":""},{"dropping-particle":"","family":"Gottschalg","given":"Ralph","non-dropping-particle":"","parse-names":false,"suffix":""},{"dropping-particle":"","family":"Beyer","given":"Hans Georg","non-dropping-particle":"","pars</w:instrText>
      </w:r>
      <w:r>
        <w:instrText>e-names":false,"suffix":""},{"dropping-particle":"","family":"Topič","given":"Marko","non-dropping-particle":"","parse-names":false,"suffix":""}],"container-title":"Solar Energy","id":"ITEM-1","issue":"2","issued":{"date-parts":[["2010"]]},"page":"324-338"</w:instrText>
      </w:r>
      <w:r>
        <w:instrText>,"title":"Mapping the performance of PV modules, effects of module type and data averaging","type":"article-journal","volume":"84"},"uris":["http://www.mendeley.com/documents/?uuid=eaf63a07-2d2d-4c52-bbc1-17ce264619bd"]}],"mendeley":{"formattedCitation":"(</w:instrText>
      </w:r>
      <w:r>
        <w:instrText>Huld et al., 2010)","manualFormatting":"Huld et al. (2010)","plainTextFormattedCitation":"(Huld et al., 2010)","previouslyFormattedCitation":"(Huld et al., 2010)"},"properties":{"noteIndex":0},"schema":"https://github.com/citation-style-language/schema/raw</w:instrText>
      </w:r>
      <w:r>
        <w:instrText>/master/csl-citation.json"}</w:instrText>
      </w:r>
      <w:r>
        <w:fldChar w:fldCharType="separate"/>
      </w:r>
      <w:bookmarkStart w:id="60" w:name="__Fieldmark__810_2869974584"/>
      <w:r>
        <w:t>H</w:t>
      </w:r>
      <w:bookmarkStart w:id="61" w:name="__Fieldmark__1300_1659650938"/>
      <w:r>
        <w:t>u</w:t>
      </w:r>
      <w:bookmarkStart w:id="62" w:name="__Fieldmark__921_3718023903"/>
      <w:r>
        <w:t xml:space="preserve">ld </w:t>
      </w:r>
      <w:r>
        <w:rPr>
          <w:i/>
        </w:rPr>
        <w:t>et al.</w:t>
      </w:r>
      <w:r>
        <w:t xml:space="preserve"> (2010)</w:t>
      </w:r>
      <w:r>
        <w:fldChar w:fldCharType="end"/>
      </w:r>
      <w:bookmarkEnd w:id="60"/>
      <w:bookmarkEnd w:id="61"/>
      <w:bookmarkEnd w:id="62"/>
      <w:r>
        <w:t>. The following variables are the key input parameter of this method to estimate the energy yield of PV modules:</w:t>
      </w:r>
    </w:p>
    <w:p w14:paraId="6E0FCA9E" w14:textId="77777777" w:rsidR="006C67E2" w:rsidRDefault="008B1F2D">
      <w:pPr>
        <w:pStyle w:val="Listenabsatz"/>
        <w:numPr>
          <w:ilvl w:val="0"/>
          <w:numId w:val="3"/>
        </w:numPr>
      </w:pPr>
      <w:r>
        <w:t>Direct and diffuse irradiance at the PV panel</w:t>
      </w:r>
    </w:p>
    <w:p w14:paraId="6EDCF380" w14:textId="77777777" w:rsidR="006C67E2" w:rsidRDefault="008B1F2D">
      <w:pPr>
        <w:pStyle w:val="Listenabsatz"/>
        <w:numPr>
          <w:ilvl w:val="0"/>
          <w:numId w:val="3"/>
        </w:numPr>
      </w:pPr>
      <w:r>
        <w:t>Panel temperature</w:t>
      </w:r>
    </w:p>
    <w:p w14:paraId="2D76691E" w14:textId="77777777" w:rsidR="006C67E2" w:rsidRDefault="008B1F2D">
      <w:r>
        <w:lastRenderedPageBreak/>
        <w:fldChar w:fldCharType="begin"/>
      </w:r>
      <w:r>
        <w:instrText>ADDIN CSL_CITATION {"citationIt</w:instrText>
      </w:r>
      <w:r>
        <w:instrText xml:space="preserve">ems":[{"id":"ITEM-1","itemData":{"DOI":"10.1016/j.energy.2016.08.060","ISSN":"03605442","abstract":"Solar PV is rapidly growing globally, creating difficult questions around how to efficiently integrate it into national electricity grids. Its time-varying </w:instrText>
      </w:r>
      <w:r>
        <w:instrText xml:space="preserve">power output is difficult to model credibly because it depends on complex and variable weather systems, leading to difficulty in understanding its potential and limitations. We demonstrate how the MERRA and MERRA-2 global meteorological reanalyses as well </w:instrText>
      </w:r>
      <w:r>
        <w:instrText>as the Meteosat-based CM-SAF SARAH satellite dataset can be used to produce hourly PV simulations across Europe. To validate these simulations, we gather metered time series from more than 1000 PV systems as well as national aggregate output reported by tr</w:instrText>
      </w:r>
      <w:r>
        <w:instrText>ansmission network operators. We find slightly better accuracy from satellite data, but greater stability from reanalysis data. We correct for systematic bias by matching our simulations to the mean bias in modeling individual sites, then examine the long-</w:instrText>
      </w:r>
      <w:r>
        <w:instrText>term patterns, variability and correlation with power demand across Europe, using thirty years of simulated outputs. The results quantify how the increasing deployment of PV substantially changes net power demand and affects system adequacy and ramping req</w:instrText>
      </w:r>
      <w:r>
        <w:instrText>uirements, with heterogeneous impacts across different European countries. The simulation code and the hourly simulations for all European countries are available freely via an interactive web platform, www.renewables.ninja.","author":[{"dropping-particle"</w:instrText>
      </w:r>
      <w:r>
        <w:instrText>:"","family":"Pfenninger","given":"Stefan","non-dropping-particle":"","parse-names":false,"suffix":""},{"dropping-particle":"","family":"Staffell","given":"Iain","non-dropping-particle":"","parse-names":false,"suffix":""}],"container-title":"Energy","id":"</w:instrText>
      </w:r>
      <w:r>
        <w:instrText>ITEM-1","issued":{"date-parts":[["2016"]]},"page":"1251-1265","title":"Long-term patterns of European PV output using 30 years of validated hourly reanalysis and satellite data","type":"article-journal","volume":"114"},"uris":["http://www.mendeley.com/docu</w:instrText>
      </w:r>
      <w:r>
        <w:instrText>ments/?uuid=15c6c10a-9985-461d-8cae-dea60ca4b8a2"]}],"mendeley":{"formattedCitation":"(Pfenninger &amp; Staffell, 2016)","manualFormatting":"Pfenninger and Staffell (2016)","plainTextFormattedCitation":"(Pfenninger &amp; Staffell, 2016)","previouslyFormattedCitati</w:instrText>
      </w:r>
      <w:r>
        <w:instrText>on":"(Pfenninger &amp; Staffell, 2016)"},"properties":{"noteIndex":0},"schema":"https://github.com/citation-style-language/schema/raw/master/csl-citation.json"}</w:instrText>
      </w:r>
      <w:r>
        <w:fldChar w:fldCharType="separate"/>
      </w:r>
      <w:bookmarkStart w:id="63" w:name="__Fieldmark__827_2869974584"/>
      <w:r>
        <w:t>P</w:t>
      </w:r>
      <w:bookmarkStart w:id="64" w:name="__Fieldmark__1313_1659650938"/>
      <w:r>
        <w:t>f</w:t>
      </w:r>
      <w:bookmarkStart w:id="65" w:name="__Fieldmark__942_3718023903"/>
      <w:r>
        <w:t>enninger and Staffell (2016)</w:t>
      </w:r>
      <w:r>
        <w:fldChar w:fldCharType="end"/>
      </w:r>
      <w:bookmarkEnd w:id="63"/>
      <w:bookmarkEnd w:id="64"/>
      <w:bookmarkEnd w:id="65"/>
      <w:r>
        <w:t xml:space="preserve"> use three data sources to estimate these variables: The two reanal</w:t>
      </w:r>
      <w:r>
        <w:t xml:space="preserve">ysis datasets of Modern-Era Retrospective analysis for Research and Applications (MERRA and MERRA-2) and the Surface Solar Radiation Data Set - </w:t>
      </w:r>
      <w:proofErr w:type="spellStart"/>
      <w:r>
        <w:t>Heliosat</w:t>
      </w:r>
      <w:proofErr w:type="spellEnd"/>
      <w:r>
        <w:t xml:space="preserve"> (SARAH). Figure 1 shows the general approach of GSEE.</w:t>
      </w:r>
    </w:p>
    <w:p w14:paraId="32AB61DE" w14:textId="77777777" w:rsidR="006C67E2" w:rsidRDefault="008B1F2D">
      <w:pPr>
        <w:keepNext/>
        <w:jc w:val="center"/>
      </w:pPr>
      <w:r>
        <w:rPr>
          <w:noProof/>
        </w:rPr>
        <w:drawing>
          <wp:inline distT="0" distB="0" distL="0" distR="0" wp14:anchorId="4BAABEB8" wp14:editId="70638437">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5"/>
                    <a:stretch>
                      <a:fillRect/>
                    </a:stretch>
                  </pic:blipFill>
                  <pic:spPr bwMode="auto">
                    <a:xfrm>
                      <a:off x="0" y="0"/>
                      <a:ext cx="3192145" cy="2600325"/>
                    </a:xfrm>
                    <a:prstGeom prst="rect">
                      <a:avLst/>
                    </a:prstGeom>
                  </pic:spPr>
                </pic:pic>
              </a:graphicData>
            </a:graphic>
          </wp:inline>
        </w:drawing>
      </w:r>
    </w:p>
    <w:p w14:paraId="73D63D70" w14:textId="77777777" w:rsidR="006C67E2" w:rsidRDefault="008B1F2D">
      <w:pPr>
        <w:pStyle w:val="Beschriftung"/>
      </w:pPr>
      <w:r>
        <w:rPr>
          <w:b/>
          <w:bCs/>
        </w:rPr>
        <w:t xml:space="preserve">Figure </w:t>
      </w:r>
      <w:r>
        <w:rPr>
          <w:b/>
          <w:bCs/>
        </w:rPr>
        <w:fldChar w:fldCharType="begin"/>
      </w:r>
      <w:r>
        <w:rPr>
          <w:b/>
          <w:bCs/>
        </w:rPr>
        <w:instrText>SEQ Figure \* ARABIC</w:instrText>
      </w:r>
      <w:r>
        <w:rPr>
          <w:b/>
          <w:bCs/>
        </w:rPr>
        <w:fldChar w:fldCharType="separate"/>
      </w:r>
      <w:r>
        <w:rPr>
          <w:b/>
          <w:bCs/>
        </w:rPr>
        <w:t>1</w:t>
      </w:r>
      <w:r>
        <w:rPr>
          <w:b/>
          <w:bCs/>
        </w:rPr>
        <w:fldChar w:fldCharType="end"/>
      </w:r>
      <w:r>
        <w:rPr>
          <w:b/>
          <w:bCs/>
        </w:rPr>
        <w:t>:</w:t>
      </w:r>
      <w:r>
        <w:t xml:space="preserve"> Overview of th</w:t>
      </w:r>
      <w:r>
        <w:t xml:space="preserve">e approach used to model PV power output </w:t>
      </w:r>
      <w:r>
        <w:fldChar w:fldCharType="begin"/>
      </w:r>
      <w:r>
        <w:instrText>ADDIN CSL_CITATION {"citationItems":[{"id":"ITEM-1","itemData":{"DOI":"10.1016/j.energy.2016.08.060","ISSN":"03605442","abstract":"Solar PV is rapidly growing globally, creating difficult questions around how to eff</w:instrText>
      </w:r>
      <w:r>
        <w:instrText>iciently integrate it into national electricity grids. Its time-varying power output is difficult to model credibly because it depends on complex and variable weather systems, leading to difficulty in understanding its potential and limitations. We demonst</w:instrText>
      </w:r>
      <w:r>
        <w:instrText xml:space="preserve">rate how the MERRA and MERRA-2 global meteorological reanalyses as well as the Meteosat-based CM-SAF SARAH satellite dataset can be used to produce hourly PV simulations across Europe. To validate these simulations, we gather metered time series from more </w:instrText>
      </w:r>
      <w:r>
        <w:instrText>than 1000 PV systems as well as national aggregate output reported by transmission network operators. We find slightly better accuracy from satellite data, but greater stability from reanalysis data. We correct for systematic bias by matching our simulatio</w:instrText>
      </w:r>
      <w:r>
        <w:instrText>ns to the mean bias in modeling individual sites, then examine the long-term patterns, variability and correlation with power demand across Europe, using thirty years of simulated outputs. The results quantify how the increasing deployment of PV substantia</w:instrText>
      </w:r>
      <w:r>
        <w:instrText>lly changes net power demand and affects system adequacy and ramping requirements, with heterogeneous impacts across different European countries. The simulation code and the hourly simulations for all European countries are available freely via an interac</w:instrText>
      </w:r>
      <w:r>
        <w:instrText>tive web platform, www.renewables.ninja.","author":[{"dropping-particle":"","family":"Pfenninger","given":"Stefan","non-dropping-particle":"","parse-names":false,"suffix":""},{"dropping-particle":"","family":"Staffell","given":"Iain","non-dropping-particle</w:instrText>
      </w:r>
      <w:r>
        <w:instrText>":"","parse-names":false,"suffix":""}],"container-title":"Energy","id":"ITEM-1","issued":{"date-parts":[["2016"]]},"page":"1251-1265","title":"Long-term patterns of European PV output using 30 years of validated hourly reanalysis and satellite data","type"</w:instrText>
      </w:r>
      <w:r>
        <w:instrText>:"article-journal","volume":"114"},"uris":["http://www.mendeley.com/documents/?uuid=15c6c10a-9985-461d-8cae-dea60ca4b8a2"]}],"mendeley":{"formattedCitation":"(Pfenninger &amp; Staffell, 2016)","plainTextFormattedCitation":"(Pfenninger &amp; Staffell, 2016)","previ</w:instrText>
      </w:r>
      <w:r>
        <w:instrText>ouslyFormattedCitation":"(Pfenninger &amp; Staffell, 2016)"},"properties":{"noteIndex":0},"schema":"https://github.com/citation-style-language/schema/raw/master/csl-citation.json"}</w:instrText>
      </w:r>
      <w:r>
        <w:fldChar w:fldCharType="separate"/>
      </w:r>
      <w:bookmarkStart w:id="66" w:name="__Fieldmark__845_2869974584"/>
      <w:r>
        <w:rPr>
          <w:i w:val="0"/>
        </w:rPr>
        <w:t>(</w:t>
      </w:r>
      <w:bookmarkStart w:id="67" w:name="__Fieldmark__1343_1659650938"/>
      <w:r>
        <w:rPr>
          <w:i w:val="0"/>
        </w:rPr>
        <w:t>P</w:t>
      </w:r>
      <w:bookmarkStart w:id="68" w:name="__Fieldmark__906_3718023903"/>
      <w:r>
        <w:rPr>
          <w:i w:val="0"/>
        </w:rPr>
        <w:t>fenninger &amp; Staffell, 2016)</w:t>
      </w:r>
      <w:r>
        <w:fldChar w:fldCharType="end"/>
      </w:r>
      <w:bookmarkEnd w:id="66"/>
      <w:bookmarkEnd w:id="67"/>
      <w:bookmarkEnd w:id="68"/>
      <w:r>
        <w:t>.</w:t>
      </w:r>
    </w:p>
    <w:p w14:paraId="7CFFEFF0" w14:textId="77777777" w:rsidR="006C67E2" w:rsidRDefault="008B1F2D">
      <w:r>
        <w:t>Since the estimates with MERRA are no longer p</w:t>
      </w:r>
      <w:r>
        <w:t xml:space="preserve">rovided by </w:t>
      </w:r>
      <w:proofErr w:type="spellStart"/>
      <w:proofErr w:type="gramStart"/>
      <w:r>
        <w:t>renewables.ninja</w:t>
      </w:r>
      <w:proofErr w:type="spellEnd"/>
      <w:proofErr w:type="gramEnd"/>
      <w:r>
        <w:t xml:space="preserve"> we will hereafter only discuss the two datasets MERRA-2 and SARAH. Both are provided in hourly intervals from 1985-2016. SARAH is satellite-derived irradiance dataset with a high spatial resolution of 0.05° × 0.05° whereas MERRA</w:t>
      </w:r>
      <w:r>
        <w:t>-2 is a reanalysis dataset with a lower spatial resolution of 0.5° latitude and 0.625° longitude. MERRA only provides direct irradiance, but diffuse irradiance is needed as well. Therefore, they used the Boland-Ridley-</w:t>
      </w:r>
      <w:proofErr w:type="spellStart"/>
      <w:r>
        <w:t>Lauret</w:t>
      </w:r>
      <w:proofErr w:type="spellEnd"/>
      <w:r>
        <w:t xml:space="preserve"> model to estimate the diffuse i</w:t>
      </w:r>
      <w:r>
        <w:t xml:space="preserve">rradiance </w:t>
      </w:r>
      <w:r>
        <w:fldChar w:fldCharType="begin"/>
      </w:r>
      <w:r>
        <w:instrText>ADDIN CSL_CITATION {"citationItems":[{"id":"ITEM-1","itemData":{"DOI":"10.1016/j.renene.2012.01.049","ISSN":"09601481","abstract":"This paper proposes to use a rather new statistical approach in the realm of solar radiation modelling namely Bayes</w:instrText>
      </w:r>
      <w:r>
        <w:instrText>ian inference. In this work, the theory of Bayesian inference will be presented at length. The Bayesian analysis consists in two levels. The first one is related to the parameter estimation while the second one concerns the model selection problem. As an i</w:instrText>
      </w:r>
      <w:r>
        <w:instrText xml:space="preserve">llustration, a Bayesian parameter estimation method is used to derive a logistic hourly solar diffuse fraction model. A major difference between Bayesian and frequentist (or classical) methods is that the Bayesian inference offers a framework (through the </w:instrText>
      </w:r>
      <w:r>
        <w:instrText>use of prior information) to continuously update our posterior beliefs. In other words, all previous work is not wasted as the preceding model's parameters can be used as prior information for the derivation of the parameters estimates of the next (new) mo</w:instrText>
      </w:r>
      <w:r>
        <w:instrText>del. For this particular application, it is also shown that the use of Bayesian methods instead of classical statistical techniques lead to a less biased model. © 2012 Elsevier Ltd.","author":[{"dropping-particle":"","family":"Lauret","given":"Philippe","n</w:instrText>
      </w:r>
      <w:r>
        <w:instrText>on-dropping-particle":"","parse-names":false,"suffix":""},{"dropping-particle":"","family":"Boland","given":"John","non-dropping-particle":"","parse-names":false,"suffix":""},{"dropping-particle":"","family":"Ridley","given":"Barbara","non-dropping-particl</w:instrText>
      </w:r>
      <w:r>
        <w:instrText>e":"","parse-names":false,"suffix":""}],"container-title":"Renewable Energy","id":"ITEM-1","issued":{"date-parts":[["2013"]]},"page":"124-127","title":"Bayesian statistical analysis applied to solar radiation modelling","type":"article-journal","volume":"4</w:instrText>
      </w:r>
      <w:r>
        <w:instrText>9"},"uris":["http://www.mendeley.com/documents/?uuid=601f7f16-90ef-4295-b050-350bd413b81c"]},{"id":"ITEM-2","itemData":{"DOI":"10.1016/j.renene.2009.07.018","ISSN":"09601481","abstract":"For some locations both global and diffuse solar radiation are measur</w:instrText>
      </w:r>
      <w:r>
        <w:instrText xml:space="preserve">ed. However, for many locations, only global radiation is measured, or inferred from satellite data. For modelling solar energy applications, the amount of radiation on a tilted surface is needed. Since only the direct component on a tilted surface can be </w:instrText>
      </w:r>
      <w:r>
        <w:instrText>calculated from direct on some other plane using trigonometry, we need to have diffuse radiation on the horizontal plane available. There are regression relationships for estimating the diffuse on a tilted surface from diffuse on the horizontal. Models for</w:instrText>
      </w:r>
      <w:r>
        <w:instrText xml:space="preserve"> estimating the diffuse on the horizontal from horizontal global that have been developed in Europe or North America have proved to be inadequate for Australia [13]. Boland et al. [2] developed a validated model for Australian conditions. Boland et al. [3]</w:instrText>
      </w:r>
      <w:r>
        <w:instrText xml:space="preserve"> detailed our recent advances in developing the theoretical framework for the use of the logistic function instead of piecewise linear or simple nonlinear functions and was the first step in identifying the means for developing a generic model for estimati</w:instrText>
      </w:r>
      <w:r>
        <w:instrText xml:space="preserve">ng diffuse from global and other predictors. We have developed a multiple predictor model, which is much simpler than previous models, and uses hourly clearness index, daily clearness index, solar altitude, apparent solar time and a measure of persistence </w:instrText>
      </w:r>
      <w:r>
        <w:instrText>of global radiation level as predictors. This model performs marginally better than currently used models for locations in the Northern Hemisphere and substantially better for Southern Hemisphere locations. We suggest it can be used as a universal model. ©</w:instrText>
      </w:r>
      <w:r>
        <w:instrText xml:space="preserve"> 2009 Elsevier Ltd. All rights reserved.","author":[{"dropping-particle":"","family":"Ridley","given":"Barbara","non-dropping-particle":"","parse-names":false,"suffix":""},{"dropping-particle":"","family":"Boland","given":"John","non-dropping-particle":"",</w:instrText>
      </w:r>
      <w:r>
        <w:instrText>"parse-names":false,"suffix":""},{"dropping-particle":"","family":"Lauret","given":"Philippe","non-dropping-particle":"","parse-names":false,"suffix":""}],"container-title":"Renewable Energy","id":"ITEM-2","issue":"2","issued":{"date-parts":[["2010"]]},"pa</w:instrText>
      </w:r>
      <w:r>
        <w:instrText xml:space="preserve">ge":"478-483","title":"Modelling of diffuse solar fraction with multiple predictors","type":"article-journal","volume":"35"},"uris":["http://www.mendeley.com/documents/?uuid=0547954f-bfb9-38b4-8d99-33376099c341"]}],"mendeley":{"formattedCitation":"(Lauret </w:instrText>
      </w:r>
      <w:r>
        <w:instrText>et al., 2013; Ridley et al., 2010)","manualFormatting":"(Ridley et al. 2010; Lauret et al. 2013)","plainTextFormattedCitation":"(Lauret et al., 2013; Ridley et al., 2010)","previouslyFormattedCitation":"(Lauret et al., 2013; Ridley et al., 2010)"},"propert</w:instrText>
      </w:r>
      <w:r>
        <w:instrText>ies":{"noteIndex":0},"schema":"https://github.com/citation-style-language/schema/raw/master/csl-citation.json"}</w:instrText>
      </w:r>
      <w:r>
        <w:fldChar w:fldCharType="separate"/>
      </w:r>
      <w:bookmarkStart w:id="69" w:name="__Fieldmark__857_2869974584"/>
      <w:r>
        <w:t>(</w:t>
      </w:r>
      <w:bookmarkStart w:id="70" w:name="__Fieldmark__1357_1659650938"/>
      <w:r>
        <w:t>Ridley</w:t>
      </w:r>
      <w:r>
        <w:rPr>
          <w:i/>
        </w:rPr>
        <w:t xml:space="preserve"> et al.</w:t>
      </w:r>
      <w:r>
        <w:t xml:space="preserve"> 2010; Lauret</w:t>
      </w:r>
      <w:r>
        <w:rPr>
          <w:i/>
        </w:rPr>
        <w:t xml:space="preserve"> et al. </w:t>
      </w:r>
      <w:r>
        <w:t>2013)</w:t>
      </w:r>
      <w:r>
        <w:fldChar w:fldCharType="end"/>
      </w:r>
      <w:bookmarkEnd w:id="69"/>
      <w:bookmarkEnd w:id="70"/>
      <w:r>
        <w:t>. Since SARAH provides direct and global irradiance no further estimates were needed. Additionally, th</w:t>
      </w:r>
      <w:r>
        <w:t>ey use 2m temperature from MERRA-2 as estimates for the ambient temperature. To get the panel temperature they used the ambient temperature of MERRA-2 and additionally considered the effect of the irradiance on the panel temperature. This relation was esti</w:t>
      </w:r>
      <w:r>
        <w:t>mated with site measurements of one of their sources (DTI see below). This dataset provides ambient and panel temperature for each site with which they derived an empirical relationship.</w:t>
      </w:r>
    </w:p>
    <w:p w14:paraId="01A4CCF1" w14:textId="77777777" w:rsidR="006C67E2" w:rsidRDefault="008B1F2D">
      <w:r>
        <w:t>It is more common and easier to make comparison and analyses of PV po</w:t>
      </w:r>
      <w:r>
        <w:t>wer output with capacity factors rather than with absolute power output and we use this approach as well. The unit-less capacity factor CF is defined as:</w:t>
      </w:r>
    </w:p>
    <w:p w14:paraId="2A56EBAE" w14:textId="77777777" w:rsidR="006C67E2" w:rsidRDefault="006C67E2">
      <w:pPr>
        <w:pStyle w:val="Beschriftung"/>
        <w:keepNext/>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1EF46C13" w14:textId="77777777">
        <w:trPr>
          <w:jc w:val="center"/>
        </w:trPr>
        <w:tc>
          <w:tcPr>
            <w:tcW w:w="701" w:type="dxa"/>
            <w:tcBorders>
              <w:top w:val="nil"/>
              <w:left w:val="nil"/>
              <w:bottom w:val="nil"/>
              <w:right w:val="nil"/>
            </w:tcBorders>
            <w:shd w:val="clear" w:color="auto" w:fill="auto"/>
            <w:vAlign w:val="center"/>
          </w:tcPr>
          <w:p w14:paraId="639C398B"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7B586BD6" w14:textId="77777777" w:rsidR="006C67E2" w:rsidRDefault="008B1F2D">
            <w:pPr>
              <w:spacing w:line="240" w:lineRule="auto"/>
              <w:ind w:firstLine="0"/>
            </w:pPr>
            <m:oMathPara>
              <m:oMath>
                <m:r>
                  <w:rPr>
                    <w:rFonts w:ascii="Cambria Math" w:hAnsi="Cambria Math"/>
                  </w:rPr>
                  <m:t>CF</m:t>
                </m:r>
                <m: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7" w:type="dxa"/>
            <w:tcBorders>
              <w:top w:val="nil"/>
              <w:left w:val="nil"/>
              <w:bottom w:val="nil"/>
              <w:right w:val="nil"/>
            </w:tcBorders>
            <w:shd w:val="clear" w:color="auto" w:fill="auto"/>
            <w:vAlign w:val="center"/>
          </w:tcPr>
          <w:p w14:paraId="0A2DED47" w14:textId="77777777" w:rsidR="006C67E2" w:rsidRDefault="008B1F2D">
            <w:pPr>
              <w:spacing w:line="240" w:lineRule="auto"/>
              <w:ind w:firstLine="0"/>
              <w:jc w:val="right"/>
            </w:pPr>
            <w:bookmarkStart w:id="71" w:name="_Ref61362315"/>
            <w:r>
              <w:t xml:space="preserve">Eq. </w:t>
            </w:r>
            <w:r>
              <w:fldChar w:fldCharType="begin"/>
            </w:r>
            <w:r>
              <w:instrText>SEQ Equation \* ARABIC</w:instrText>
            </w:r>
            <w:r>
              <w:fldChar w:fldCharType="separate"/>
            </w:r>
            <w:r>
              <w:t>1</w:t>
            </w:r>
            <w:r>
              <w:fldChar w:fldCharType="end"/>
            </w:r>
            <w:bookmarkEnd w:id="71"/>
          </w:p>
        </w:tc>
      </w:tr>
    </w:tbl>
    <w:p w14:paraId="21E2DFFC" w14:textId="77777777" w:rsidR="006C67E2" w:rsidRDefault="008B1F2D">
      <w:pPr>
        <w:ind w:firstLine="0"/>
      </w:pPr>
      <w:r>
        <w:lastRenderedPageBreak/>
        <w:br/>
      </w:r>
      <w:r>
        <w:t xml:space="preserve">where P is power output [W] and IC is the installed capacity [W]. </w:t>
      </w:r>
    </w:p>
    <w:p w14:paraId="17B77A2D" w14:textId="77777777" w:rsidR="006C67E2" w:rsidRDefault="008B1F2D">
      <w:pPr>
        <w:ind w:firstLine="0"/>
      </w:pPr>
      <w:r>
        <w:t>MUSS MEHR KOMMEN</w:t>
      </w:r>
    </w:p>
    <w:p w14:paraId="74D6C997" w14:textId="77777777" w:rsidR="006C67E2" w:rsidRDefault="008B1F2D">
      <w:r>
        <w:t xml:space="preserve">To evaluate the results obtained with the method described above, </w:t>
      </w:r>
      <w:r>
        <w:fldChar w:fldCharType="begin"/>
      </w:r>
      <w:r>
        <w:instrText>ADDIN CSL_CITATION {"citationItems":[{"id":"ITEM-1","itemData":{"DOI":"10.1016/j.energy.2016.08.060","ISSN</w:instrText>
      </w:r>
      <w:r>
        <w:instrText>":"03605442","abstract":"Solar PV is rapidly growing globally, creating difficult questions around how to efficiently integrate it into national electricity grids. Its time-varying power output is difficult to model credibly because it depends on complex a</w:instrText>
      </w:r>
      <w:r>
        <w:instrText>nd variable weather systems, leading to difficulty in understanding its potential and limitations. We demonstrate how the MERRA and MERRA-2 global meteorological reanalyses as well as the Meteosat-based CM-SAF SARAH satellite dataset can be used to produce</w:instrText>
      </w:r>
      <w:r>
        <w:instrText xml:space="preserve"> hourly PV simulations across Europe. To validate these simulations, we gather metered time series from more than 1000 PV systems as well as national aggregate output reported by transmission network operators. We find slightly better accuracy from satelli</w:instrText>
      </w:r>
      <w:r>
        <w:instrText>te data, but greater stability from reanalysis data. We correct for systematic bias by matching our simulations to the mean bias in modeling individual sites, then examine the long-term patterns, variability and correlation with power demand across Europe,</w:instrText>
      </w:r>
      <w:r>
        <w:instrText xml:space="preserve"> using thirty years of simulated outputs. The results quantify how the increasing deployment of PV substantially changes net power demand and affects system adequacy and ramping requirements, with heterogeneous impacts across different European countries. </w:instrText>
      </w:r>
      <w:r>
        <w:instrText>The simulation code and the hourly simulations for all European countries are available freely via an interactive web platform, www.renewables.ninja.","author":[{"dropping-particle":"","family":"Pfenninger","given":"Stefan","non-dropping-particle":"","pars</w:instrText>
      </w:r>
      <w:r>
        <w:instrText>e-names":false,"suffix":""},{"dropping-particle":"","family":"Staffell","given":"Iain","non-dropping-particle":"","parse-names":false,"suffix":""}],"container-title":"Energy","id":"ITEM-1","issued":{"date-parts":[["2016"]]},"page":"1251-1265","title":"Long</w:instrText>
      </w:r>
      <w:r>
        <w:instrText>-term patterns of European PV output using 30 years of validated hourly reanalysis and satellite data","type":"article-journal","volume":"114"},"uris":["http://www.mendeley.com/documents/?uuid=15c6c10a-9985-461d-8cae-dea60ca4b8a2"]}],"mendeley":{"formatted</w:instrText>
      </w:r>
      <w:r>
        <w:instrText>Citation":"(Pfenninger &amp; Staffell, 2016)","manualFormatting":"Pfenninger and Staffell (2016)","plainTextFormattedCitation":"(Pfenninger &amp; Staffell, 2016)","previouslyFormattedCitation":"(Pfenninger &amp; Staffell, 2016)"},"properties":{"noteIndex":0},"schema":</w:instrText>
      </w:r>
      <w:r>
        <w:instrText>"https://github.com/citation-style-language/schema/raw/master/csl-citation.json"}</w:instrText>
      </w:r>
      <w:r>
        <w:fldChar w:fldCharType="separate"/>
      </w:r>
      <w:bookmarkStart w:id="72" w:name="__Fieldmark__889_2869974584"/>
      <w:r>
        <w:t>P</w:t>
      </w:r>
      <w:bookmarkStart w:id="73" w:name="__Fieldmark__1397_1659650938"/>
      <w:r>
        <w:t>f</w:t>
      </w:r>
      <w:bookmarkStart w:id="74" w:name="__Fieldmark__1096_3718023903"/>
      <w:r>
        <w:t>enninger and Staffell (2016)</w:t>
      </w:r>
      <w:r>
        <w:fldChar w:fldCharType="end"/>
      </w:r>
      <w:bookmarkEnd w:id="72"/>
      <w:bookmarkEnd w:id="73"/>
      <w:bookmarkEnd w:id="74"/>
      <w:r>
        <w:t xml:space="preserve"> compared it with capacity factors based on site measurements. To obtain the measured capacity factors they used three sources: DTI, PVLog.de </w:t>
      </w:r>
      <w:r>
        <w:t xml:space="preserve">and PVOutput.org. Over 1000 site data (measurements from PV systems) were collected from these three sources. Figure 2 shows a histogram of the difference between measured capacity factors and capacity factors simulated with the GSEE. </w:t>
      </w:r>
    </w:p>
    <w:p w14:paraId="6F009D5D" w14:textId="77777777" w:rsidR="006C67E2" w:rsidRDefault="006C67E2"/>
    <w:p w14:paraId="05A1EE34" w14:textId="77777777" w:rsidR="006C67E2" w:rsidRDefault="008B1F2D">
      <w:pPr>
        <w:pStyle w:val="Beschriftung"/>
      </w:pPr>
      <w:r>
        <w:rPr>
          <w:noProof/>
        </w:rPr>
        <w:drawing>
          <wp:anchor distT="0" distB="7620" distL="114300" distR="118110" simplePos="0" relativeHeight="2" behindDoc="0" locked="0" layoutInCell="1" allowOverlap="1" wp14:anchorId="34D416FC" wp14:editId="478295B1">
            <wp:simplePos x="0" y="0"/>
            <wp:positionH relativeFrom="column">
              <wp:posOffset>1262380</wp:posOffset>
            </wp:positionH>
            <wp:positionV relativeFrom="paragraph">
              <wp:posOffset>121285</wp:posOffset>
            </wp:positionV>
            <wp:extent cx="3489325" cy="2360930"/>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6"/>
                    <a:srcRect l="1466" r="3331"/>
                    <a:stretch>
                      <a:fillRect/>
                    </a:stretch>
                  </pic:blipFill>
                  <pic:spPr bwMode="auto">
                    <a:xfrm>
                      <a:off x="0" y="0"/>
                      <a:ext cx="3489325" cy="2360930"/>
                    </a:xfrm>
                    <a:prstGeom prst="rect">
                      <a:avLst/>
                    </a:prstGeom>
                  </pic:spPr>
                </pic:pic>
              </a:graphicData>
            </a:graphic>
          </wp:anchor>
        </w:drawing>
      </w:r>
      <w:r>
        <w:rPr>
          <w:b/>
          <w:bCs/>
        </w:rPr>
        <w:t xml:space="preserve">Figure </w:t>
      </w:r>
      <w:r>
        <w:rPr>
          <w:b/>
          <w:bCs/>
        </w:rPr>
        <w:fldChar w:fldCharType="begin"/>
      </w:r>
      <w:r>
        <w:rPr>
          <w:b/>
          <w:bCs/>
        </w:rPr>
        <w:instrText xml:space="preserve">SEQ Figure </w:instrText>
      </w:r>
      <w:r>
        <w:rPr>
          <w:b/>
          <w:bCs/>
        </w:rPr>
        <w:instrText>\* ARABIC</w:instrText>
      </w:r>
      <w:r>
        <w:rPr>
          <w:b/>
          <w:bCs/>
        </w:rPr>
        <w:fldChar w:fldCharType="separate"/>
      </w:r>
      <w:r>
        <w:rPr>
          <w:b/>
          <w:bCs/>
        </w:rPr>
        <w:t>2</w:t>
      </w:r>
      <w:r>
        <w:rPr>
          <w:b/>
          <w:bCs/>
        </w:rPr>
        <w:fldChar w:fldCharType="end"/>
      </w:r>
      <w:r>
        <w:t xml:space="preserve">: Histogram of the difference between the three modelled and measured capacity factors. Negative values infer underestimates of the capacity factor and positive values overestimates. The blue graph corresponds to modelled data with MERRA, the </w:t>
      </w:r>
      <w:r>
        <w:t xml:space="preserve">green graph to MERRA-2 and the red graph to SARAH.  (Pfenninger and </w:t>
      </w:r>
      <w:proofErr w:type="spellStart"/>
      <w:r>
        <w:t>Staffell</w:t>
      </w:r>
      <w:proofErr w:type="spellEnd"/>
      <w:r>
        <w:t>, 2016)</w:t>
      </w:r>
    </w:p>
    <w:p w14:paraId="303BE648" w14:textId="77777777" w:rsidR="006C67E2" w:rsidRDefault="008B1F2D">
      <w:pPr>
        <w:ind w:firstLine="0"/>
      </w:pPr>
      <w:r>
        <w:t xml:space="preserve">The mean of this differences is taken by </w:t>
      </w:r>
      <w:r>
        <w:fldChar w:fldCharType="begin"/>
      </w:r>
      <w:r>
        <w:instrText>ADDIN CSL_CITATION {"citationItems":[{"id":"ITEM-1","itemData":{"DOI":"10.1016/j.energy.2016.08.060","ISSN":"03605442","abstract":"</w:instrText>
      </w:r>
      <w:r>
        <w:instrText>Solar PV is rapidly growing globally, creating difficult questions around how to efficiently integrate it into national electricity grids. Its time-varying power output is difficult to model credibly because it depends on complex and variable weather syste</w:instrText>
      </w:r>
      <w:r>
        <w:instrText>ms, leading to difficulty in understanding its potential and limitations. We demonstrate how the MERRA and MERRA-2 global meteorological reanalyses as well as the Meteosat-based CM-SAF SARAH satellite dataset can be used to produce hourly PV simulations ac</w:instrText>
      </w:r>
      <w:r>
        <w:instrText>ross Europe. To validate these simulations, we gather metered time series from more than 1000 PV systems as well as national aggregate output reported by transmission network operators. We find slightly better accuracy from satellite data, but greater stab</w:instrText>
      </w:r>
      <w:r>
        <w:instrText>ility from reanalysis data. We correct for systematic bias by matching our simulations to the mean bias in modeling individual sites, then examine the long-term patterns, variability and correlation with power demand across Europe, using thirty years of si</w:instrText>
      </w:r>
      <w:r>
        <w:instrText>mulated outputs. The results quantify how the increasing deployment of PV substantially changes net power demand and affects system adequacy and ramping requirements, with heterogeneous impacts across different European countries. The simulation code and t</w:instrText>
      </w:r>
      <w:r>
        <w:instrText>he hourly simulations for all European countries are available freely via an interactive web platform, www.renewables.ninja.","author":[{"dropping-particle":"","family":"Pfenninger","given":"Stefan","non-dropping-particle":"","parse-names":false,"suffix":"</w:instrText>
      </w:r>
      <w:r>
        <w:instrText>"},{"dropping-particle":"","family":"Staffell","given":"Iain","non-dropping-particle":"","parse-names":false,"suffix":""}],"container-title":"Energy","id":"ITEM-1","issued":{"date-parts":[["2016"]]},"page":"1251-1265","title":"Long-term patterns of Europea</w:instrText>
      </w:r>
      <w:r>
        <w:instrText xml:space="preserve">n PV output using 30 years of validated hourly reanalysis and satellite data","type":"article-journal","volume":"114"},"uris":["http://www.mendeley.com/documents/?uuid=15c6c10a-9985-461d-8cae-dea60ca4b8a2"]}],"mendeley":{"formattedCitation":"(Pfenninger &amp; </w:instrText>
      </w:r>
      <w:r>
        <w:instrText>Staffell, 2016)","manualFormatting":"Pfenninger and Staffell (2016)","plainTextFormattedCitation":"(Pfenninger &amp; Staffell, 2016)","previouslyFormattedCitation":"(Pfenninger &amp; Staffell, 2016)"},"properties":{"noteIndex":0},"schema":"https://github.com/citat</w:instrText>
      </w:r>
      <w:r>
        <w:instrText>ion-style-language/schema/raw/master/csl-citation.json"}</w:instrText>
      </w:r>
      <w:r>
        <w:fldChar w:fldCharType="separate"/>
      </w:r>
      <w:bookmarkStart w:id="75" w:name="__Fieldmark__908_2869974584"/>
      <w:r>
        <w:t>P</w:t>
      </w:r>
      <w:bookmarkStart w:id="76" w:name="__Fieldmark__1413_1659650938"/>
      <w:r>
        <w:t>f</w:t>
      </w:r>
      <w:bookmarkStart w:id="77" w:name="__Fieldmark__1139_3718023903"/>
      <w:r>
        <w:t>enninger and Staffell (2016)</w:t>
      </w:r>
      <w:r>
        <w:fldChar w:fldCharType="end"/>
      </w:r>
      <w:bookmarkEnd w:id="75"/>
      <w:bookmarkEnd w:id="76"/>
      <w:bookmarkEnd w:id="77"/>
      <w:r>
        <w:t xml:space="preserve"> as basis for a bias correction. They used it to calculate one correction factor for each simulation (MERRA, MERRA-</w:t>
      </w:r>
      <w:proofErr w:type="gramStart"/>
      <w:r>
        <w:t>2</w:t>
      </w:r>
      <w:proofErr w:type="gramEnd"/>
      <w:r>
        <w:t xml:space="preserve"> and SARAH).</w:t>
      </w:r>
    </w:p>
    <w:p w14:paraId="04FE2423" w14:textId="77777777" w:rsidR="006C67E2" w:rsidRDefault="008B1F2D">
      <w:pPr>
        <w:ind w:firstLine="0"/>
      </w:pPr>
      <w:r>
        <w:t>Additionally to the power output simul</w:t>
      </w:r>
      <w:r>
        <w:t xml:space="preserve">ation of a wind or solar plant at a specific location, </w:t>
      </w:r>
      <w:proofErr w:type="spellStart"/>
      <w:r>
        <w:t>renewables.ninja</w:t>
      </w:r>
      <w:proofErr w:type="spellEnd"/>
      <w:r>
        <w:t xml:space="preserve"> also provides capacity factors per country. </w:t>
      </w:r>
      <w:r>
        <w:fldChar w:fldCharType="begin"/>
      </w:r>
      <w:r>
        <w:instrText xml:space="preserve">ADDIN CSL_CITATION {"citationItems":[{"id":"ITEM-1","itemData":{"DOI":"10.1016/j.energy.2016.08.060","ISSN":"03605442","abstract":"Solar PV </w:instrText>
      </w:r>
      <w:r>
        <w:instrText>is rapidly growing globally, creating difficult questions around how to efficiently integrate it into national electricity grids. Its time-varying power output is difficult to model credibly because it depends on complex and variable weather systems, leadi</w:instrText>
      </w:r>
      <w:r>
        <w:instrText>ng to difficulty in understanding its potential and limitations. We demonstrate how the MERRA and MERRA-2 global meteorological reanalyses as well as the Meteosat-based CM-SAF SARAH satellite dataset can be used to produce hourly PV simulations across Euro</w:instrText>
      </w:r>
      <w:r>
        <w:instrText>pe. To validate these simulations, we gather metered time series from more than 1000 PV systems as well as national aggregate output reported by transmission network operators. We find slightly better accuracy from satellite data, but greater stability fro</w:instrText>
      </w:r>
      <w:r>
        <w:instrText>m reanalysis data. We correct for systematic bias by matching our simulations to the mean bias in modeling individual sites, then examine the long-term patterns, variability and correlation with power demand across Europe, using thirty years of simulated o</w:instrText>
      </w:r>
      <w:r>
        <w:instrText>utputs. The results quantify how the increasing deployment of PV substantially changes net power demand and affects system adequacy and ramping requirements, with heterogeneous impacts across different European countries. The simulation code and the hourly</w:instrText>
      </w:r>
      <w:r>
        <w:instrText xml:space="preserve"> simulations for all European countries are available freely via an interactive web platform, www.renewables.ninja.","author":[{"dropping-particle":"","family":"Pfenninger","given":"Stefan","non-dropping-particle":"","parse-names":false,"suffix":""},{"drop</w:instrText>
      </w:r>
      <w:r>
        <w:instrText>ping-particle":"","family":"Staffell","given":"Iain","non-dropping-particle":"","parse-names":false,"suffix":""}],"container-title":"Energy","id":"ITEM-1","issued":{"date-parts":[["2016"]]},"page":"1251-1265","title":"Long-term patterns of European PV outp</w:instrText>
      </w:r>
      <w:r>
        <w:instrText>ut using 30 years of validated hourly reanalysis and satellite data","type":"article-journal","volume":"114"},"uris":["http://www.mendeley.com/documents/?uuid=15c6c10a-9985-461d-8cae-dea60ca4b8a2"]}],"mendeley":{"formattedCitation":"(Pfenninger &amp; Staffell,</w:instrText>
      </w:r>
      <w:r>
        <w:instrText xml:space="preserve"> 2016)","manualFormatting":"Pfenninger and Staffell (2016)","plainTextFormattedCitation":"(Pfenninger &amp; Staffell, 2016)","previouslyFormattedCitation":"(Pfenninger &amp; Staffell, 2016)"},"properties":{"noteIndex":0},"schema":"https://github.com/citation-style</w:instrText>
      </w:r>
      <w:r>
        <w:instrText>-language/schema/raw/master/csl-citation.json"}</w:instrText>
      </w:r>
      <w:r>
        <w:fldChar w:fldCharType="separate"/>
      </w:r>
      <w:bookmarkStart w:id="78" w:name="__Fieldmark__920_2869974584"/>
      <w:r>
        <w:t>P</w:t>
      </w:r>
      <w:bookmarkStart w:id="79" w:name="__Fieldmark__1425_1659650938"/>
      <w:r>
        <w:t>f</w:t>
      </w:r>
      <w:bookmarkStart w:id="80" w:name="__Fieldmark__1158_3718023903"/>
      <w:r>
        <w:t>enninger and Staffell (2016)</w:t>
      </w:r>
      <w:r>
        <w:fldChar w:fldCharType="end"/>
      </w:r>
      <w:bookmarkEnd w:id="78"/>
      <w:bookmarkEnd w:id="79"/>
      <w:bookmarkEnd w:id="80"/>
      <w:r>
        <w:t xml:space="preserve"> have performed </w:t>
      </w:r>
      <w:bookmarkStart w:id="81" w:name="_Hlk38355597"/>
      <w:r>
        <w:t>randomized (tilt and azimuth angel)</w:t>
      </w:r>
      <w:bookmarkEnd w:id="81"/>
      <w:r>
        <w:t xml:space="preserve"> national-scale simulations with MERRA-2 and SARAH data to estimate averaged capacity factors per country. Also, these data w</w:t>
      </w:r>
      <w:r>
        <w:t xml:space="preserve">ere analysed against the measured site data. The measured capacity factor per country was then calculated as the mean of all capacity factors per site in one country. </w:t>
      </w:r>
    </w:p>
    <w:p w14:paraId="24BD0D3C" w14:textId="77777777" w:rsidR="006C67E2" w:rsidRDefault="008B1F2D">
      <w:pPr>
        <w:ind w:firstLine="0"/>
      </w:pPr>
      <w:r>
        <w:t xml:space="preserve">This capacity factor per country suits perfect for our need of </w:t>
      </w:r>
      <w:proofErr w:type="spellStart"/>
      <w:r>
        <w:t>analyizng</w:t>
      </w:r>
      <w:proofErr w:type="spellEnd"/>
      <w:r>
        <w:t xml:space="preserve"> PV power output</w:t>
      </w:r>
      <w:r>
        <w:t xml:space="preserve"> variability and its reduction potential. </w:t>
      </w:r>
    </w:p>
    <w:p w14:paraId="03B18B52" w14:textId="77777777" w:rsidR="006C67E2" w:rsidRDefault="008B1F2D">
      <w:pPr>
        <w:ind w:firstLine="340"/>
      </w:pPr>
      <w:commentRangeStart w:id="82"/>
      <w:r>
        <w:t>But one must consider that this is strongly depended on the amount and position of measurement sites in a country. For example, for Spain they only have 14 available measurement sites that are mostly located at th</w:t>
      </w:r>
      <w:r>
        <w:t xml:space="preserve">e northern coast. This leads to a statistically unrepresentative sample </w:t>
      </w:r>
      <w:r>
        <w:fldChar w:fldCharType="begin"/>
      </w:r>
      <w:r>
        <w:instrText>ADDIN CSL_CITATION {"citationItems":[{"id":"ITEM-1","itemData":{"DOI":"10.1016/j.energy.2016.08.060","ISSN":"03605442","abstract":"Solar PV is rapidly growing globally, creating diffic</w:instrText>
      </w:r>
      <w:r>
        <w:instrText>ult questions around how to efficiently integrate it into national electricity grids. Its time-varying power output is difficult to model credibly because it depends on complex and variable weather systems, leading to difficulty in understanding its potent</w:instrText>
      </w:r>
      <w:r>
        <w:instrText>ial and limitations. We demonstrate how the MERRA and MERRA-2 global meteorological reanalyses as well as the Meteosat-based CM-SAF SARAH satellite dataset can be used to produce hourly PV simulations across Europe. To validate these simulations, we gather</w:instrText>
      </w:r>
      <w:r>
        <w:instrText xml:space="preserve"> metered time series from more than 1000 PV systems as well as national aggregate output reported by transmission network operators. We find slightly better accuracy from satellite data, but greater stability from reanalysis data. We correct for systematic</w:instrText>
      </w:r>
      <w:r>
        <w:instrText xml:space="preserve"> bias by matching our simulations to the mean bias in modeling individual sites, then examine the long-term patterns, variability and correlation with power demand across Europe, using thirty years of simulated outputs. The results quantify how the increas</w:instrText>
      </w:r>
      <w:r>
        <w:instrText xml:space="preserve">ing deployment of PV substantially changes net power demand and affects system adequacy and ramping requirements, with heterogeneous impacts across different European countries. The simulation code and the hourly simulations for all European countries are </w:instrText>
      </w:r>
      <w:r>
        <w:instrText>available freely via an interactive web platform, www.renewables.ninja.","author":[{"dropping-particle":"","family":"Pfenninger","given":"Stefan","non-dropping-particle":"","parse-names":false,"suffix":""},{"dropping-particle":"","family":"Staffell","given</w:instrText>
      </w:r>
      <w:r>
        <w:instrText>":"Iain","non-dropping-particle":"","parse-names":false,"suffix":""}],"container-title":"Energy","id":"ITEM-1","issued":{"date-parts":[["2016"]]},"page":"1251-1265","title":"Long-term patterns of European PV output using 30 years of validated hourly reanal</w:instrText>
      </w:r>
      <w:r>
        <w:instrText>ysis and satellite data","type":"article-journal","volume":"114"},"uris":["http://www.mendeley.com/documents/?uuid=7e9ea2fc-89e3-49c0-b2e5-dfe18d26e5da"]}],"mendeley":{"formattedCitation":"(Pfenninger &amp; Staffell, 2016)","plainTextFormattedCitation":"(Pfenn</w:instrText>
      </w:r>
      <w:r>
        <w:instrText>inger &amp; Staffell, 2016)","previouslyFormattedCitation":"(Pfenninger &amp; Staffell, 2016)"},"properties":{"noteIndex":0},"schema":"https://github.com/citation-style-language/schema/raw/master/csl-citation.json"}</w:instrText>
      </w:r>
      <w:r>
        <w:fldChar w:fldCharType="separate"/>
      </w:r>
      <w:bookmarkStart w:id="83" w:name="__Fieldmark__938_2869974584"/>
      <w:r>
        <w:t>(</w:t>
      </w:r>
      <w:bookmarkStart w:id="84" w:name="__Fieldmark__1443_1659650938"/>
      <w:r>
        <w:t>Pfenninger &amp; Staffell, 2016)</w:t>
      </w:r>
      <w:r>
        <w:fldChar w:fldCharType="end"/>
      </w:r>
      <w:bookmarkEnd w:id="83"/>
      <w:bookmarkEnd w:id="84"/>
      <w:r>
        <w:t xml:space="preserve">. </w:t>
      </w:r>
      <w:r>
        <w:lastRenderedPageBreak/>
        <w:t>Nevertheless, a</w:t>
      </w:r>
      <w:r>
        <w:t xml:space="preserve"> further advantage of this approach is to be in line with the study of </w:t>
      </w:r>
      <w:r>
        <w:fldChar w:fldCharType="begin"/>
      </w:r>
      <w:r>
        <w:instrText>ADDIN CSL_CITATION {"citationItems":[{"id":"ITEM-1","itemData":{"DOI":"10.1038/nclimate3338","ISSN":"1758-678X","abstract":"As wind and solar power provide a growing share of Europe's e</w:instrText>
      </w:r>
      <w:r>
        <w:instrText>lectricity, understanding and accommodating their variability on multiple timescales remains a critical problem. On weekly timescales, variability is related to long-lasting weather conditions, called weather regimes, which can cause lulls with a loss of w</w:instrText>
      </w:r>
      <w:r>
        <w:instrText>ind power across neighbouring countries. Here we show that weather regimes provide a meteorological explanation for multi-day fluctuations in Europe's wind power and can help guide new deployment pathways that minimize this variability. Mean generation dur</w:instrText>
      </w:r>
      <w:r>
        <w:instrText>ing different regimes currently ranges from 22 GW to 44 GW and is expected to triple by 2030 with current planning strategies. However, balancing future wind capacity across regions with contrasting inter-regime behaviour-specifically deploying in the Balk</w:instrText>
      </w:r>
      <w:r>
        <w:instrText>ans instead of the North Sea-would almost eliminate these output variations, maintain mean generation, and increase fleet-wide minimum output. Solar photovoltaics could balance low-wind regimes locally, but only by expanding current capacity tenfold. New d</w:instrText>
      </w:r>
      <w:r>
        <w:instrText>eployment strategies based on an understanding of continent-scale wind patterns and pan-European collaboration could enable a high share of wind energy whilst minimizing the negative impacts of output variability.","author":[{"dropping-particle":"","family</w:instrText>
      </w:r>
      <w:r>
        <w:instrText>":"Grams","given":"Christian M.","non-dropping-particle":"","parse-names":false,"suffix":""},{"dropping-particle":"","family":"Beerli","given":"Remo","non-dropping-particle":"","parse-names":false,"suffix":""},{"dropping-particle":"","family":"Pfenninger",</w:instrText>
      </w:r>
      <w:r>
        <w:instrText>"given":"Stefan","non-dropping-particle":"","parse-names":false,"suffix":""},{"dropping-particle":"","family":"Staffell","given":"Iain","non-dropping-particle":"","parse-names":false,"suffix":""},{"dropping-particle":"","family":"Wernli","given":"Heini","n</w:instrText>
      </w:r>
      <w:r>
        <w:instrText>on-dropping-particle":"","parse-names":false,"suffix":""}],"container-title":"Nature Climate Change","id":"ITEM-1","issue":"8","issued":{"date-parts":[["2017","8","17"]]},"page":"557-562","title":"Balancing Europe’s wind-power output through spatial deploy</w:instrText>
      </w:r>
      <w:r>
        <w:instrText>ment informed by weather regimes","type":"article-journal","volume":"7"},"uris":["http://www.mendeley.com/documents/?uuid=0f0202ee-916b-4c1f-b7e2-1c40150def04"]}],"mendeley":{"formattedCitation":"(Grams et al., 2017)","manualFormatting":"Grams et al. (2017</w:instrText>
      </w:r>
      <w:r>
        <w:instrText>)","plainTextFormattedCitation":"(Grams et al., 2017)","previouslyFormattedCitation":"(Grams et al., 2017)"},"properties":{"noteIndex":0},"schema":"https://github.com/citation-style-language/schema/raw/master/csl-citation.json"}</w:instrText>
      </w:r>
      <w:r>
        <w:fldChar w:fldCharType="separate"/>
      </w:r>
      <w:bookmarkStart w:id="85" w:name="__Fieldmark__945_2869974584"/>
      <w:r>
        <w:t>G</w:t>
      </w:r>
      <w:bookmarkStart w:id="86" w:name="__Fieldmark__1449_1659650938"/>
      <w:r>
        <w:t xml:space="preserve">rams </w:t>
      </w:r>
      <w:r>
        <w:rPr>
          <w:i/>
        </w:rPr>
        <w:t>et al.</w:t>
      </w:r>
      <w:r>
        <w:t xml:space="preserve"> (2017)</w:t>
      </w:r>
      <w:r>
        <w:fldChar w:fldCharType="end"/>
      </w:r>
      <w:bookmarkEnd w:id="85"/>
      <w:bookmarkEnd w:id="86"/>
      <w:r>
        <w:t xml:space="preserve"> which</w:t>
      </w:r>
      <w:r>
        <w:t xml:space="preserve"> makes further comparison or combination analyses of wind and solar power output variability easier. </w:t>
      </w:r>
      <w:commentRangeEnd w:id="82"/>
      <w:r>
        <w:commentReference w:id="82"/>
      </w:r>
    </w:p>
    <w:p w14:paraId="4D3A7811" w14:textId="77777777" w:rsidR="006C67E2" w:rsidRDefault="006C67E2">
      <w:pPr>
        <w:ind w:firstLine="340"/>
      </w:pPr>
    </w:p>
    <w:p w14:paraId="571D159E" w14:textId="77777777" w:rsidR="006C67E2" w:rsidRDefault="006C67E2">
      <w:pPr>
        <w:ind w:firstLine="340"/>
      </w:pPr>
    </w:p>
    <w:p w14:paraId="11D32864" w14:textId="77777777" w:rsidR="006C67E2" w:rsidRDefault="008B1F2D">
      <w:pPr>
        <w:ind w:firstLine="340"/>
      </w:pPr>
      <w:r>
        <w:t xml:space="preserve">We use the capacity factor per country within our thesis to </w:t>
      </w:r>
      <w:proofErr w:type="spellStart"/>
      <w:r>
        <w:t>achiev</w:t>
      </w:r>
      <w:proofErr w:type="spellEnd"/>
      <w:r>
        <w:t xml:space="preserve"> the goal of reduction of PV power output variability within Europe. </w:t>
      </w:r>
    </w:p>
    <w:p w14:paraId="6CC13D92" w14:textId="77777777" w:rsidR="006C67E2" w:rsidRDefault="006C67E2">
      <w:pPr>
        <w:ind w:firstLine="340"/>
      </w:pPr>
    </w:p>
    <w:p w14:paraId="4C64018D" w14:textId="77777777" w:rsidR="006C67E2" w:rsidRDefault="008B1F2D">
      <w:pPr>
        <w:ind w:firstLine="340"/>
      </w:pPr>
      <w:r>
        <w:t>Since our st</w:t>
      </w:r>
      <w:r>
        <w:t xml:space="preserve">udy focusses on the reduction of PV power output variability within Europe, we operate with rather large-scale and long-term quantities. Therefore we make use of the capacity factors per country by </w:t>
      </w:r>
      <w:r>
        <w:fldChar w:fldCharType="begin"/>
      </w:r>
      <w:r>
        <w:instrText>ADDIN CSL_CITATION {"citationItems":[{"id":"ITEM-1","itemD</w:instrText>
      </w:r>
      <w:r>
        <w:instrText>ata":{"DOI":"10.1016/j.energy.2016.08.060","ISSN":"03605442","abstract":"Solar PV is rapidly growing globally, creating difficult questions around how to efficiently integrate it into national electricity grids. Its time-varying power output is difficult t</w:instrText>
      </w:r>
      <w:r>
        <w:instrText>o model credibly because it depends on complex and variable weather systems, leading to difficulty in understanding its potential and limitations. We demonstrate how the MERRA and MERRA-2 global meteorological reanalyses as well as the Meteosat-based CM-SA</w:instrText>
      </w:r>
      <w:r>
        <w:instrText>F SARAH satellite dataset can be used to produce hourly PV simulations across Europe. To validate these simulations, we gather metered time series from more than 1000 PV systems as well as national aggregate output reported by transmission network operator</w:instrText>
      </w:r>
      <w:r>
        <w:instrText xml:space="preserve">s. We find slightly better accuracy from satellite data, but greater stability from reanalysis data. We correct for systematic bias by matching our simulations to the mean bias in modeling individual sites, then examine the long-term patterns, variability </w:instrText>
      </w:r>
      <w:r>
        <w:instrText>and correlation with power demand across Europe, using thirty years of simulated outputs. The results quantify how the increasing deployment of PV substantially changes net power demand and affects system adequacy and ramping requirements, with heterogeneo</w:instrText>
      </w:r>
      <w:r>
        <w:instrText>us impacts across different European countries. The simulation code and the hourly simulations for all European countries are available freely via an interactive web platform, www.renewables.ninja.","author":[{"dropping-particle":"","family":"Pfenninger","</w:instrText>
      </w:r>
      <w:r>
        <w:instrText>given":"Stefan","non-dropping-particle":"","parse-names":false,"suffix":""},{"dropping-particle":"","family":"Staffell","given":"Iain","non-dropping-particle":"","parse-names":false,"suffix":""}],"container-title":"Energy","id":"ITEM-1","issued":{"date-par</w:instrText>
      </w:r>
      <w:r>
        <w:instrText>ts":[["2016"]]},"page":"1251-1265","title":"Long-term patterns of European PV output using 30 years of validated hourly reanalysis and satellite data","type":"article-journal","volume":"114"},"uris":["http://www.mendeley.com/documents/?uuid=15c6c10a-9985-4</w:instrText>
      </w:r>
      <w:r>
        <w:instrText>61d-8cae-dea60ca4b8a2"]}],"mendeley":{"formattedCitation":"(Pfenninger &amp; Staffell, 2016)","manualFormatting":"Pfenninger and Staffell (2016)","plainTextFormattedCitation":"(Pfenninger &amp; Staffell, 2016)","previouslyFormattedCitation":"(Pfenninger &amp; Staffell</w:instrText>
      </w:r>
      <w:r>
        <w:instrText>, 2016)"},"properties":{"noteIndex":0},"schema":"https://github.com/citation-style-language/schema/raw/master/csl-citation.json"}</w:instrText>
      </w:r>
      <w:r>
        <w:fldChar w:fldCharType="separate"/>
      </w:r>
      <w:bookmarkStart w:id="87" w:name="__Fieldmark__960_2869974584"/>
      <w:r>
        <w:t>P</w:t>
      </w:r>
      <w:bookmarkStart w:id="88" w:name="__Fieldmark__1467_1659650938"/>
      <w:r>
        <w:t>fenninger and Staffell (2016)</w:t>
      </w:r>
      <w:r>
        <w:fldChar w:fldCharType="end"/>
      </w:r>
      <w:bookmarkEnd w:id="87"/>
      <w:bookmarkEnd w:id="88"/>
      <w:r>
        <w:t xml:space="preserve"> </w:t>
      </w:r>
    </w:p>
    <w:p w14:paraId="339C4D46" w14:textId="77777777" w:rsidR="006C67E2" w:rsidRDefault="008B1F2D">
      <w:pPr>
        <w:ind w:firstLine="340"/>
      </w:pPr>
      <w:r>
        <w:t xml:space="preserve">We use this capacity factor per country to achieve the goal of reducing the PV power output </w:t>
      </w:r>
      <w:r>
        <w:t>variability. The benefits from SARAH are the higher spatial resolution and it is more precise in estimating the energy yield of PV panels on hourly to daily time scales than MERRA-2 (PFENNINGER). But it suffers from a significant amount of missing data. Es</w:t>
      </w:r>
      <w:r>
        <w:t xml:space="preserve">pecially prior to 1995 the lack of data prevents long-term consistency. </w:t>
      </w:r>
    </w:p>
    <w:p w14:paraId="0E4D421C" w14:textId="77777777" w:rsidR="006C67E2" w:rsidRDefault="008B1F2D">
      <w:pPr>
        <w:spacing w:after="160" w:line="259" w:lineRule="auto"/>
        <w:ind w:firstLine="0"/>
        <w:jc w:val="left"/>
        <w:rPr>
          <w:rFonts w:eastAsiaTheme="majorEastAsia" w:cstheme="majorBidi"/>
          <w:sz w:val="24"/>
          <w:szCs w:val="24"/>
        </w:rPr>
      </w:pPr>
      <w:r>
        <w:br w:type="page"/>
      </w:r>
    </w:p>
    <w:p w14:paraId="44EDF12E" w14:textId="77777777" w:rsidR="006C67E2" w:rsidRDefault="008B1F2D">
      <w:pPr>
        <w:pStyle w:val="berschrift3"/>
        <w:numPr>
          <w:ilvl w:val="2"/>
          <w:numId w:val="2"/>
        </w:numPr>
      </w:pPr>
      <w:bookmarkStart w:id="89" w:name="_Toc66805678"/>
      <w:r>
        <w:lastRenderedPageBreak/>
        <w:t>Installed PV capacities</w:t>
      </w:r>
      <w:bookmarkEnd w:id="89"/>
    </w:p>
    <w:p w14:paraId="774A56B6" w14:textId="77777777" w:rsidR="006C67E2" w:rsidRDefault="008B1F2D">
      <w:r>
        <w:t xml:space="preserve">Data from the International Renewable Energy Agency (IRENA) are used to gather the current installed PV capacities (2019) for each country in Europe. </w:t>
      </w:r>
      <w:r>
        <w:rPr>
          <w:i/>
          <w:iCs/>
        </w:rPr>
        <w:t>“IRENA is an intergovernmental organisation that supports countries in their transition to a sustainable e</w:t>
      </w:r>
      <w:r>
        <w:rPr>
          <w:i/>
          <w:iCs/>
        </w:rPr>
        <w:t>nergy future, and serves as the principal platform for international co-operation, a centre of excellence, and a repository of policy, technology, resource and financial knowledge on renewable energy”</w:t>
      </w:r>
      <w:r>
        <w:t xml:space="preserve"> </w:t>
      </w:r>
      <w:r>
        <w:fldChar w:fldCharType="begin"/>
      </w:r>
      <w:r>
        <w:instrText>ADDIN CSL_CITATION {"citationItems":[{"id":"ITEM-1","it</w:instrText>
      </w:r>
      <w:r>
        <w:instrText>emData":{"ISBN":"9789295111905","abstract":"All images and videos on Pixabay are released free of copyrights under Creative Commons CC0. You may download, modify, distribute, and use them royalty free for anything you like, even in commercial applications.</w:instrText>
      </w:r>
      <w:r>
        <w:instrText>","author":[{"dropping-particle":"","family":"IRENA","given":"","non-dropping-particle":"","parse-names":false,"suffix":""}],"id":"ITEM-1","issued":{"date-parts":[["2020"]]},"number-of-pages":"1-300","publisher-place":"Abu Dhabi","title":"Renewable capacit</w:instrText>
      </w:r>
      <w:r>
        <w:instrText>y statistics 2020 International Renewable Energy Agency (IRENA)","type":"report"},"uris":["http://www.mendeley.com/documents/?uuid=95acc024-afb0-4403-973e-b0c1358dc2df"]}],"mendeley":{"formattedCitation":"(IRENA, 2020b)","plainTextFormattedCitation":"(IREN</w:instrText>
      </w:r>
      <w:r>
        <w:instrText>A, 2020b)","previouslyFormattedCitation":"(IRENA, 2020b)"},"properties":{"noteIndex":0},"schema":"https://github.com/citation-style-language/schema/raw/master/csl-citation.json"}</w:instrText>
      </w:r>
      <w:r>
        <w:fldChar w:fldCharType="separate"/>
      </w:r>
      <w:bookmarkStart w:id="90" w:name="__Fieldmark__974_2869974584"/>
      <w:r>
        <w:t>(</w:t>
      </w:r>
      <w:bookmarkStart w:id="91" w:name="__Fieldmark__1490_1659650938"/>
      <w:r>
        <w:t>IRENA, 2020b)</w:t>
      </w:r>
      <w:r>
        <w:fldChar w:fldCharType="end"/>
      </w:r>
      <w:bookmarkEnd w:id="90"/>
      <w:bookmarkEnd w:id="91"/>
      <w:r>
        <w:t>. The used data can be found in the “Renewable Capacity Stati</w:t>
      </w:r>
      <w:r>
        <w:t xml:space="preserve">stics 2020” report by IRENA. Together with the capacity factors by </w:t>
      </w:r>
      <w:proofErr w:type="spellStart"/>
      <w:proofErr w:type="gramStart"/>
      <w:r>
        <w:t>renewables.ninja</w:t>
      </w:r>
      <w:proofErr w:type="spellEnd"/>
      <w:proofErr w:type="gramEnd"/>
      <w:r>
        <w:t xml:space="preserve"> (section </w:t>
      </w:r>
      <w:r>
        <w:fldChar w:fldCharType="begin"/>
      </w:r>
      <w:r>
        <w:instrText>REF _Ref61344044 \r \h</w:instrText>
      </w:r>
      <w:r>
        <w:fldChar w:fldCharType="separate"/>
      </w:r>
      <w:r>
        <w:t>2.1.2</w:t>
      </w:r>
      <w:r>
        <w:fldChar w:fldCharType="end"/>
      </w:r>
      <w:r>
        <w:t>) the PV power output for each country are calculated (</w:t>
      </w:r>
      <w:r>
        <w:fldChar w:fldCharType="begin"/>
      </w:r>
      <w:r>
        <w:instrText>REF _Ref613623</w:instrText>
      </w:r>
      <w:r>
        <w:instrText>15 \h</w:instrText>
      </w:r>
      <w:r>
        <w:fldChar w:fldCharType="separate"/>
      </w:r>
      <w:r>
        <w:t>Eq. 1</w:t>
      </w:r>
      <w:r>
        <w:fldChar w:fldCharType="end"/>
      </w:r>
      <w:r>
        <w:t xml:space="preserve">). Furthermore, the estimates “where we need to be” in 2050 presented in the “Energy Transformation Roadmap to 2050” by IRENA are used as one source for the PV installed capacity </w:t>
      </w:r>
      <w:r>
        <w:t xml:space="preserve">in Europe 2050 </w:t>
      </w:r>
      <w:r>
        <w:fldChar w:fldCharType="begin"/>
      </w:r>
      <w:r>
        <w:instrText xml:space="preserve">ADDIN CSL_CITATION {"citationItems":[{"id":"ITEM-1","itemData":{"ISBN":"9789292602383","abstract":"IRENA’s flagship outlook highlights climate-safe investment options until 2050, the policy framework for the transition and specific regional </w:instrText>
      </w:r>
      <w:r>
        <w:instrText>challenges. It also explores deeper decarbonisation options to eventually cut emissions to zero.","author":[{"dropping-particle":"","family":"IRENA","given":"","non-dropping-particle":"","parse-names":false,"suffix":""}],"container-title":"International Re</w:instrText>
      </w:r>
      <w:r>
        <w:instrText>newable Energy Agency","id":"ITEM-1","issued":{"date-parts":[["2020"]]},"number-of-pages":"292","title":"Global Renewables Outlook: Energy transformation 2050","type":"book"},"uris":["http://www.mendeley.com/documents/?uuid=9a680e15-2f83-451b-b768-f23881b3</w:instrText>
      </w:r>
      <w:r>
        <w:instrText>ef23"]}],"mendeley":{"formattedCitation":"(IRENA, 2020a)","plainTextFormattedCitation":"(IRENA, 2020a)","previouslyFormattedCitation":"(IRENA, 2020a)"},"properties":{"noteIndex":0},"schema":"https://github.com/citation-style-language/schema/raw/master/csl-</w:instrText>
      </w:r>
      <w:r>
        <w:instrText>citation.json"}</w:instrText>
      </w:r>
      <w:r>
        <w:fldChar w:fldCharType="separate"/>
      </w:r>
      <w:bookmarkStart w:id="92" w:name="__Fieldmark__987_2869974584"/>
      <w:r>
        <w:t>(</w:t>
      </w:r>
      <w:bookmarkStart w:id="93" w:name="__Fieldmark__1538_1659650938"/>
      <w:r>
        <w:t>IRENA, 2020a)</w:t>
      </w:r>
      <w:r>
        <w:fldChar w:fldCharType="end"/>
      </w:r>
      <w:bookmarkEnd w:id="92"/>
      <w:bookmarkEnd w:id="93"/>
      <w:r>
        <w:t xml:space="preserve">. The other sources to estimate the needed PV IC in 2050 are the Energy Watch Group </w:t>
      </w:r>
      <w:r>
        <w:fldChar w:fldCharType="begin"/>
      </w:r>
      <w:r>
        <w:instrText xml:space="preserve">ADDIN CSL_CITATION {"citationItems":[{"id":"ITEM-1","itemData":{"abstract":"Technical Report \"Global Energy System based on 100% Renewable </w:instrText>
      </w:r>
      <w:r>
        <w:instrText>Energy – Power Sector\", published at the Global Renewable Energy Solutions Showcase event (GRESS), a side event of the COP23, Bonn, November 8, 2017 A global transition to 100% renewable electricity is feasible at every hour throughout the year and more c</w:instrText>
      </w:r>
      <w:r>
        <w:instrText>ost effective than the existing system, which is largely based on fossil fuels and nuclear energy. Energy transition is no longer a question of technical feasibility or economic viability, but of political will. Existing renewable energy potential and tech</w:instrText>
      </w:r>
      <w:r>
        <w:instrText>nologies, including storage can generate sufficient and secure power to cover the entire global electricity demand by 2050 . The world population is expected to grow from 7.3 to 9.7 billion. The global electricity demand for the power sector is set to incr</w:instrText>
      </w:r>
      <w:r>
        <w:instrText>ease from 24,310 TWh in 2015 to around 48,800 TWh by 2050. Total levelised cost of electricity (LCOE) on a global average for 100% renewable electricity in 2050 is 52 €/MWh (including curtailment, storage and some grid costs), compared to 70 €/MWh in 2015.</w:instrText>
      </w:r>
      <w:r>
        <w:instrText xml:space="preserve"> Solar PV and battery storage drive most of the 100% renewable electricity supply due to a significant decline in costs during the transition. Due to rapidly falling costs, solar PV and battery storage increasingly drive most of the electricity system, wit</w:instrText>
      </w:r>
      <w:r>
        <w:instrText>h solar PV reaching some 69%, wind energy 18%, hydropower 8% and bioenergy 2% of the total electricity mix in 2050 globally. Wind energy increases to 32% by 2030. Beyond 2030 solar PV becomes more competitive. Solar PV supply share increases from 37% in 20</w:instrText>
      </w:r>
      <w:r>
        <w:instrText>30 to about 69% in 2050. Batteries are the key supporting technology for solar PV. Storage output covers 31% of the total demand in 2050, 95% of which is covered by batteries alone. Battery storage provides mainly short-term (diurnal) storage, and renewabl</w:instrText>
      </w:r>
      <w:r>
        <w:instrText xml:space="preserve">e energy based gas provides seasonal storage. 100% renewables bring GHG emissions in the electricity sector down to zero, drastically reduce total losses in power generation and create 36 million jobs by 2050. Global greenhouse gas emissions significantly </w:instrText>
      </w:r>
      <w:r>
        <w:instrText xml:space="preserve">reduce from about 11 GtCO2eq in 2015 to zero emissions by 2050 or earlier, as the total LCOE of the power system declines. The global energy transition to a 100% renewable electricity system creates 36 million jobs by 2050 in comparison to 19 million jobs </w:instrText>
      </w:r>
      <w:r>
        <w:instrText>in the 2015 electricity system. Operation and maintenance jobs increase from 20% of the total direct energy jobs in 2015 to 48% of …","author":[{"dropping-particle":"","family":"Ram","given":"Manish","non-dropping-particle":"","parse-names":false,"suffix":</w:instrText>
      </w:r>
      <w:r>
        <w:instrText>""},{"dropping-particle":"","family":"Bogdanov","given":"Dmitrii","non-dropping-particle":"","parse-names":false,"suffix":""},{"dropping-particle":"","family":"Aghahosseini","given":"Arman","non-dropping-particle":"","parse-names":false,"suffix":""},{"drop</w:instrText>
      </w:r>
      <w:r>
        <w:instrText>ping-particle":"","family":"Oyewo","given":"Solomon","non-dropping-particle":"","parse-names":false,"suffix":""},{"dropping-particle":"","family":"Gulagi","given":"Ashish","non-dropping-particle":"","parse-names":false,"suffix":""},{"dropping-particle":"",</w:instrText>
      </w:r>
      <w:r>
        <w:instrText xml:space="preserve">"family":"Child","given":"Michael","non-dropping-particle":"","parse-names":false,"suffix":""},{"dropping-particle":"","family":"Breyer","given":"Christian","non-dropping-particle":"","parse-names":false,"suffix":""}],"container-title":"LUT Scientific and </w:instrText>
      </w:r>
      <w:r>
        <w:instrText>Expertise Publications : Raportit ja selvitykset - Reports","id":"ITEM-1","issued":{"date-parts":[["2017"]]},"title":"Global Energy System based on 100% Renewable Energy – Power Sector","type":"article-journal"},"uris":["http://www.mendeley.com/documents/?</w:instrText>
      </w:r>
      <w:r>
        <w:instrText>uuid=463da2bf-15c4-406e-be83-26ee306f972f"]}],"mendeley":{"formattedCitation":"(Ram et al., 2017)","plainTextFormattedCitation":"(Ram et al., 2017)","previouslyFormattedCitation":"(Ram et al., 2017)"},"properties":{"noteIndex":0},"schema":"https://github.c</w:instrText>
      </w:r>
      <w:r>
        <w:instrText>om/citation-style-language/schema/raw/master/csl-citation.json"}</w:instrText>
      </w:r>
      <w:r>
        <w:fldChar w:fldCharType="separate"/>
      </w:r>
      <w:bookmarkStart w:id="94" w:name="__Fieldmark__994_2869974584"/>
      <w:r>
        <w:t>(</w:t>
      </w:r>
      <w:bookmarkStart w:id="95" w:name="__Fieldmark__1546_1659650938"/>
      <w:r>
        <w:t>Ram et al., 2017)</w:t>
      </w:r>
      <w:r>
        <w:fldChar w:fldCharType="end"/>
      </w:r>
      <w:bookmarkEnd w:id="94"/>
      <w:bookmarkEnd w:id="95"/>
      <w:r>
        <w:t xml:space="preserve"> and </w:t>
      </w:r>
      <w:proofErr w:type="spellStart"/>
      <w:r>
        <w:t>SolarPower</w:t>
      </w:r>
      <w:proofErr w:type="spellEnd"/>
      <w:r>
        <w:t xml:space="preserve"> Europe </w:t>
      </w:r>
      <w:r>
        <w:fldChar w:fldCharType="begin"/>
      </w:r>
      <w:r>
        <w:instrText>ADDIN CSL_CITATION {"citationItems":[{"id":"ITEM-1","itemData":{"author":[{"dropping-particle":"","family":"SolarPower Europe and LUT University","g</w:instrText>
      </w:r>
      <w:r>
        <w:instrText>iven":"","non-dropping-particle":"","parse-names":false,"suffix":""}],"id":"ITEM-1","issued":{"date-parts":[["2020"]]},"page":"64","title":"100% Renewable Europe - How to make Europe's energy system climate-neutral before 2050","type":"article-journal"},"u</w:instrText>
      </w:r>
      <w:r>
        <w:instrText>ris":["http://www.mendeley.com/documents/?uuid=a747a9c9-6458-490f-8f09-d43aabe68e92"]}],"mendeley":{"formattedCitation":"(SolarPower Europe and LUT University, 2020)","plainTextFormattedCitation":"(SolarPower Europe and LUT University, 2020)","previouslyFo</w:instrText>
      </w:r>
      <w:r>
        <w:instrText>rmattedCitation":"(SolarPower Europe and LUT University, 2020)"},"properties":{"noteIndex":0},"schema":"https://github.com/citation-style-language/schema/raw/master/csl-citation.json"}</w:instrText>
      </w:r>
      <w:r>
        <w:fldChar w:fldCharType="separate"/>
      </w:r>
      <w:bookmarkStart w:id="96" w:name="__Fieldmark__1001_2869974584"/>
      <w:r>
        <w:t>(</w:t>
      </w:r>
      <w:bookmarkStart w:id="97" w:name="__Fieldmark__1557_1659650938"/>
      <w:r>
        <w:t>SolarPower Europe and LUT University, 2020)</w:t>
      </w:r>
      <w:r>
        <w:fldChar w:fldCharType="end"/>
      </w:r>
      <w:bookmarkEnd w:id="96"/>
      <w:bookmarkEnd w:id="97"/>
      <w:r>
        <w:t>.</w:t>
      </w:r>
    </w:p>
    <w:p w14:paraId="79ED7E9F" w14:textId="77777777" w:rsidR="006C67E2" w:rsidRDefault="008B1F2D">
      <w:r>
        <w:t>To further analyse wher</w:t>
      </w:r>
      <w:r>
        <w:t>e the PV power output variability is heading to, the National Energy and Climate Plans (NECPs) of each country in the EU are used. Within the NECPs each country defines the amount of PV systems they plan to install until the year 2030. For the rest of Euro</w:t>
      </w:r>
      <w:r>
        <w:t xml:space="preserve">pe individual national plans are considered or if not found the average PV installed capacity growth rate until the year 2030 from all EU countries is multiply with the current PV installed capacity to get an estimate. </w:t>
      </w:r>
    </w:p>
    <w:p w14:paraId="271F995E" w14:textId="77777777" w:rsidR="006C67E2" w:rsidRDefault="008B1F2D">
      <w:pPr>
        <w:pStyle w:val="berschrift3"/>
        <w:numPr>
          <w:ilvl w:val="2"/>
          <w:numId w:val="2"/>
        </w:numPr>
      </w:pPr>
      <w:bookmarkStart w:id="98" w:name="_Ref62381130"/>
      <w:bookmarkStart w:id="99" w:name="_Toc66805679"/>
      <w:r>
        <w:rPr>
          <w:rStyle w:val="berschrift3Zchn"/>
        </w:rPr>
        <w:t>Electricity consumption data</w:t>
      </w:r>
      <w:bookmarkEnd w:id="98"/>
      <w:bookmarkEnd w:id="99"/>
    </w:p>
    <w:p w14:paraId="024B6B84" w14:textId="77777777" w:rsidR="006C67E2" w:rsidRDefault="008B1F2D">
      <w:r>
        <w:t>Electricity consumption data are taken from the open-power-system-data (</w:t>
      </w:r>
      <w:proofErr w:type="spellStart"/>
      <w:r>
        <w:fldChar w:fldCharType="begin"/>
      </w:r>
      <w:r>
        <w:instrText xml:space="preserve"> HYPERLINK "https://open-power-system-data.org/" \h </w:instrText>
      </w:r>
      <w:r>
        <w:fldChar w:fldCharType="separate"/>
      </w:r>
      <w:r>
        <w:rPr>
          <w:rStyle w:val="InternetLink"/>
        </w:rPr>
        <w:t>opsd</w:t>
      </w:r>
      <w:proofErr w:type="spellEnd"/>
      <w:r>
        <w:rPr>
          <w:rStyle w:val="InternetLink"/>
        </w:rPr>
        <w:fldChar w:fldCharType="end"/>
      </w:r>
      <w:r>
        <w:t xml:space="preserve">). For countries which are missing in the </w:t>
      </w:r>
      <w:proofErr w:type="spellStart"/>
      <w:r>
        <w:t>opsd</w:t>
      </w:r>
      <w:proofErr w:type="spellEnd"/>
      <w:r>
        <w:t xml:space="preserve"> dataset, the statistical office of the European Union (Eurostat) is used as so</w:t>
      </w:r>
      <w:r>
        <w:t xml:space="preserve">urce. Since the availability of the data per year differs per country, we take the latest fully reported year for each country as current total electricity consumption (range between 2016 and 2019). </w:t>
      </w:r>
    </w:p>
    <w:p w14:paraId="22685B8E" w14:textId="77777777" w:rsidR="006C67E2" w:rsidRDefault="006C67E2"/>
    <w:p w14:paraId="188D1DB3" w14:textId="77777777" w:rsidR="006C67E2" w:rsidRDefault="008B1F2D">
      <w:pPr>
        <w:pStyle w:val="Listenabsatz"/>
        <w:numPr>
          <w:ilvl w:val="0"/>
          <w:numId w:val="4"/>
        </w:numPr>
        <w:rPr>
          <w:color w:val="FF0000"/>
        </w:rPr>
      </w:pPr>
      <w:r>
        <w:rPr>
          <w:color w:val="FF0000"/>
        </w:rPr>
        <w:t>Table with all IC per country? Consumption? Only countr</w:t>
      </w:r>
      <w:r>
        <w:rPr>
          <w:color w:val="FF0000"/>
        </w:rPr>
        <w:t>ies?</w:t>
      </w:r>
    </w:p>
    <w:p w14:paraId="78B90E9A" w14:textId="77777777" w:rsidR="006C67E2" w:rsidRDefault="006C67E2"/>
    <w:p w14:paraId="6E721B16" w14:textId="77777777" w:rsidR="006C67E2" w:rsidRDefault="008B1F2D">
      <w:pPr>
        <w:spacing w:after="160" w:line="259" w:lineRule="auto"/>
        <w:ind w:firstLine="0"/>
        <w:jc w:val="left"/>
        <w:rPr>
          <w:rFonts w:eastAsiaTheme="majorEastAsia" w:cstheme="majorBidi"/>
          <w:b/>
          <w:sz w:val="24"/>
          <w:szCs w:val="26"/>
        </w:rPr>
      </w:pPr>
      <w:r>
        <w:br w:type="page"/>
      </w:r>
    </w:p>
    <w:p w14:paraId="2A85FF9F" w14:textId="77777777" w:rsidR="006C67E2" w:rsidRDefault="008B1F2D">
      <w:pPr>
        <w:pStyle w:val="berschrift2"/>
        <w:numPr>
          <w:ilvl w:val="1"/>
          <w:numId w:val="2"/>
        </w:numPr>
        <w:ind w:hanging="578"/>
      </w:pPr>
      <w:bookmarkStart w:id="100" w:name="_Toc66805680"/>
      <w:r>
        <w:rPr>
          <w:noProof/>
        </w:rPr>
        <w:lastRenderedPageBreak/>
        <w:drawing>
          <wp:anchor distT="0" distB="7620" distL="114300" distR="0" simplePos="0" relativeHeight="8" behindDoc="0" locked="0" layoutInCell="1" allowOverlap="1" wp14:anchorId="77B58076" wp14:editId="090E34EB">
            <wp:simplePos x="0" y="0"/>
            <wp:positionH relativeFrom="margin">
              <wp:align>right</wp:align>
            </wp:positionH>
            <wp:positionV relativeFrom="paragraph">
              <wp:posOffset>248920</wp:posOffset>
            </wp:positionV>
            <wp:extent cx="5969000" cy="3116580"/>
            <wp:effectExtent l="0" t="0" r="0" b="0"/>
            <wp:wrapTopAndBottom/>
            <wp:docPr id="3"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2"/>
                    <pic:cNvPicPr>
                      <a:picLocks noChangeAspect="1" noChangeArrowheads="1"/>
                    </pic:cNvPicPr>
                  </pic:nvPicPr>
                  <pic:blipFill>
                    <a:blip r:embed="rId17"/>
                    <a:stretch>
                      <a:fillRect/>
                    </a:stretch>
                  </pic:blipFill>
                  <pic:spPr bwMode="auto">
                    <a:xfrm>
                      <a:off x="0" y="0"/>
                      <a:ext cx="5969000" cy="3116580"/>
                    </a:xfrm>
                    <a:prstGeom prst="rect">
                      <a:avLst/>
                    </a:prstGeom>
                  </pic:spPr>
                </pic:pic>
              </a:graphicData>
            </a:graphic>
          </wp:anchor>
        </w:drawing>
      </w:r>
      <w:r>
        <w:t>Method</w:t>
      </w:r>
      <w:bookmarkEnd w:id="100"/>
    </w:p>
    <w:p w14:paraId="71AC4E80" w14:textId="77777777" w:rsidR="006C67E2" w:rsidRDefault="006C67E2"/>
    <w:p w14:paraId="7A4C793C" w14:textId="77777777" w:rsidR="006C67E2" w:rsidRDefault="008B1F2D">
      <w:r>
        <w:rPr>
          <w:noProof/>
        </w:rPr>
        <w:drawing>
          <wp:inline distT="0" distB="0" distL="0" distR="0" wp14:anchorId="0110CD34" wp14:editId="7C9CEF58">
            <wp:extent cx="5972175" cy="3114675"/>
            <wp:effectExtent l="0" t="0" r="0" b="0"/>
            <wp:docPr id="4"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7"/>
                    <pic:cNvPicPr>
                      <a:picLocks noChangeAspect="1" noChangeArrowheads="1"/>
                    </pic:cNvPicPr>
                  </pic:nvPicPr>
                  <pic:blipFill>
                    <a:blip r:embed="rId18"/>
                    <a:stretch>
                      <a:fillRect/>
                    </a:stretch>
                  </pic:blipFill>
                  <pic:spPr bwMode="auto">
                    <a:xfrm>
                      <a:off x="0" y="0"/>
                      <a:ext cx="5972175" cy="3114675"/>
                    </a:xfrm>
                    <a:prstGeom prst="rect">
                      <a:avLst/>
                    </a:prstGeom>
                  </pic:spPr>
                </pic:pic>
              </a:graphicData>
            </a:graphic>
          </wp:inline>
        </w:drawing>
      </w:r>
    </w:p>
    <w:p w14:paraId="62D3F2FF" w14:textId="77777777" w:rsidR="006C67E2" w:rsidRDefault="006C67E2"/>
    <w:p w14:paraId="781E18BE" w14:textId="77777777" w:rsidR="006C67E2" w:rsidRDefault="006C67E2"/>
    <w:p w14:paraId="35A837BF" w14:textId="77777777" w:rsidR="006C67E2" w:rsidRDefault="008B1F2D">
      <w:pPr>
        <w:spacing w:after="160" w:line="259" w:lineRule="auto"/>
        <w:ind w:firstLine="0"/>
        <w:jc w:val="left"/>
      </w:pPr>
      <w:r>
        <w:br w:type="page"/>
      </w:r>
    </w:p>
    <w:p w14:paraId="116F64A5" w14:textId="77777777" w:rsidR="006C67E2" w:rsidRDefault="008B1F2D">
      <w:r>
        <w:rPr>
          <w:noProof/>
        </w:rPr>
        <w:lastRenderedPageBreak/>
        <w:drawing>
          <wp:inline distT="0" distB="0" distL="0" distR="0" wp14:anchorId="2B9710A9" wp14:editId="5D66F4FD">
            <wp:extent cx="5972175" cy="3114675"/>
            <wp:effectExtent l="0" t="0" r="0" b="0"/>
            <wp:docPr id="5"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29"/>
                    <pic:cNvPicPr>
                      <a:picLocks noChangeAspect="1" noChangeArrowheads="1"/>
                    </pic:cNvPicPr>
                  </pic:nvPicPr>
                  <pic:blipFill>
                    <a:blip r:embed="rId19"/>
                    <a:stretch>
                      <a:fillRect/>
                    </a:stretch>
                  </pic:blipFill>
                  <pic:spPr bwMode="auto">
                    <a:xfrm>
                      <a:off x="0" y="0"/>
                      <a:ext cx="5972175" cy="3114675"/>
                    </a:xfrm>
                    <a:prstGeom prst="rect">
                      <a:avLst/>
                    </a:prstGeom>
                  </pic:spPr>
                </pic:pic>
              </a:graphicData>
            </a:graphic>
          </wp:inline>
        </w:drawing>
      </w:r>
    </w:p>
    <w:p w14:paraId="7974C1A4" w14:textId="77777777" w:rsidR="006C67E2" w:rsidRDefault="008B1F2D">
      <w:pPr>
        <w:pStyle w:val="berschrift3"/>
        <w:numPr>
          <w:ilvl w:val="2"/>
          <w:numId w:val="2"/>
        </w:numPr>
      </w:pPr>
      <w:bookmarkStart w:id="101" w:name="_Toc66805681"/>
      <w:r>
        <w:t>ERA5 data pre-processing</w:t>
      </w:r>
      <w:bookmarkEnd w:id="101"/>
    </w:p>
    <w:p w14:paraId="0F359729" w14:textId="77777777" w:rsidR="006C67E2" w:rsidRDefault="008B1F2D">
      <w:pPr>
        <w:tabs>
          <w:tab w:val="left" w:pos="1935"/>
        </w:tabs>
      </w:pPr>
      <w:r>
        <w:t>As first step the hourly geopotential height fields from ERA5 are resampled by calculating daily means because weather regimes typically last several days, and an hourly temporal resolution is not necessary</w:t>
      </w:r>
      <w:r>
        <w:t xml:space="preserve">. Furthermore, a 10-day lowpass filter is applied to smooth the data. The input data for the EOF analysis (see section </w:t>
      </w:r>
      <w:r>
        <w:fldChar w:fldCharType="begin"/>
      </w:r>
      <w:r>
        <w:instrText>REF _Ref62568869 \n \h</w:instrText>
      </w:r>
      <w:r>
        <w:fldChar w:fldCharType="separate"/>
      </w:r>
      <w:r>
        <w:t>2.2.2</w:t>
      </w:r>
      <w:r>
        <w:fldChar w:fldCharType="end"/>
      </w:r>
      <w:r>
        <w:t>) are standardized anomalies which are calc</w:t>
      </w:r>
      <w:r>
        <w:t>ulate with the lowpass filtered daily means:</w:t>
      </w:r>
    </w:p>
    <w:p w14:paraId="15F4A6A3" w14:textId="77777777" w:rsidR="006C67E2" w:rsidRDefault="006C67E2">
      <w:pPr>
        <w:tabs>
          <w:tab w:val="left" w:pos="1935"/>
        </w:tabs>
        <w:ind w:firstLine="0"/>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1DD6F388" w14:textId="77777777">
        <w:trPr>
          <w:jc w:val="center"/>
        </w:trPr>
        <w:tc>
          <w:tcPr>
            <w:tcW w:w="701" w:type="dxa"/>
            <w:tcBorders>
              <w:top w:val="nil"/>
              <w:left w:val="nil"/>
              <w:bottom w:val="nil"/>
              <w:right w:val="nil"/>
            </w:tcBorders>
            <w:shd w:val="clear" w:color="auto" w:fill="auto"/>
            <w:vAlign w:val="center"/>
          </w:tcPr>
          <w:p w14:paraId="65A96B2B"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2F81340D" w14:textId="77777777" w:rsidR="006C67E2" w:rsidRDefault="008B1F2D">
            <w:pPr>
              <w:spacing w:line="240" w:lineRule="auto"/>
              <w:ind w:firstLine="0"/>
            </w:pPr>
            <m:oMathPara>
              <m:oMath>
                <m:sSub>
                  <m:sSubPr>
                    <m:ctrlPr>
                      <w:rPr>
                        <w:rFonts w:ascii="Cambria Math" w:hAnsi="Cambria Math"/>
                      </w:rPr>
                    </m:ctrlPr>
                  </m:sSubPr>
                  <m:e>
                    <m:sSub>
                      <m:sSubPr>
                        <m:ctrlPr>
                          <w:rPr>
                            <w:rFonts w:ascii="Cambria Math" w:hAnsi="Cambria Math"/>
                          </w:rPr>
                        </m:ctrlPr>
                      </m:sSubPr>
                      <m:e>
                        <m:r>
                          <w:rPr>
                            <w:rFonts w:ascii="Cambria Math" w:hAnsi="Cambria Math"/>
                          </w:rPr>
                          <m:t>std</m:t>
                        </m:r>
                      </m:e>
                      <m:sub>
                        <m:r>
                          <w:rPr>
                            <w:rFonts w:ascii="Cambria Math" w:hAnsi="Cambria Math"/>
                          </w:rPr>
                          <m:t>ano</m:t>
                        </m:r>
                      </m:sub>
                    </m:sSub>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t>
                        </m:r>
                        <m:r>
                          <w:rPr>
                            <w:rFonts w:ascii="Cambria Math" w:hAnsi="Cambria Math"/>
                          </w:rPr>
                          <m:t>,</m:t>
                        </m:r>
                        <m:r>
                          <w:rPr>
                            <w:rFonts w:ascii="Cambria Math" w:hAnsi="Cambria Math"/>
                          </w:rPr>
                          <m:t>mean</m:t>
                        </m:r>
                      </m:sub>
                    </m:sSub>
                  </m:num>
                  <m:den>
                    <m:sSub>
                      <m:sSubPr>
                        <m:ctrlPr>
                          <w:rPr>
                            <w:rFonts w:ascii="Cambria Math" w:hAnsi="Cambria Math"/>
                          </w:rPr>
                        </m:ctrlPr>
                      </m:sSubPr>
                      <m:e>
                        <m:r>
                          <w:rPr>
                            <w:rFonts w:ascii="Cambria Math" w:hAnsi="Cambria Math"/>
                          </w:rPr>
                          <m:t>z</m:t>
                        </m:r>
                      </m:e>
                      <m:sub>
                        <m:r>
                          <w:rPr>
                            <w:rFonts w:ascii="Cambria Math" w:hAnsi="Cambria Math"/>
                          </w:rPr>
                          <m:t>d</m:t>
                        </m:r>
                        <m:r>
                          <w:rPr>
                            <w:rFonts w:ascii="Cambria Math" w:hAnsi="Cambria Math"/>
                          </w:rPr>
                          <m:t>,</m:t>
                        </m:r>
                        <m:r>
                          <w:rPr>
                            <w:rFonts w:ascii="Cambria Math" w:hAnsi="Cambria Math"/>
                          </w:rPr>
                          <m:t>std</m:t>
                        </m:r>
                      </m:sub>
                    </m:sSub>
                  </m:den>
                </m:f>
              </m:oMath>
            </m:oMathPara>
          </w:p>
        </w:tc>
        <w:tc>
          <w:tcPr>
            <w:tcW w:w="757" w:type="dxa"/>
            <w:tcBorders>
              <w:top w:val="nil"/>
              <w:left w:val="nil"/>
              <w:bottom w:val="nil"/>
              <w:right w:val="nil"/>
            </w:tcBorders>
            <w:shd w:val="clear" w:color="auto" w:fill="auto"/>
            <w:vAlign w:val="center"/>
          </w:tcPr>
          <w:p w14:paraId="0AB6B1FD" w14:textId="77777777" w:rsidR="006C67E2" w:rsidRDefault="008B1F2D">
            <w:pPr>
              <w:spacing w:line="240" w:lineRule="auto"/>
              <w:ind w:firstLine="0"/>
              <w:jc w:val="right"/>
            </w:pPr>
            <w:bookmarkStart w:id="102" w:name="_Ref58925067"/>
            <w:r>
              <w:t xml:space="preserve">Eq. </w:t>
            </w:r>
            <w:r>
              <w:fldChar w:fldCharType="begin"/>
            </w:r>
            <w:r>
              <w:instrText>SEQ Equation \* ARABIC</w:instrText>
            </w:r>
            <w:r>
              <w:fldChar w:fldCharType="separate"/>
            </w:r>
            <w:r>
              <w:t>2</w:t>
            </w:r>
            <w:r>
              <w:fldChar w:fldCharType="end"/>
            </w:r>
            <w:bookmarkEnd w:id="102"/>
          </w:p>
        </w:tc>
      </w:tr>
    </w:tbl>
    <w:p w14:paraId="5A4959DC" w14:textId="77777777" w:rsidR="006C67E2" w:rsidRDefault="008B1F2D">
      <w:r>
        <w:br/>
        <w:t xml:space="preserve">where </w:t>
      </w:r>
      <w:proofErr w:type="spellStart"/>
      <w:r>
        <w:t>z</w:t>
      </w:r>
      <w:r>
        <w:rPr>
          <w:vertAlign w:val="subscript"/>
        </w:rPr>
        <w:t>d</w:t>
      </w:r>
      <w:proofErr w:type="spellEnd"/>
      <w:r>
        <w:t xml:space="preserve"> are the lowpass filtered daily means of the geopotential height, </w:t>
      </w:r>
      <w:proofErr w:type="spellStart"/>
      <w:proofErr w:type="gramStart"/>
      <w:r>
        <w:t>z</w:t>
      </w:r>
      <w:r>
        <w:rPr>
          <w:vertAlign w:val="subscript"/>
        </w:rPr>
        <w:t>d,mean</w:t>
      </w:r>
      <w:proofErr w:type="spellEnd"/>
      <w:proofErr w:type="gramEnd"/>
      <w:r>
        <w:t xml:space="preserve"> is the climatological mean with a running window of 30 days, and </w:t>
      </w:r>
      <w:proofErr w:type="spellStart"/>
      <w:r>
        <w:t>z</w:t>
      </w:r>
      <w:r>
        <w:rPr>
          <w:vertAlign w:val="subscript"/>
        </w:rPr>
        <w:t>d,std</w:t>
      </w:r>
      <w:proofErr w:type="spellEnd"/>
      <w:r>
        <w:t xml:space="preserve"> is the standard deviation of the geopotential height with a running window of 30 days. The running window is d</w:t>
      </w:r>
      <w:r>
        <w:t>efined such as the respective day acts as centre of the window. For instance, to derive the reference climatology for the 15</w:t>
      </w:r>
      <w:r>
        <w:rPr>
          <w:vertAlign w:val="superscript"/>
        </w:rPr>
        <w:t>th</w:t>
      </w:r>
      <w:r>
        <w:t xml:space="preserve"> of January the mean of the first to the </w:t>
      </w:r>
      <w:proofErr w:type="gramStart"/>
      <w:r>
        <w:t>30</w:t>
      </w:r>
      <w:r>
        <w:rPr>
          <w:vertAlign w:val="superscript"/>
        </w:rPr>
        <w:t>th</w:t>
      </w:r>
      <w:proofErr w:type="gramEnd"/>
      <w:r>
        <w:t xml:space="preserve"> January is calculated for every year and grid point. This results in 41 means per gr</w:t>
      </w:r>
      <w:r>
        <w:t>id point since our dataset covers 41 years. These 41 means per grid point are taken again to calculate a mean, so that we finally have one reference climatology for the 15</w:t>
      </w:r>
      <w:r>
        <w:rPr>
          <w:vertAlign w:val="superscript"/>
        </w:rPr>
        <w:t>th</w:t>
      </w:r>
      <w:r>
        <w:t xml:space="preserve"> of January for every grid point. This is done analogous for every day of the year,</w:t>
      </w:r>
      <w:r>
        <w:t xml:space="preserve"> which yields in 366 sperate reference climatology and standard deviations. </w:t>
      </w:r>
    </w:p>
    <w:p w14:paraId="4B092244" w14:textId="77777777" w:rsidR="006C67E2" w:rsidRDefault="008B1F2D">
      <w:r>
        <w:t>Standardized anomalies are used because of the weather regimes definition year around. Since it includes normalizing with the standard deviation, the amplitude in the anomaly caus</w:t>
      </w:r>
      <w:r>
        <w:t xml:space="preserve">ed by the seasonal cycle is removed prior to the weather regime classification. The used 30-day running window for the reference climatology and standard deviation calculations differs to other studies. Often, investigations are only made </w:t>
      </w:r>
      <w:r>
        <w:lastRenderedPageBreak/>
        <w:t>for weather regim</w:t>
      </w:r>
      <w:r>
        <w:t>e in winter where a correction for the seasonality is not needed (REF). Others (GRAMS) are using 90-day but since our interest focus on multiday timescale this is rather long and increases the probability that the impact of the signal of the seasonal cycle</w:t>
      </w:r>
      <w:r>
        <w:t xml:space="preserve"> is rather high. </w:t>
      </w:r>
    </w:p>
    <w:p w14:paraId="38746046" w14:textId="77777777" w:rsidR="006C67E2" w:rsidRDefault="008B1F2D">
      <w:pPr>
        <w:spacing w:after="160" w:line="259" w:lineRule="auto"/>
        <w:ind w:firstLine="0"/>
        <w:jc w:val="left"/>
        <w:rPr>
          <w:color w:val="FF0000"/>
        </w:rPr>
      </w:pPr>
      <w:r>
        <w:rPr>
          <w:color w:val="FF0000"/>
        </w:rPr>
        <w:t>EVTL PICTURES WITH COMPARISON</w:t>
      </w:r>
    </w:p>
    <w:p w14:paraId="639E218A" w14:textId="77777777" w:rsidR="006C67E2" w:rsidRDefault="008B1F2D">
      <w:pPr>
        <w:pStyle w:val="berschrift3"/>
        <w:numPr>
          <w:ilvl w:val="2"/>
          <w:numId w:val="2"/>
        </w:numPr>
      </w:pPr>
      <w:bookmarkStart w:id="103" w:name="_Ref62568869"/>
      <w:bookmarkStart w:id="104" w:name="_Toc66805682"/>
      <w:r>
        <w:t>Weather regime classification</w:t>
      </w:r>
      <w:bookmarkEnd w:id="103"/>
      <w:bookmarkEnd w:id="104"/>
    </w:p>
    <w:p w14:paraId="4479893E" w14:textId="77777777" w:rsidR="006C67E2" w:rsidRDefault="008B1F2D">
      <w:r>
        <w:t xml:space="preserve">For the weather regime classification, the well-known method of empirical orthogonal function analysis and k-means clustering is used </w:t>
      </w:r>
      <w:r>
        <w:fldChar w:fldCharType="begin"/>
      </w:r>
      <w:r>
        <w:instrText>ADDIN CSL_CITATION {"citationItems":[{"id":"</w:instrText>
      </w:r>
      <w:r>
        <w:instrText>ITEM-1","itemData":{"DOI":"10.1175/1520-0469(1995)052&lt;1237:WRRAQS&gt;2.0.CO;2","ISSN":"00224928","abstract":"Two different definitions of midlatitude weather regimes are compared. The first seeks recurrent atmospheric patterns. The second seeks quasi-stationa</w:instrText>
      </w:r>
      <w:r>
        <w:instrText xml:space="preserve">ry patterns, whose average tendency vanishes. Recurrent patterns are identified by cluster analysis, and qausi-stationary patterns are identified by solving a nonlinear equilibration equation. The two methods give the same number of weather regimes - four </w:instrText>
      </w:r>
      <w:r>
        <w:instrText>over the Atlantic sector and three over the Pacific sector. However, the patterns differ significantly. The investigation of the tendency, or drift, of the clusters shows that recurrent flows have a systematic slow evolution, explaining this difference. Th</w:instrText>
      </w:r>
      <w:r>
        <w:instrText>e patterns are in agreement with the ones obtained from previous studies, but their number differs. -from Authors","author":[{"dropping-particle":"","family":"Michelangeli","given":"P. A.","non-dropping-particle":"","parse-names":false,"suffix":""},{"dropp</w:instrText>
      </w:r>
      <w:r>
        <w:instrText>ing-particle":"","family":"Vautard","given":"R.","non-dropping-particle":"","parse-names":false,"suffix":""},{"dropping-particle":"","family":"Legras","given":"B.","non-dropping-particle":"","parse-names":false,"suffix":""}],"container-title":"Journal of t</w:instrText>
      </w:r>
      <w:r>
        <w:instrText>he Atmospheric Sciences","id":"ITEM-1","issue":"8","issued":{"date-parts":[["1995"]]},"page":"1237-1256","title":"Weather regimes: recurrence and quasi stationarity","type":"article","volume":"52"},"uris":["http://www.mendeley.com/documents/?uuid=e65311d3-</w:instrText>
      </w:r>
      <w:r>
        <w:instrText>efe5-47ac-aa82-b6cbd44b48b4"]},{"id":"ITEM-2","itemData":{"DOI":"10.1038/nature07286","ISSN":"14764687","abstract":"Bridging the traditional gap between the spatio-temporal scales of weather and climate is a significant challenge facing the atmospheric com</w:instrText>
      </w:r>
      <w:r>
        <w:instrText>munity. In particular, progress in both medium-range and seasonal-to-interannual climate prediction relies on our understanding of recurrent weather patterns and the identification of specific causes responsible for their favoured occurrence, persistence o</w:instrText>
      </w:r>
      <w:r>
        <w:instrText>r transition. Within this framework, I here present evidence that the main climate intra-seasonal oscillation in the tropics - the Madden-Julian Oscillation (MJO) - controls part of the distribution and sequences of the four daily weather regimes defined o</w:instrText>
      </w:r>
      <w:r>
        <w:instrText>ver the North Atlantic-European region in winter. North Atlantic Oscillation (NAO) regimes are the most affected, allowing for medium-range predictability of their phase far exceeding the limit of around one week that is usually quoted. The tropical-extrat</w:instrText>
      </w:r>
      <w:r>
        <w:instrText xml:space="preserve">ropical lagged relationship is asymmetrical. Positive NAO events mostly respond to a mid-latitude low-frequency wave train initiated by the MJO in the western-central tropical Pacific and propagating eastwards. Precursors for negative NAO events are found </w:instrText>
      </w:r>
      <w:r>
        <w:instrText>in the eastern tropical Pacific-western Atlantic, leading to changes along the North Atlantic storm track. Wave-breaking diagnostics tend to support the MJO preconditioning and the role of transient eddies in setting the phase of the NAO. I present a simpl</w:instrText>
      </w:r>
      <w:r>
        <w:instrText xml:space="preserve">e statistical model to quantitatively assess the potential predictability of the daily NAO index or the sign of the NAO regimes when they occur. Forecasts are successful in ∼70 per cent of the cases based on the knowledge of the previous ∼12-day MJO phase </w:instrText>
      </w:r>
      <w:r>
        <w:instrText>used as a predictor. This promising skill could be of importance considering the tight link between weather regimes and both mean conditions and the chances of extreme events occurring over Europe. These findings are useful for further stressing the need t</w:instrText>
      </w:r>
      <w:r>
        <w:instrText>o better simulate and forecast the tropical coupled ocean-atmosphere dynamics, which is a source of medium-to-long range predictability and is the Achilles' heel of the current seamless prediction suites. ©2008 Macmillan Publishers Limited. All rights rese</w:instrText>
      </w:r>
      <w:r>
        <w:instrText>rved.","author":[{"dropping-particle":"","family":"Cassou","given":"Christophe","non-dropping-particle":"","parse-names":false,"suffix":""}],"container-title":"Nature","id":"ITEM-2","issue":"7212","issued":{"date-parts":[["2008"]]},"page":"523-527","title"</w:instrText>
      </w:r>
      <w:r>
        <w:instrText>:"Intraseasonal interaction between the Madden-Julian Oscillation and the North Atlantic Oscillation","type":"article-journal","volume":"455"},"uris":["http://www.mendeley.com/documents/?uuid=69380aa0-e642-4004-a672-91882b3732c9"]}],"mendeley":{"formattedC</w:instrText>
      </w:r>
      <w:r>
        <w:instrText>itation":"(Cassou, 2008; Michelangeli et al., 1995)","plainTextFormattedCitation":"(Cassou, 2008; Michelangeli et al., 1995)","previouslyFormattedCitation":"(Cassou, 2008; Michelangeli et al., 1995)"},"properties":{"noteIndex":0},"schema":"https://github.c</w:instrText>
      </w:r>
      <w:r>
        <w:instrText>om/citation-style-language/schema/raw/master/csl-citation.json"}</w:instrText>
      </w:r>
      <w:r>
        <w:fldChar w:fldCharType="separate"/>
      </w:r>
      <w:bookmarkStart w:id="105" w:name="__Fieldmark__1067_2869974584"/>
      <w:r>
        <w:t>(</w:t>
      </w:r>
      <w:bookmarkStart w:id="106" w:name="__Fieldmark__1736_1659650938"/>
      <w:r>
        <w:t>Cassou, 2008; Michelangeli et al., 1995)</w:t>
      </w:r>
      <w:r>
        <w:fldChar w:fldCharType="end"/>
      </w:r>
      <w:bookmarkEnd w:id="105"/>
      <w:bookmarkEnd w:id="106"/>
      <w:r>
        <w:t>. An EOF analyses decomposes a dataset into statistically orthogonal modes that describe the variability of the data. For metrological datasets, a f</w:t>
      </w:r>
      <w:r>
        <w:t xml:space="preserve">ew modes are often sufficient to explain a large fraction of the total variability in the data, which is helpful to assess the key patterns of the variability and to further analyse them. We perform the EOF analysis on our pre-processed data with the </w:t>
      </w:r>
      <w:proofErr w:type="spellStart"/>
      <w:r>
        <w:t>eofs</w:t>
      </w:r>
      <w:proofErr w:type="spellEnd"/>
      <w:r>
        <w:t xml:space="preserve"> </w:t>
      </w:r>
      <w:r>
        <w:t xml:space="preserve">python package by </w:t>
      </w:r>
      <w:r>
        <w:fldChar w:fldCharType="begin"/>
      </w:r>
      <w:r>
        <w:instrText>ADDIN CSL_CITATION {"citationItems":[{"id":"ITEM-1","itemData":{"DOI":"10.5334/jors.122","ISSN":"2049-9647","abstract":"The eofs library provides a high-level Python interface for computing empirical orthogonal functions (EOFs) and relate</w:instrText>
      </w:r>
      <w:r>
        <w:instrText>d quantities, with a focus on correctness and ease of use. The library is implemented in a modular hierarchical fashion, allowing computations using plain arrays, or the inclusion of metadata. The software provides a convenient package for users wanting to</w:instrText>
      </w:r>
      <w:r>
        <w:instrText xml:space="preserve"> perform EOF analysis in Python, and integrates with popular libraries from atmospheric and climate science. The software is available on Github.","author":[{"dropping-particle":"","family":"Dawson","given":"Andrew","non-dropping-particle":"","parse-names"</w:instrText>
      </w:r>
      <w:r>
        <w:instrText>:false,"suffix":""}],"container-title":"Journal of Open Research Software","id":"ITEM-1","issued":{"date-parts":[["2016"]]},"page":"4-7","title":"eofs: A Library for EOF Analysis of Meteorological, Oceanographic, and Climate Data","type":"article-journal",</w:instrText>
      </w:r>
      <w:r>
        <w:instrText>"volume":"4"},"uris":["http://www.mendeley.com/documents/?uuid=4f3b9f1b-240b-4b66-ba9a-c078d02dcb13"]}],"mendeley":{"formattedCitation":"(Dawson, 2016)","manualFormatting":"Dawson (2016)","plainTextFormattedCitation":"(Dawson, 2016)","previouslyFormattedCi</w:instrText>
      </w:r>
      <w:r>
        <w:instrText>tation":"(Dawson, 2016)"},"properties":{"noteIndex":0},"schema":"https://github.com/citation-style-language/schema/raw/master/csl-citation.json"}</w:instrText>
      </w:r>
      <w:r>
        <w:fldChar w:fldCharType="separate"/>
      </w:r>
      <w:bookmarkStart w:id="107" w:name="__Fieldmark__1074_2869974584"/>
      <w:r>
        <w:t>D</w:t>
      </w:r>
      <w:bookmarkStart w:id="108" w:name="__Fieldmark__1750_1659650938"/>
      <w:r>
        <w:t>awson (2016)</w:t>
      </w:r>
      <w:r>
        <w:fldChar w:fldCharType="end"/>
      </w:r>
      <w:bookmarkEnd w:id="107"/>
      <w:bookmarkEnd w:id="108"/>
      <w:r>
        <w:t xml:space="preserve">. </w:t>
      </w:r>
    </w:p>
    <w:p w14:paraId="0592EEC3" w14:textId="77777777" w:rsidR="006C67E2" w:rsidRDefault="008B1F2D">
      <w:r>
        <w:t>The resulting first 16 principal components of our EOF analyses, which explained ~90% of the</w:t>
      </w:r>
      <w:r>
        <w:t xml:space="preserve"> variance, are used to cluster the data into weather regimes. We use the clustering method k-means which is implemented in the python package </w:t>
      </w:r>
      <w:proofErr w:type="spellStart"/>
      <w:r>
        <w:t>sklearn.cluster</w:t>
      </w:r>
      <w:proofErr w:type="spellEnd"/>
      <w:r>
        <w:t xml:space="preserve"> by </w:t>
      </w:r>
      <w:r>
        <w:fldChar w:fldCharType="begin"/>
      </w:r>
      <w:r>
        <w:instrText>ADDIN CSL_CITATION {"citationItems":[{"id":"ITEM-1","itemData":{"author":[{"dropping-particle":</w:instrText>
      </w:r>
      <w:r>
        <w:instrText>"","family":"Pedregosa","given":"F","non-dropping-particle":"","parse-names":false,"suffix":""},{"dropping-particle":"","family":"Varoquaux","given":"G","non-dropping-particle":"","parse-names":false,"suffix":""},{"dropping-particle":"","family":"Gramfort"</w:instrText>
      </w:r>
      <w:r>
        <w:instrText>,"given":"A","non-dropping-particle":"","parse-names":false,"suffix":""},{"dropping-particle":"","family":"Michel","given":"V","non-dropping-particle":"","parse-names":false,"suffix":""},{"dropping-particle":"","family":"Thirion","given":"B","non-dropping-</w:instrText>
      </w:r>
      <w:r>
        <w:instrText>particle":"","parse-names":false,"suffix":""},{"dropping-particle":"","family":"Grisel","given":"O","non-dropping-particle":"","parse-names":false,"suffix":""},{"dropping-particle":"","family":"Blondel","given":"M","non-dropping-particle":"","parse-names":</w:instrText>
      </w:r>
      <w:r>
        <w:instrText>false,"suffix":""},{"dropping-particle":"","family":"Prettenhofer","given":"P","non-dropping-particle":"","parse-names":false,"suffix":""},{"dropping-particle":"","family":"Weiss","given":"R","non-dropping-particle":"","parse-names":false,"suffix":""},{"dr</w:instrText>
      </w:r>
      <w:r>
        <w:instrText>opping-particle":"","family":"Dubourg","given":"V","non-dropping-particle":"","parse-names":false,"suffix":""},{"dropping-particle":"","family":"Vanderplas","given":"J","non-dropping-particle":"","parse-names":false,"suffix":""},{"dropping-particle":"","fa</w:instrText>
      </w:r>
      <w:r>
        <w:instrText>mily":"Passos","given":"A","non-dropping-particle":"","parse-names":false,"suffix":""},{"dropping-particle":"","family":"Cournapeau","given":"D","non-dropping-particle":"","parse-names":false,"suffix":""},{"dropping-particle":"","family":"Brucher","given":</w:instrText>
      </w:r>
      <w:r>
        <w:instrText>"M","non-dropping-particle":"","parse-names":false,"suffix":""},{"dropping-particle":"","family":"Perrot","given":"M","non-dropping-particle":"","parse-names":false,"suffix":""},{"dropping-particle":"","family":"Duchesnay","given":"E","non-dropping-particl</w:instrText>
      </w:r>
      <w:r>
        <w:instrText>e":"","parse-names":false,"suffix":""}],"container-title":"Journal of Machine Learning Research","id":"ITEM-1","issued":{"date-parts":[["2011"]]},"page":"2825-2830","title":"Scikit-learn: Machine Learning in {P}ython","type":"article-journal","volume":"12"</w:instrText>
      </w:r>
      <w:r>
        <w:instrText>},"uris":["http://www.mendeley.com/documents/?uuid=17140cf5-1e3c-44d7-b0b0-8448aed2d045"]}],"mendeley":{"formattedCitation":"(Pedregosa et al., 2011)","manualFormatting":"Pedregosa et al. (2011)","plainTextFormattedCitation":"(Pedregosa et al., 2011)","pre</w:instrText>
      </w:r>
      <w:r>
        <w:instrText>viouslyFormattedCitation":"(Pedregosa et al., 2011)"},"properties":{"noteIndex":0},"schema":"https://github.com/citation-style-language/schema/raw/master/csl-citation.json"}</w:instrText>
      </w:r>
      <w:r>
        <w:fldChar w:fldCharType="separate"/>
      </w:r>
      <w:bookmarkStart w:id="109" w:name="__Fieldmark__1082_2869974584"/>
      <w:r>
        <w:t>P</w:t>
      </w:r>
      <w:bookmarkStart w:id="110" w:name="__Fieldmark__1775_1659650938"/>
      <w:r>
        <w:t xml:space="preserve">edregosa </w:t>
      </w:r>
      <w:r>
        <w:rPr>
          <w:i/>
        </w:rPr>
        <w:t>et al.</w:t>
      </w:r>
      <w:r>
        <w:t xml:space="preserve"> (2011)</w:t>
      </w:r>
      <w:r>
        <w:fldChar w:fldCharType="end"/>
      </w:r>
      <w:bookmarkEnd w:id="109"/>
      <w:bookmarkEnd w:id="110"/>
      <w:r>
        <w:t>. Generally, clustering techniques are used to group data</w:t>
      </w:r>
      <w:r>
        <w:t xml:space="preserve"> with similar characteristics by minimizing the variance within the clusters. The difficulty lies in the definition of the number of clusters. For the Euro-Atlantic region often four clusters are used to define the weather regimes </w:t>
      </w:r>
      <w:r>
        <w:fldChar w:fldCharType="begin"/>
      </w:r>
      <w:r>
        <w:instrText>ADDIN CSL_CITATION {"cita</w:instrText>
      </w:r>
      <w:r>
        <w:instrText xml:space="preserve">tionItems":[{"id":"ITEM-1","itemData":{"DOI":"10.1088/1748-9326/ab38d3","ISSN":"1748-9326","abstract":"The growing share of variable renewable energy increases the meteorological sensitivity of power systems. This study investigates if large-scale weather </w:instrText>
      </w:r>
      <w:r>
        <w:instrText>regimes capture the influence of meteorological variability on the European energy sector. For each weather regime, the associated changes to wintertime - mean and extreme - wind and solar power production, temperature-driven energy demand and energy short</w:instrText>
      </w:r>
      <w:r>
        <w:instrText>fall (residual load) are explored. Days with a blocked circulation pattern, i.e. the 'Scandinavian Blocking' and 'North Atlantic Oscillation negative' regimes, on average have lower than normal renewable power production, higher than normal energy demand a</w:instrText>
      </w:r>
      <w:r>
        <w:instrText>nd therefore, higher than normal energy shortfall. These average effects hide large variability of energy parameters within each weather regime. Though the risk of extreme high energy shortfall events increases in the two blocked regimes (by a factor of 1.</w:instrText>
      </w:r>
      <w:r>
        <w:instrText>5 and 2.0, respectively), it is shown that such events occur in all regimes. Extreme high energy shortfall events are the result of rare circulation types and smaller-scale features, rather than extreme magnitudes of common large-scale circulation types. I</w:instrText>
      </w:r>
      <w:r>
        <w:instrText>n fact, these events resemble each other more strongly than their respective weather regime mean pattern. For (sub-)seasonal forecasting applications weather regimes may be of use for the energy sector. At shorter lead times or for more detailed system ana</w:instrText>
      </w:r>
      <w:r>
        <w:instrText>lyses, their ineffectiveness at characterising extreme events limits their potential.","author":[{"dropping-particle":"","family":"Wiel","given":"Karin","non-dropping-particle":"van der","parse-names":false,"suffix":""},{"dropping-particle":"","family":"Bl</w:instrText>
      </w:r>
      <w:r>
        <w:instrText>oomfield","given":"Hannah C.","non-dropping-particle":"","parse-names":false,"suffix":""},{"dropping-particle":"","family":"Lee","given":"Robert W.","non-dropping-particle":"","parse-names":false,"suffix":""},{"dropping-particle":"","family":"Stoop","given</w:instrText>
      </w:r>
      <w:r>
        <w:instrText>":"Laurens P.","non-dropping-particle":"","parse-names":false,"suffix":""},{"dropping-particle":"","family":"Blackport","given":"Russell","non-dropping-particle":"","parse-names":false,"suffix":""},{"dropping-particle":"","family":"Screen","given":"James A</w:instrText>
      </w:r>
      <w:r>
        <w:instrText>.","non-dropping-particle":"","parse-names":false,"suffix":""},{"dropping-particle":"","family":"Selten","given":"Frank M.","non-dropping-particle":"","parse-names":false,"suffix":""}],"container-title":"Environmental Research Letters","id":"ITEM-1","issue</w:instrText>
      </w:r>
      <w:r>
        <w:instrText>":"9","issued":{"date-parts":[["2019","9","6"]]},"page":"094010","title":"The influence of weather regimes on European renewable energy production and demand","type":"article-journal","volume":"14"},"uris":["http://www.mendeley.com/documents/?uuid=ecf4bfc0</w:instrText>
      </w:r>
      <w:r>
        <w:instrText>-bf9f-4e56-9dfc-ed01970d5711"]},{"id":"ITEM-2","itemData":{"DOI":"10.1038/nature07286","ISSN":"14764687","abstract":"Bridging the traditional gap between the spatio-temporal scales of weather and climate is a significant challenge facing the atmospheric co</w:instrText>
      </w:r>
      <w:r>
        <w:instrText xml:space="preserve">mmunity. In particular, progress in both medium-range and seasonal-to-interannual climate prediction relies on our understanding of recurrent weather patterns and the identification of specific causes responsible for their favoured occurrence, persistence </w:instrText>
      </w:r>
      <w:r>
        <w:instrText xml:space="preserve">or transition. Within this framework, I here present evidence that the main climate intra-seasonal oscillation in the tropics - the Madden-Julian Oscillation (MJO) - controls part of the distribution and sequences of the four daily weather regimes defined </w:instrText>
      </w:r>
      <w:r>
        <w:instrText>over the North Atlantic-European region in winter. North Atlantic Oscillation (NAO) regimes are the most affected, allowing for medium-range predictability of their phase far exceeding the limit of around one week that is usually quoted. The tropical-extra</w:instrText>
      </w:r>
      <w:r>
        <w:instrText>tropical lagged relationship is asymmetrical. Positive NAO events mostly respond to a mid-latitude low-frequency wave train initiated by the MJO in the western-central tropical Pacific and propagating eastwards. Precursors for negative NAO events are found</w:instrText>
      </w:r>
      <w:r>
        <w:instrText xml:space="preserve"> in the eastern tropical Pacific-western Atlantic, leading to changes along the North Atlantic storm track. Wave-breaking diagnostics tend to support the MJO preconditioning and the role of transient eddies in setting the phase of the NAO. I present a simp</w:instrText>
      </w:r>
      <w:r>
        <w:instrText>le statistical model to quantitatively assess the potential predictability of the daily NAO index or the sign of the NAO regimes when they occur. Forecasts are successful in ∼70 per cent of the cases based on the knowledge of the previous ∼12-day MJO phase</w:instrText>
      </w:r>
      <w:r>
        <w:instrText xml:space="preserve"> used as a predictor. This promising skill could be of importance considering the tight link between weather regimes and both mean conditions and the chances of extreme events occurring over Europe. These findings are useful for further stressing the need </w:instrText>
      </w:r>
      <w:r>
        <w:instrText>to better simulate and forecast the tropical coupled ocean-atmosphere dynamics, which is a source of medium-to-long range predictability and is the Achilles' heel of the current seamless prediction suites. ©2008 Macmillan Publishers Limited. All rights res</w:instrText>
      </w:r>
      <w:r>
        <w:instrText>erved.","author":[{"dropping-particle":"","family":"Cassou","given":"Christophe","non-dropping-particle":"","parse-names":false,"suffix":""}],"container-title":"Nature","id":"ITEM-2","issue":"7212","issued":{"date-parts":[["2008"]]},"page":"523-527","title</w:instrText>
      </w:r>
      <w:r>
        <w:instrText>":"Intraseasonal interaction between the Madden-Julian Oscillation and the North Atlantic Oscillation","type":"article-journal","volume":"455"},"uris":["http://www.mendeley.com/documents/?uuid=69380aa0-e642-4004-a672-91882b3732c9"]},{"id":"ITEM-3","itemDat</w:instrText>
      </w:r>
      <w:r>
        <w:instrText>a":{"DOI":"10.1175/1520-0469(1995)052&lt;1237:WRRAQS&gt;2.0.CO;2","ISSN":"00224928","abstract":"Two different definitions of midlatitude weather regimes are compared. The first seeks recurrent atmospheric patterns. The second seeks quasi-stationary patterns, who</w:instrText>
      </w:r>
      <w:r>
        <w:instrText>se average tendency vanishes. Recurrent patterns are identified by cluster analysis, and qausi-stationary patterns are identified by solving a nonlinear equilibration equation. The two methods give the same number of weather regimes - four over the Atlanti</w:instrText>
      </w:r>
      <w:r>
        <w:instrText>c sector and three over the Pacific sector. However, the patterns differ significantly. The investigation of the tendency, or drift, of the clusters shows that recurrent flows have a systematic slow evolution, explaining this difference. The patterns are i</w:instrText>
      </w:r>
      <w:r>
        <w:instrText>n agreement with the ones obtained from previous studies, but their number differs. -from Authors","author":[{"dropping-particle":"","family":"Michelangeli","given":"P. A.","non-dropping-particle":"","parse-names":false,"suffix":""},{"dropping-particle":""</w:instrText>
      </w:r>
      <w:r>
        <w:instrText>,"family":"Vautard","given":"R.","non-dropping-particle":"","parse-names":false,"suffix":""},{"dropping-particle":"","family":"Legras","given":"B.","non-dropping-particle":"","parse-names":false,"suffix":""}],"container-title":"Journal of the Atmospheric S</w:instrText>
      </w:r>
      <w:r>
        <w:instrText>ciences","id":"ITEM-3","issue":"8","issued":{"date-parts":[["1995"]]},"page":"1237-1256","title":"Weather regimes: recurrence and quasi stationarity","type":"article","volume":"52"},"uris":["http://www.mendeley.com/documents/?uuid=e65311d3-efe5-47ac-aa82-b</w:instrText>
      </w:r>
      <w:r>
        <w:instrText>6cbd44b48b4"]}],"mendeley":{"formattedCitation":"(Cassou, 2008; Michelangeli et al., 1995; van der Wiel et al., 2019)","plainTextFormattedCitation":"(Cassou, 2008; Michelangeli et al., 1995; van der Wiel et al., 2019)","previouslyFormattedCitation":"(Casso</w:instrText>
      </w:r>
      <w:r>
        <w:instrText>u, 2008; Michelangeli et al., 1995; van der Wiel et al., 2019)"},"properties":{"noteIndex":0},"schema":"https://github.com/citation-style-language/schema/raw/master/csl-citation.json"}</w:instrText>
      </w:r>
      <w:r>
        <w:fldChar w:fldCharType="separate"/>
      </w:r>
      <w:bookmarkStart w:id="111" w:name="__Fieldmark__1093_2869974584"/>
      <w:r>
        <w:t>(</w:t>
      </w:r>
      <w:bookmarkStart w:id="112" w:name="__Fieldmark__1800_1659650938"/>
      <w:r>
        <w:t>Cassou, 2008; Michelangeli et al., 1995; van der Wiel et al., 2019)</w:t>
      </w:r>
      <w:r>
        <w:fldChar w:fldCharType="end"/>
      </w:r>
      <w:bookmarkEnd w:id="111"/>
      <w:bookmarkEnd w:id="112"/>
      <w:r>
        <w:t>.</w:t>
      </w:r>
      <w:r>
        <w:t xml:space="preserve"> </w:t>
      </w:r>
      <w:commentRangeStart w:id="113"/>
      <w:r>
        <w:rPr>
          <w:color w:val="FF0000"/>
        </w:rPr>
        <w:t>The well-studied four weather regimes which are received with this approach are the negative and positive phase of the North Atlantic Oscillation, the Scandinavia high and the Atlantic ridge (EVTL FIG</w:t>
      </w:r>
      <w:commentRangeEnd w:id="113"/>
      <w:r>
        <w:commentReference w:id="113"/>
      </w:r>
      <w:r>
        <w:t xml:space="preserve">). But most of these studies focus only on wintertime weather regime classification. According to </w:t>
      </w:r>
      <w:r>
        <w:fldChar w:fldCharType="begin"/>
      </w:r>
      <w:r>
        <w:instrText xml:space="preserve">ADDIN CSL_CITATION {"citationItems":[{"id":"ITEM-1","itemData":{"DOI":"10.1038/nclimate3338","ISSN":"1758-678X","abstract":"As wind and solar power provide a </w:instrText>
      </w:r>
      <w:r>
        <w:instrText>growing share of Europe's electricity, understanding and accommodating their variability on multiple timescales remains a critical problem. On weekly timescales, variability is related to long-lasting weather conditions, called weather regimes, which can c</w:instrText>
      </w:r>
      <w:r>
        <w:instrText>ause lulls with a loss of wind power across neighbouring countries. Here we show that weather regimes provide a meteorological explanation for multi-day fluctuations in Europe's wind power and can help guide new deployment pathways that minimize this varia</w:instrText>
      </w:r>
      <w:r>
        <w:instrText>bility. Mean generation during different regimes currently ranges from 22 GW to 44 GW and is expected to triple by 2030 with current planning strategies. However, balancing future wind capacity across regions with contrasting inter-regime behaviour-specifi</w:instrText>
      </w:r>
      <w:r>
        <w:instrText>cally deploying in the Balkans instead of the North Sea-would almost eliminate these output variations, maintain mean generation, and increase fleet-wide minimum output. Solar photovoltaics could balance low-wind regimes locally, but only by expanding curr</w:instrText>
      </w:r>
      <w:r>
        <w:instrText>ent capacity tenfold. New deployment strategies based on an understanding of continent-scale wind patterns and pan-European collaboration could enable a high share of wind energy whilst minimizing the negative impacts of output variability.","author":[{"dr</w:instrText>
      </w:r>
      <w:r>
        <w:instrText>opping-particle":"","family":"Grams","given":"Christian M.","non-dropping-particle":"","parse-names":false,"suffix":""},{"dropping-particle":"","family":"Beerli","given":"Remo","non-dropping-particle":"","parse-names":false,"suffix":""},{"dropping-particle</w:instrText>
      </w:r>
      <w:r>
        <w:instrText>":"","family":"Pfenninger","given":"Stefan","non-dropping-particle":"","parse-names":false,"suffix":""},{"dropping-particle":"","family":"Staffell","given":"Iain","non-dropping-particle":"","parse-names":false,"suffix":""},{"dropping-particle":"","family":</w:instrText>
      </w:r>
      <w:r>
        <w:instrText>"Wernli","given":"Heini","non-dropping-particle":"","parse-names":false,"suffix":""}],"container-title":"Nature Climate Change","id":"ITEM-1","issue":"8","issued":{"date-parts":[["2017","8","17"]]},"page":"557-562","title":"Balancing Europe’s wind-power ou</w:instrText>
      </w:r>
      <w:r>
        <w:instrText>tput through spatial deployment informed by weather regimes","type":"article-journal","volume":"7"},"uris":["http://www.mendeley.com/documents/?uuid=0f0202ee-916b-4c1f-b7e2-1c40150def04"]}],"mendeley":{"formattedCitation":"(Grams et al., 2017)","manualForm</w:instrText>
      </w:r>
      <w:r>
        <w:instrText>atting":"Grams et al. (2017)","plainTextFormattedCitation":"(Grams et al., 2017)","previouslyFormattedCitation":"(Grams et al., 2017)"},"properties":{"noteIndex":0},"schema":"https://github.com/citation-style-language/schema/raw/master/csl-citation.json"}</w:instrText>
      </w:r>
      <w:r>
        <w:fldChar w:fldCharType="separate"/>
      </w:r>
      <w:bookmarkStart w:id="114" w:name="__Fieldmark__1105_2869974584"/>
      <w:r>
        <w:t>G</w:t>
      </w:r>
      <w:r>
        <w:t xml:space="preserve">rams </w:t>
      </w:r>
      <w:r>
        <w:rPr>
          <w:i/>
        </w:rPr>
        <w:t>et al.</w:t>
      </w:r>
      <w:r>
        <w:t xml:space="preserve"> (2017)</w:t>
      </w:r>
      <w:bookmarkStart w:id="115" w:name="__Fieldmark__1829_1659650938"/>
      <w:bookmarkEnd w:id="115"/>
      <w:r>
        <w:fldChar w:fldCharType="end"/>
      </w:r>
      <w:bookmarkEnd w:id="114"/>
      <w:r>
        <w:t xml:space="preserve"> the optimal number of clusters to define weather regime year around is seven which seems to be plausible by a simple check with the elbow and silhouette method (</w:t>
      </w:r>
      <w:r>
        <w:rPr>
          <w:color w:val="FF0000"/>
        </w:rPr>
        <w:t>EVTL FIG</w:t>
      </w:r>
      <w:r>
        <w:t>). Therefore, we use 7 clusters as well which additionally make a</w:t>
      </w:r>
      <w:r>
        <w:t xml:space="preserve"> comparison/combination with the study by </w:t>
      </w:r>
      <w:r>
        <w:fldChar w:fldCharType="begin"/>
      </w:r>
      <w:r>
        <w:instrText>ADDIN CSL_CITATION {"citationItems":[{"id":"ITEM-1","itemData":{"DOI":"10.1038/nclimate3338","ISSN":"1758-678X","abstract":"As wind and solar power provide a growing share of Europe's electricity, understanding and</w:instrText>
      </w:r>
      <w:r>
        <w:instrText xml:space="preserve"> accommodating their variability on multiple timescales remains a critical problem. On weekly timescales, variability is related to long-lasting weather conditions, called weather regimes, which can cause lulls with a loss of wind power across neighbouring</w:instrText>
      </w:r>
      <w:r>
        <w:instrText xml:space="preserve"> countries. Here we show that weather regimes provide a meteorological explanation for multi-day fluctuations in Europe's wind power and can help guide new deployment pathways that minimize this variability. Mean generation during different regimes current</w:instrText>
      </w:r>
      <w:r>
        <w:instrText>ly ranges from 22 GW to 44 GW and is expected to triple by 2030 with current planning strategies. However, balancing future wind capacity across regions with contrasting inter-regime behaviour-specifically deploying in the Balkans instead of the North Sea-</w:instrText>
      </w:r>
      <w:r>
        <w:instrText>would almost eliminate these output variations, maintain mean generation, and increase fleet-wide minimum output. Solar photovoltaics could balance low-wind regimes locally, but only by expanding current capacity tenfold. New deployment strategies based on</w:instrText>
      </w:r>
      <w:r>
        <w:instrText xml:space="preserve"> an understanding of continent-scale wind patterns and pan-European collaboration could enable a high share of wind energy whilst minimizing the negative impacts of output variability.","author":[{"dropping-particle":"","family":"Grams","given":"Christian </w:instrText>
      </w:r>
      <w:r>
        <w:instrText>M.","non-dropping-particle":"","parse-names":false,"suffix":""},{"dropping-particle":"","family":"Beerli","given":"Remo","non-dropping-particle":"","parse-names":false,"suffix":""},{"dropping-particle":"","family":"Pfenninger","given":"Stefan","non-droppin</w:instrText>
      </w:r>
      <w:r>
        <w:instrText>g-particle":"","parse-names":false,"suffix":""},{"dropping-particle":"","family":"Staffell","given":"Iain","non-dropping-particle":"","parse-names":false,"suffix":""},{"dropping-particle":"","family":"Wernli","given":"Heini","non-dropping-particle":"","par</w:instrText>
      </w:r>
      <w:r>
        <w:instrText>se-names":false,"suffix":""}],"container-title":"Nature Climate Change","id":"ITEM-1","issue":"8","issued":{"date-parts":[["2017","8","17"]]},"page":"557-562","title":"Balancing Europe’s wind-power output through spatial deployment informed by weather regi</w:instrText>
      </w:r>
      <w:r>
        <w:instrText>mes","type":"article-journal","volume":"7"},"uris":["http://www.mendeley.com/documents/?uuid=0f0202ee-916b-4c1f-b7e2-1c40150def04"]}],"mendeley":{"formattedCitation":"(Grams et al., 2017)","manualFormatting":"Grams et al. (2017)","plainTextFormattedCitatio</w:instrText>
      </w:r>
      <w:r>
        <w:instrText>n":"(Grams et al., 2017)","previouslyFormattedCitation":"(Grams et al., 2017)"},"properties":{"noteIndex":0},"schema":"https://github.com/citation-style-language/schema/raw/master/csl-citation.json"}</w:instrText>
      </w:r>
      <w:r>
        <w:fldChar w:fldCharType="separate"/>
      </w:r>
      <w:bookmarkStart w:id="116" w:name="__Fieldmark__1119_2869974584"/>
      <w:r>
        <w:t xml:space="preserve">Grams </w:t>
      </w:r>
      <w:r>
        <w:rPr>
          <w:i/>
        </w:rPr>
        <w:t>et al.</w:t>
      </w:r>
      <w:r>
        <w:t xml:space="preserve"> (2017)</w:t>
      </w:r>
      <w:bookmarkStart w:id="117" w:name="__Fieldmark__1851_1659650938"/>
      <w:bookmarkEnd w:id="117"/>
      <w:r>
        <w:fldChar w:fldCharType="end"/>
      </w:r>
      <w:bookmarkEnd w:id="116"/>
      <w:r>
        <w:t xml:space="preserve"> easier. Furthermore, we sort all d</w:t>
      </w:r>
      <w:r>
        <w:t xml:space="preserve">ays out where the weather regime does not last at least 3 days and assign these days to a separate weather regime hereafter called “no-regime”. </w:t>
      </w:r>
    </w:p>
    <w:p w14:paraId="70DE5D25" w14:textId="77777777" w:rsidR="006C67E2" w:rsidRDefault="008B1F2D">
      <w:r>
        <w:t>To summaries, we use EOF analyses and k mean clustering to derive an assignment for each day of the ERA5 datase</w:t>
      </w:r>
      <w:r>
        <w:t xml:space="preserve">t to one of 7 weather regime or to no-regime. </w:t>
      </w:r>
    </w:p>
    <w:p w14:paraId="1DA83806" w14:textId="77777777" w:rsidR="006C67E2" w:rsidRDefault="008B1F2D">
      <w:pPr>
        <w:pStyle w:val="berschrift3"/>
        <w:numPr>
          <w:ilvl w:val="2"/>
          <w:numId w:val="2"/>
        </w:numPr>
      </w:pPr>
      <w:bookmarkStart w:id="118" w:name="_Toc66805683"/>
      <w:r>
        <w:t>Capacity factors</w:t>
      </w:r>
      <w:bookmarkEnd w:id="118"/>
    </w:p>
    <w:p w14:paraId="597A0117" w14:textId="77777777" w:rsidR="006C67E2" w:rsidRDefault="008B1F2D">
      <w:r>
        <w:t xml:space="preserve">The national aggregated CF by </w:t>
      </w:r>
      <w:proofErr w:type="spellStart"/>
      <w:proofErr w:type="gramStart"/>
      <w:r>
        <w:t>renewable.ninja</w:t>
      </w:r>
      <w:proofErr w:type="spellEnd"/>
      <w:proofErr w:type="gramEnd"/>
      <w:r>
        <w:t xml:space="preserve"> are used, which are provided in hourly intervals. The advantage of this dataset is the included bias correction described in section </w:t>
      </w:r>
      <w:r>
        <w:fldChar w:fldCharType="begin"/>
      </w:r>
      <w:r>
        <w:instrText>REF _Ref61344</w:instrText>
      </w:r>
      <w:r>
        <w:instrText>044 \n \h</w:instrText>
      </w:r>
      <w:r>
        <w:fldChar w:fldCharType="separate"/>
      </w:r>
      <w:r>
        <w:t>2.1.2</w:t>
      </w:r>
      <w:r>
        <w:fldChar w:fldCharType="end"/>
      </w:r>
      <w:r>
        <w:t xml:space="preserve">. </w:t>
      </w:r>
    </w:p>
    <w:p w14:paraId="3888B110" w14:textId="77777777" w:rsidR="006C67E2" w:rsidRDefault="008B1F2D">
      <w:r>
        <w:t xml:space="preserve">The CF dataset is resampled analogously to the ERA5 dataset to get daily means. Since the CF are highly influenced by the seasonal cycle, they are analysed separately for each </w:t>
      </w:r>
      <w:commentRangeStart w:id="119"/>
      <w:r>
        <w:t>season</w:t>
      </w:r>
      <w:commentRangeEnd w:id="119"/>
      <w:r>
        <w:commentReference w:id="119"/>
      </w:r>
      <w:r>
        <w:t xml:space="preserve"> (winter, spring, summer, autumn) </w:t>
      </w:r>
      <w:r>
        <w:rPr>
          <w:color w:val="FF0000"/>
        </w:rPr>
        <w:t>(EVTL FIG OF HISTOGRAMM)</w:t>
      </w:r>
      <w:r>
        <w:t>. Together wi</w:t>
      </w:r>
      <w:r>
        <w:t xml:space="preserve">th the weather regime classification, the capacity factor can now be attributed to different weather regimes. The attributed capacity factors are used </w:t>
      </w:r>
      <w:r>
        <w:lastRenderedPageBreak/>
        <w:t xml:space="preserve">to calculate a mean capacity factor per weather regime, season, and country. The difference between this </w:t>
      </w:r>
      <w:r>
        <w:t>mean capacity factors and the mean capacity factors for the whole season of a country determines whether the impact of the weather regime exhibits over- or underproduction (</w:t>
      </w:r>
      <w:r>
        <w:fldChar w:fldCharType="begin"/>
      </w:r>
      <w:r>
        <w:instrText>REF _Ref58929497 \h</w:instrText>
      </w:r>
      <w:r>
        <w:fldChar w:fldCharType="separate"/>
      </w:r>
      <w:r>
        <w:t>Eq. 3</w:t>
      </w:r>
      <w:r>
        <w:fldChar w:fldCharType="end"/>
      </w:r>
      <w:r>
        <w:t>).</w:t>
      </w:r>
    </w:p>
    <w:p w14:paraId="6EFD8741"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509B9540" w14:textId="77777777">
        <w:trPr>
          <w:jc w:val="center"/>
        </w:trPr>
        <w:tc>
          <w:tcPr>
            <w:tcW w:w="701" w:type="dxa"/>
            <w:tcBorders>
              <w:top w:val="nil"/>
              <w:left w:val="nil"/>
              <w:bottom w:val="nil"/>
              <w:right w:val="nil"/>
            </w:tcBorders>
            <w:shd w:val="clear" w:color="auto" w:fill="auto"/>
            <w:vAlign w:val="center"/>
          </w:tcPr>
          <w:p w14:paraId="0F3ABDA8"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5B8A7F04" w14:textId="77777777" w:rsidR="006C67E2" w:rsidRDefault="008B1F2D">
            <w:pPr>
              <w:spacing w:line="240" w:lineRule="auto"/>
              <w:ind w:firstLine="0"/>
            </w:pPr>
            <m:oMathPara>
              <m:oMath>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m:t>
                    </m:r>
                    <m:r>
                      <w:rPr>
                        <w:rFonts w:ascii="Cambria Math" w:hAnsi="Cambria Math"/>
                      </w:rPr>
                      <m:t>country</m:t>
                    </m:r>
                    <m:r>
                      <w:rPr>
                        <w:rFonts w:ascii="Cambria Math" w:hAnsi="Cambria Math"/>
                      </w:rPr>
                      <m:t>,</m:t>
                    </m:r>
                    <m:r>
                      <w:rPr>
                        <w:rFonts w:ascii="Cambria Math" w:hAnsi="Cambria Math"/>
                      </w:rPr>
                      <m:t>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wr</m:t>
                    </m:r>
                    <m:r>
                      <w:rPr>
                        <w:rFonts w:ascii="Cambria Math" w:hAnsi="Cambria Math"/>
                      </w:rPr>
                      <m:t>,</m:t>
                    </m:r>
                    <m:r>
                      <w:rPr>
                        <w:rFonts w:ascii="Cambria Math" w:hAnsi="Cambria Math"/>
                      </w:rPr>
                      <m:t>country</m:t>
                    </m:r>
                    <m:r>
                      <w:rPr>
                        <w:rFonts w:ascii="Cambria Math" w:hAnsi="Cambria Math"/>
                      </w:rPr>
                      <m:t>,</m:t>
                    </m:r>
                    <m:r>
                      <w:rPr>
                        <w:rFonts w:ascii="Cambria Math" w:hAnsi="Cambria Math"/>
                      </w:rPr>
                      <m:t>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m:t>
                    </m:r>
                    <m:r>
                      <w:rPr>
                        <w:rFonts w:ascii="Cambria Math" w:hAnsi="Cambria Math"/>
                      </w:rPr>
                      <m:t>,</m:t>
                    </m:r>
                    <m:r>
                      <w:rPr>
                        <w:rFonts w:ascii="Cambria Math" w:hAnsi="Cambria Math"/>
                      </w:rPr>
                      <m:t>season</m:t>
                    </m:r>
                  </m:sub>
                </m:sSub>
              </m:oMath>
            </m:oMathPara>
          </w:p>
        </w:tc>
        <w:tc>
          <w:tcPr>
            <w:tcW w:w="757" w:type="dxa"/>
            <w:tcBorders>
              <w:top w:val="nil"/>
              <w:left w:val="nil"/>
              <w:bottom w:val="nil"/>
              <w:right w:val="nil"/>
            </w:tcBorders>
            <w:shd w:val="clear" w:color="auto" w:fill="auto"/>
            <w:vAlign w:val="center"/>
          </w:tcPr>
          <w:p w14:paraId="6B37A400" w14:textId="77777777" w:rsidR="006C67E2" w:rsidRDefault="008B1F2D">
            <w:pPr>
              <w:spacing w:line="240" w:lineRule="auto"/>
              <w:ind w:firstLine="0"/>
              <w:jc w:val="right"/>
            </w:pPr>
            <w:bookmarkStart w:id="120" w:name="_Ref58929497"/>
            <w:r>
              <w:t xml:space="preserve">Eq. </w:t>
            </w:r>
            <w:r>
              <w:fldChar w:fldCharType="begin"/>
            </w:r>
            <w:r>
              <w:instrText>SEQ Equation \* ARABIC</w:instrText>
            </w:r>
            <w:r>
              <w:fldChar w:fldCharType="separate"/>
            </w:r>
            <w:r>
              <w:t>3</w:t>
            </w:r>
            <w:r>
              <w:fldChar w:fldCharType="end"/>
            </w:r>
            <w:bookmarkEnd w:id="120"/>
          </w:p>
        </w:tc>
      </w:tr>
    </w:tbl>
    <w:p w14:paraId="7BB99ED3" w14:textId="77777777" w:rsidR="006C67E2" w:rsidRDefault="008B1F2D">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w:t>
      </w:r>
      <w:r>
        <w:t xml:space="preserve">unitless] and </w:t>
      </w:r>
      <w:proofErr w:type="spellStart"/>
      <w:r>
        <w:t>CF</w:t>
      </w:r>
      <w:r>
        <w:rPr>
          <w:vertAlign w:val="subscript"/>
        </w:rPr>
        <w:t>country,season</w:t>
      </w:r>
      <w:proofErr w:type="spellEnd"/>
      <w:r>
        <w:t xml:space="preserve"> is the mean capacity factor of a country for the whole season [unitless].</w:t>
      </w:r>
    </w:p>
    <w:p w14:paraId="1B0EF80B" w14:textId="77777777" w:rsidR="006C67E2" w:rsidRDefault="008B1F2D">
      <w:r>
        <w:t xml:space="preserve">Multiplication of capacity factors with installed capacities yields power output (Eq. 1). This can be used to expand </w:t>
      </w:r>
      <w:r>
        <w:fldChar w:fldCharType="begin"/>
      </w:r>
      <w:r>
        <w:instrText>REF _Ref58929497 \h</w:instrText>
      </w:r>
      <w:r>
        <w:fldChar w:fldCharType="separate"/>
      </w:r>
      <w:r>
        <w:t>Eq. 3</w:t>
      </w:r>
      <w:r>
        <w:fldChar w:fldCharType="end"/>
      </w:r>
      <w:r>
        <w:t xml:space="preserve"> which gives the total deviation of solar power output of Europe per weather regime and season.</w:t>
      </w:r>
    </w:p>
    <w:p w14:paraId="284E8D59"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7D5F96BF" w14:textId="77777777">
        <w:trPr>
          <w:jc w:val="center"/>
        </w:trPr>
        <w:tc>
          <w:tcPr>
            <w:tcW w:w="701" w:type="dxa"/>
            <w:tcBorders>
              <w:top w:val="nil"/>
              <w:left w:val="nil"/>
              <w:bottom w:val="nil"/>
              <w:right w:val="nil"/>
            </w:tcBorders>
            <w:shd w:val="clear" w:color="auto" w:fill="auto"/>
            <w:vAlign w:val="center"/>
          </w:tcPr>
          <w:p w14:paraId="68915084"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29CAD935" w14:textId="77777777" w:rsidR="006C67E2" w:rsidRDefault="008B1F2D">
            <w:pPr>
              <w:spacing w:line="240" w:lineRule="auto"/>
              <w:ind w:firstLine="0"/>
            </w:pPr>
            <m:oMathPara>
              <m:oMath>
                <m:sSub>
                  <m:sSubPr>
                    <m:ctrlPr>
                      <w:rPr>
                        <w:rFonts w:ascii="Cambria Math" w:hAnsi="Cambria Math"/>
                      </w:rPr>
                    </m:ctrlPr>
                  </m:sSubPr>
                  <m:e>
                    <m:r>
                      <w:rPr>
                        <w:rFonts w:ascii="Cambria Math" w:hAnsi="Cambria Math"/>
                      </w:rPr>
                      <m:t>∆</m:t>
                    </m:r>
                    <m:r>
                      <w:rPr>
                        <w:rFonts w:ascii="Cambria Math" w:hAnsi="Cambria Math"/>
                      </w:rPr>
                      <m:t>P</m:t>
                    </m:r>
                  </m:e>
                  <m:sub>
                    <m:r>
                      <w:rPr>
                        <w:rFonts w:ascii="Cambria Math" w:hAnsi="Cambria Math"/>
                      </w:rPr>
                      <m:t>wr</m:t>
                    </m:r>
                    <m:r>
                      <w:rPr>
                        <w:rFonts w:ascii="Cambria Math" w:hAnsi="Cambria Math"/>
                      </w:rPr>
                      <m:t>,</m:t>
                    </m:r>
                    <m:r>
                      <w:rPr>
                        <w:rFonts w:ascii="Cambria Math" w:hAnsi="Cambria Math"/>
                      </w:rPr>
                      <m:t>Europe</m:t>
                    </m:r>
                    <m:r>
                      <w:rPr>
                        <w:rFonts w:ascii="Cambria Math" w:hAnsi="Cambria Math"/>
                      </w:rPr>
                      <m:t>,</m:t>
                    </m:r>
                    <m:r>
                      <w:rPr>
                        <w:rFonts w:ascii="Cambria Math" w:hAnsi="Cambria Math"/>
                      </w:rPr>
                      <m:t>season</m:t>
                    </m:r>
                  </m:sub>
                </m:sSub>
                <m:r>
                  <w:rPr>
                    <w:rFonts w:ascii="Cambria Math" w:hAnsi="Cambria Math"/>
                  </w:rPr>
                  <m:t>=</m:t>
                </m:r>
                <m:nary>
                  <m:naryPr>
                    <m:chr m:val="∑"/>
                    <m:supHide m:val="1"/>
                    <m:ctrlPr>
                      <w:rPr>
                        <w:rFonts w:ascii="Cambria Math" w:hAnsi="Cambria Math"/>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m:t>
                            </m:r>
                            <m:r>
                              <w:rPr>
                                <w:rFonts w:ascii="Cambria Math" w:hAnsi="Cambria Math"/>
                              </w:rPr>
                              <m:t>country</m:t>
                            </m:r>
                            <m:r>
                              <w:rPr>
                                <w:rFonts w:ascii="Cambria Math" w:hAnsi="Cambria Math"/>
                              </w:rPr>
                              <m:t>,</m:t>
                            </m:r>
                            <m:r>
                              <w:rPr>
                                <w:rFonts w:ascii="Cambria Math" w:hAnsi="Cambria Math"/>
                              </w:rPr>
                              <m:t>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m:t>
                            </m:r>
                            <m:r>
                              <w:rPr>
                                <w:rFonts w:ascii="Cambria Math" w:hAnsi="Cambria Math"/>
                              </w:rPr>
                              <m:t>r</m:t>
                            </m:r>
                            <m:r>
                              <w:rPr>
                                <w:rFonts w:ascii="Cambria Math" w:hAnsi="Cambria Math"/>
                              </w:rPr>
                              <m:t>y</m:t>
                            </m:r>
                          </m:sub>
                        </m:sSub>
                      </m:e>
                    </m:d>
                  </m:e>
                </m:nary>
              </m:oMath>
            </m:oMathPara>
          </w:p>
        </w:tc>
        <w:tc>
          <w:tcPr>
            <w:tcW w:w="757" w:type="dxa"/>
            <w:tcBorders>
              <w:top w:val="nil"/>
              <w:left w:val="nil"/>
              <w:bottom w:val="nil"/>
              <w:right w:val="nil"/>
            </w:tcBorders>
            <w:shd w:val="clear" w:color="auto" w:fill="auto"/>
            <w:vAlign w:val="center"/>
          </w:tcPr>
          <w:p w14:paraId="65FB8664" w14:textId="77777777" w:rsidR="006C67E2" w:rsidRDefault="008B1F2D">
            <w:pPr>
              <w:spacing w:line="240" w:lineRule="auto"/>
              <w:ind w:firstLine="0"/>
              <w:jc w:val="right"/>
            </w:pPr>
            <w:bookmarkStart w:id="121" w:name="_Ref61345199"/>
            <w:r>
              <w:t xml:space="preserve">Eq. </w:t>
            </w:r>
            <w:r>
              <w:fldChar w:fldCharType="begin"/>
            </w:r>
            <w:r>
              <w:instrText>SEQ Equation \* ARABIC</w:instrText>
            </w:r>
            <w:r>
              <w:fldChar w:fldCharType="separate"/>
            </w:r>
            <w:r>
              <w:t>4</w:t>
            </w:r>
            <w:r>
              <w:fldChar w:fldCharType="end"/>
            </w:r>
            <w:bookmarkEnd w:id="121"/>
          </w:p>
        </w:tc>
      </w:tr>
    </w:tbl>
    <w:p w14:paraId="57271738" w14:textId="77777777" w:rsidR="006C67E2" w:rsidRDefault="008B1F2D">
      <w:pPr>
        <w:ind w:firstLine="0"/>
      </w:pPr>
      <w:r>
        <w:br/>
        <w:t xml:space="preserve">where </w:t>
      </w:r>
      <w:proofErr w:type="spellStart"/>
      <w:r>
        <w:t>IC</w:t>
      </w:r>
      <w:r>
        <w:rPr>
          <w:vertAlign w:val="subscript"/>
        </w:rPr>
        <w:t>country</w:t>
      </w:r>
      <w:proofErr w:type="spellEnd"/>
      <w:r>
        <w:t xml:space="preserve"> is the installed capacity per country [W] and </w:t>
      </w:r>
      <m:oMath>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m:t>
            </m:r>
            <m:r>
              <w:rPr>
                <w:rFonts w:ascii="Cambria Math" w:hAnsi="Cambria Math"/>
              </w:rPr>
              <m:t>country</m:t>
            </m:r>
            <m:r>
              <w:rPr>
                <w:rFonts w:ascii="Cambria Math" w:hAnsi="Cambria Math"/>
              </w:rPr>
              <m:t>,</m:t>
            </m:r>
            <m:r>
              <w:rPr>
                <w:rFonts w:ascii="Cambria Math" w:hAnsi="Cambria Math"/>
              </w:rPr>
              <m:t>season</m:t>
            </m:r>
          </m:sub>
        </m:sSub>
      </m:oMath>
      <w:r>
        <w:t xml:space="preserve"> is the deviation of CF per weather regime, </w:t>
      </w:r>
      <w:proofErr w:type="gramStart"/>
      <w:r>
        <w:t>country</w:t>
      </w:r>
      <w:proofErr w:type="gramEnd"/>
      <w:r>
        <w:t xml:space="preserve"> and season to the seasonal mean [unitless].</w:t>
      </w:r>
    </w:p>
    <w:p w14:paraId="11B2A6AC" w14:textId="77777777" w:rsidR="006C67E2" w:rsidRDefault="008B1F2D">
      <w:r>
        <w:fldChar w:fldCharType="begin"/>
      </w:r>
      <w:r>
        <w:instrText>REF _Ref61345199 \h</w:instrText>
      </w:r>
      <w:r>
        <w:fldChar w:fldCharType="separate"/>
      </w:r>
      <w:r>
        <w:t>Eq. 4</w:t>
      </w:r>
      <w:r>
        <w:fldChar w:fldCharType="end"/>
      </w:r>
      <w:r>
        <w:t xml:space="preserve"> is used as an expression for the variability. If the result of this </w:t>
      </w:r>
      <w:r>
        <w:t xml:space="preserve">equations is zero, the PV power production of the respective weather regime and season is equal to the mean PV power production of the respective season and therefore the variability is maximally reduced. </w:t>
      </w:r>
    </w:p>
    <w:p w14:paraId="0DB0DA79" w14:textId="77777777" w:rsidR="006C67E2" w:rsidRDefault="008B1F2D">
      <w:pPr>
        <w:rPr>
          <w:color w:val="FF0000"/>
        </w:rPr>
      </w:pPr>
      <w:r>
        <w:rPr>
          <w:rFonts w:ascii="Wingdings" w:eastAsia="Wingdings" w:hAnsi="Wingdings" w:cs="Wingdings"/>
        </w:rPr>
        <w:t></w:t>
      </w:r>
      <w:r>
        <w:rPr>
          <w:color w:val="FF0000"/>
        </w:rPr>
        <w:t>Explain plot for total variability.</w:t>
      </w:r>
    </w:p>
    <w:p w14:paraId="54B9FA18" w14:textId="77777777" w:rsidR="006C67E2" w:rsidRDefault="008B1F2D">
      <w:pPr>
        <w:pStyle w:val="berschrift3"/>
        <w:numPr>
          <w:ilvl w:val="2"/>
          <w:numId w:val="2"/>
        </w:numPr>
      </w:pPr>
      <w:bookmarkStart w:id="122" w:name="_Ref61349857"/>
      <w:bookmarkStart w:id="123" w:name="_Toc66805684"/>
      <w:r>
        <w:t xml:space="preserve">Variability </w:t>
      </w:r>
      <w:r>
        <w:t>reduction with optimal IC distribution</w:t>
      </w:r>
      <w:bookmarkEnd w:id="122"/>
      <w:bookmarkEnd w:id="123"/>
    </w:p>
    <w:p w14:paraId="7DBC5603" w14:textId="77777777" w:rsidR="006C67E2" w:rsidRDefault="008B1F2D">
      <w:r>
        <w:t xml:space="preserve">To determine an IC distribution which distinctive reduces the PV power generation variability, </w:t>
      </w:r>
      <w:r>
        <w:fldChar w:fldCharType="begin"/>
      </w:r>
      <w:r>
        <w:instrText>REF _Ref61345199 \h</w:instrText>
      </w:r>
      <w:r>
        <w:fldChar w:fldCharType="separate"/>
      </w:r>
      <w:r>
        <w:t>Eq. 4</w:t>
      </w:r>
      <w:r>
        <w:fldChar w:fldCharType="end"/>
      </w:r>
      <w:r>
        <w:t xml:space="preserve"> for every country, season and </w:t>
      </w:r>
      <w:r>
        <w:t xml:space="preserve">weather regime is used in a linear least-square problem with an upper and lower bound on the variables. This is done with the </w:t>
      </w:r>
      <w:proofErr w:type="spellStart"/>
      <w:r>
        <w:t>scipy.optimize.lsq_linear</w:t>
      </w:r>
      <w:proofErr w:type="spellEnd"/>
      <w:r>
        <w:t xml:space="preserve"> python package which solves the following optimization problem:</w:t>
      </w:r>
    </w:p>
    <w:p w14:paraId="3D3CB57D"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5791A6CB" w14:textId="77777777">
        <w:trPr>
          <w:jc w:val="center"/>
        </w:trPr>
        <w:tc>
          <w:tcPr>
            <w:tcW w:w="701" w:type="dxa"/>
            <w:tcBorders>
              <w:top w:val="nil"/>
              <w:left w:val="nil"/>
              <w:bottom w:val="nil"/>
              <w:right w:val="nil"/>
            </w:tcBorders>
            <w:shd w:val="clear" w:color="auto" w:fill="auto"/>
            <w:vAlign w:val="center"/>
          </w:tcPr>
          <w:p w14:paraId="5D0B54C0"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16BF2983" w14:textId="77777777" w:rsidR="006C67E2" w:rsidRDefault="008B1F2D">
            <w:pPr>
              <w:spacing w:line="240" w:lineRule="auto"/>
              <w:ind w:firstLine="0"/>
            </w:pPr>
            <m:oMathPara>
              <m:oMath>
                <m:r>
                  <w:rPr>
                    <w:rFonts w:ascii="Cambria Math" w:hAnsi="Cambria Math"/>
                  </w:rPr>
                  <m:t>minimize</m:t>
                </m:r>
                <m:r>
                  <w:rPr>
                    <w:rFonts w:ascii="Cambria Math" w:hAnsi="Cambria Math"/>
                  </w:rPr>
                  <m:t>0.5×∨</m:t>
                </m:r>
                <m:sSup>
                  <m:sSupPr>
                    <m:ctrlPr>
                      <w:rPr>
                        <w:rFonts w:ascii="Cambria Math" w:hAnsi="Cambria Math"/>
                      </w:rPr>
                    </m:ctrlPr>
                  </m:sSupPr>
                  <m:e>
                    <m:r>
                      <w:rPr>
                        <w:rFonts w:ascii="Cambria Math" w:hAnsi="Cambria Math"/>
                      </w:rPr>
                      <m:t>A</m:t>
                    </m:r>
                    <m:acc>
                      <m:accPr>
                        <m:chr m:val="⃗"/>
                        <m:ctrlPr>
                          <w:rPr>
                            <w:rFonts w:ascii="Cambria Math" w:hAnsi="Cambria Math"/>
                          </w:rPr>
                        </m:ctrlPr>
                      </m:accPr>
                      <m:e>
                        <m:r>
                          <w:rPr>
                            <w:rFonts w:ascii="Cambria Math" w:hAnsi="Cambria Math"/>
                          </w:rPr>
                          <m:t>x</m:t>
                        </m:r>
                      </m:e>
                    </m:acc>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e>
                  <m:sup>
                    <m:r>
                      <w:rPr>
                        <w:rFonts w:ascii="Cambria Math" w:hAnsi="Cambria Math"/>
                      </w:rPr>
                      <m:t>2</m:t>
                    </m:r>
                  </m:sup>
                </m:sSup>
                <m:r>
                  <w:rPr>
                    <w:rFonts w:ascii="Cambria Math" w:hAnsi="Cambria Math"/>
                  </w:rPr>
                  <m:t>subj</m:t>
                </m:r>
                <m:r>
                  <w:rPr>
                    <w:rFonts w:ascii="Cambria Math" w:hAnsi="Cambria Math"/>
                  </w:rPr>
                  <m:t>ectlb</m:t>
                </m:r>
                <m:r>
                  <w:rPr>
                    <w:rFonts w:ascii="Cambria Math" w:hAnsi="Cambria Math"/>
                  </w:rPr>
                  <m:t>≤</m:t>
                </m:r>
                <m:r>
                  <w:rPr>
                    <w:rFonts w:ascii="Cambria Math" w:hAnsi="Cambria Math"/>
                  </w:rPr>
                  <m:t>x</m:t>
                </m:r>
                <m:r>
                  <w:rPr>
                    <w:rFonts w:ascii="Cambria Math" w:hAnsi="Cambria Math"/>
                  </w:rPr>
                  <m:t>≤</m:t>
                </m:r>
                <m:r>
                  <w:rPr>
                    <w:rFonts w:ascii="Cambria Math" w:hAnsi="Cambria Math"/>
                  </w:rPr>
                  <m:t>ub</m:t>
                </m:r>
              </m:oMath>
            </m:oMathPara>
          </w:p>
        </w:tc>
        <w:tc>
          <w:tcPr>
            <w:tcW w:w="757" w:type="dxa"/>
            <w:tcBorders>
              <w:top w:val="nil"/>
              <w:left w:val="nil"/>
              <w:bottom w:val="nil"/>
              <w:right w:val="nil"/>
            </w:tcBorders>
            <w:shd w:val="clear" w:color="auto" w:fill="auto"/>
            <w:vAlign w:val="center"/>
          </w:tcPr>
          <w:p w14:paraId="3EA83F50" w14:textId="77777777" w:rsidR="006C67E2" w:rsidRDefault="008B1F2D">
            <w:pPr>
              <w:spacing w:line="240" w:lineRule="auto"/>
              <w:ind w:firstLine="0"/>
              <w:jc w:val="right"/>
            </w:pPr>
            <w:r>
              <w:t xml:space="preserve">Eq. </w:t>
            </w:r>
            <w:r>
              <w:fldChar w:fldCharType="begin"/>
            </w:r>
            <w:r>
              <w:instrText>SEQ Equation \* ARABIC</w:instrText>
            </w:r>
            <w:r>
              <w:fldChar w:fldCharType="separate"/>
            </w:r>
            <w:r>
              <w:t>5</w:t>
            </w:r>
            <w:r>
              <w:fldChar w:fldCharType="end"/>
            </w:r>
          </w:p>
        </w:tc>
      </w:tr>
    </w:tbl>
    <w:p w14:paraId="09B8A592" w14:textId="77777777" w:rsidR="006C67E2" w:rsidRDefault="008B1F2D">
      <w:pPr>
        <w:ind w:firstLine="0"/>
      </w:pPr>
      <w:r>
        <w:br/>
        <w:t xml:space="preserve">where A is the coefficient matrix, x is the solution found, b is the target vector, lb is the lower bound of the solution x and </w:t>
      </w:r>
      <w:proofErr w:type="spellStart"/>
      <w:r>
        <w:t>ub</w:t>
      </w:r>
      <w:proofErr w:type="spellEnd"/>
      <w:r>
        <w:t xml:space="preserve"> is the upper bound of the solution x. </w:t>
      </w:r>
    </w:p>
    <w:p w14:paraId="0BB49421" w14:textId="77777777" w:rsidR="006C67E2" w:rsidRDefault="008B1F2D">
      <w:pPr>
        <w:ind w:firstLine="0"/>
      </w:pPr>
      <w:r>
        <w:t>The coefficient matrix A is define</w:t>
      </w:r>
      <w:r>
        <w:t xml:space="preserve">d with </w:t>
      </w:r>
      <m:oMath>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m:t>
            </m:r>
            <m:r>
              <w:rPr>
                <w:rFonts w:ascii="Cambria Math" w:hAnsi="Cambria Math"/>
              </w:rPr>
              <m:t>country</m:t>
            </m:r>
            <m:r>
              <w:rPr>
                <w:rFonts w:ascii="Cambria Math" w:hAnsi="Cambria Math"/>
              </w:rPr>
              <m:t>,</m:t>
            </m:r>
            <m:r>
              <w:rPr>
                <w:rFonts w:ascii="Cambria Math" w:hAnsi="Cambria Math"/>
              </w:rPr>
              <m:t>season</m:t>
            </m:r>
          </m:sub>
        </m:sSub>
      </m:oMath>
      <w:r>
        <w:t xml:space="preserve"> from </w:t>
      </w:r>
      <w:r>
        <w:fldChar w:fldCharType="begin"/>
      </w:r>
      <w:r>
        <w:instrText>REF _Ref58929497 \h</w:instrText>
      </w:r>
      <w:r>
        <w:fldChar w:fldCharType="separate"/>
      </w:r>
      <w:r>
        <w:t>Eq. 3</w:t>
      </w:r>
      <w:r>
        <w:fldChar w:fldCharType="end"/>
      </w:r>
      <w:r>
        <w:t xml:space="preserve"> the following:</w:t>
      </w:r>
    </w:p>
    <w:p w14:paraId="29A37168" w14:textId="77777777" w:rsidR="006C67E2" w:rsidRDefault="006C67E2">
      <w:pPr>
        <w:ind w:firstLine="0"/>
      </w:pPr>
    </w:p>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39981A26" w14:textId="77777777">
        <w:trPr>
          <w:jc w:val="center"/>
        </w:trPr>
        <w:tc>
          <w:tcPr>
            <w:tcW w:w="701" w:type="dxa"/>
            <w:tcBorders>
              <w:top w:val="nil"/>
              <w:left w:val="nil"/>
              <w:bottom w:val="nil"/>
              <w:right w:val="nil"/>
            </w:tcBorders>
            <w:shd w:val="clear" w:color="auto" w:fill="auto"/>
            <w:vAlign w:val="center"/>
          </w:tcPr>
          <w:p w14:paraId="7E427E31"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57F00EB7" w14:textId="77777777" w:rsidR="006C67E2" w:rsidRDefault="008B1F2D">
            <m:oMathPara>
              <m:oMath>
                <m:r>
                  <w:rPr>
                    <w:rFonts w:ascii="Cambria Math" w:hAnsi="Cambria Math"/>
                  </w:rPr>
                  <m:t>A</m:t>
                </m:r>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0,</m:t>
                              </m:r>
                              <m:r>
                                <w:rPr>
                                  <w:rFonts w:ascii="Cambria Math" w:hAnsi="Cambria Math"/>
                                </w:rPr>
                                <m:t>AL</m:t>
                              </m:r>
                              <m:r>
                                <w:rPr>
                                  <w:rFonts w:ascii="Cambria Math" w:hAnsi="Cambria Math"/>
                                </w:rPr>
                                <m:t>,</m:t>
                              </m:r>
                              <m:r>
                                <w:rPr>
                                  <w:rFonts w:ascii="Cambria Math" w:hAnsi="Cambria Math"/>
                                </w:rPr>
                                <m:t>winter</m:t>
                              </m:r>
                            </m:sub>
                          </m:sSub>
                        </m:e>
                        <m:e>
                          <m:r>
                            <w:rPr>
                              <w:rFonts w:ascii="Cambria Math" w:hAnsi="Cambria Math"/>
                            </w:rPr>
                            <m:t>⋯</m:t>
                          </m:r>
                        </m:e>
                        <m:e>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0,</m:t>
                              </m:r>
                              <m:r>
                                <w:rPr>
                                  <w:rFonts w:ascii="Cambria Math" w:hAnsi="Cambria Math"/>
                                </w:rPr>
                                <m:t>SK</m:t>
                              </m:r>
                              <m:r>
                                <w:rPr>
                                  <w:rFonts w:ascii="Cambria Math" w:hAnsi="Cambria Math"/>
                                </w:rPr>
                                <m:t>,</m:t>
                              </m:r>
                              <m:r>
                                <w:rPr>
                                  <w:rFonts w:ascii="Cambria Math" w:hAnsi="Cambria Math"/>
                                </w:rPr>
                                <m:t>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X</m:t>
                              </m:r>
                              <m:r>
                                <w:rPr>
                                  <w:rFonts w:ascii="Cambria Math" w:hAnsi="Cambria Math"/>
                                </w:rPr>
                                <m:t>,</m:t>
                              </m:r>
                              <m:r>
                                <w:rPr>
                                  <w:rFonts w:ascii="Cambria Math" w:hAnsi="Cambria Math"/>
                                </w:rPr>
                                <m:t>AL</m:t>
                              </m:r>
                              <m:r>
                                <w:rPr>
                                  <w:rFonts w:ascii="Cambria Math" w:hAnsi="Cambria Math"/>
                                </w:rPr>
                                <m:t>,</m:t>
                              </m:r>
                              <m:r>
                                <w:rPr>
                                  <w:rFonts w:ascii="Cambria Math" w:hAnsi="Cambria Math"/>
                                </w:rPr>
                                <m:t>autumn</m:t>
                              </m:r>
                            </m:sub>
                          </m:sSub>
                        </m:e>
                        <m:e>
                          <m:r>
                            <w:rPr>
                              <w:rFonts w:ascii="Cambria Math" w:hAnsi="Cambria Math"/>
                            </w:rPr>
                            <m:t>⋯</m:t>
                          </m:r>
                        </m:e>
                        <m:e>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X</m:t>
                              </m:r>
                              <m:r>
                                <w:rPr>
                                  <w:rFonts w:ascii="Cambria Math" w:hAnsi="Cambria Math"/>
                                </w:rPr>
                                <m:t>,</m:t>
                              </m:r>
                              <m:r>
                                <w:rPr>
                                  <w:rFonts w:ascii="Cambria Math" w:hAnsi="Cambria Math"/>
                                </w:rPr>
                                <m:t>SK</m:t>
                              </m:r>
                              <m:r>
                                <w:rPr>
                                  <w:rFonts w:ascii="Cambria Math" w:hAnsi="Cambria Math"/>
                                </w:rPr>
                                <m:t>,</m:t>
                              </m:r>
                              <m:r>
                                <w:rPr>
                                  <w:rFonts w:ascii="Cambria Math" w:hAnsi="Cambria Math"/>
                                </w:rPr>
                                <m:t>autumn</m:t>
                              </m:r>
                            </m:sub>
                          </m:sSub>
                        </m:e>
                      </m:mr>
                    </m:m>
                  </m:e>
                </m:d>
              </m:oMath>
            </m:oMathPara>
          </w:p>
          <w:p w14:paraId="2F71787E" w14:textId="77777777" w:rsidR="006C67E2" w:rsidRDefault="006C67E2">
            <w:pPr>
              <w:spacing w:line="240" w:lineRule="auto"/>
              <w:ind w:firstLine="0"/>
            </w:pPr>
          </w:p>
        </w:tc>
        <w:tc>
          <w:tcPr>
            <w:tcW w:w="757" w:type="dxa"/>
            <w:tcBorders>
              <w:top w:val="nil"/>
              <w:left w:val="nil"/>
              <w:bottom w:val="nil"/>
              <w:right w:val="nil"/>
            </w:tcBorders>
            <w:shd w:val="clear" w:color="auto" w:fill="auto"/>
            <w:vAlign w:val="center"/>
          </w:tcPr>
          <w:p w14:paraId="2F2856D6" w14:textId="77777777" w:rsidR="006C67E2" w:rsidRDefault="008B1F2D">
            <w:pPr>
              <w:spacing w:line="240" w:lineRule="auto"/>
              <w:ind w:firstLine="0"/>
              <w:jc w:val="right"/>
            </w:pPr>
            <w:bookmarkStart w:id="124" w:name="_Ref61350223"/>
            <w:r>
              <w:t xml:space="preserve">Eq. </w:t>
            </w:r>
            <w:r>
              <w:fldChar w:fldCharType="begin"/>
            </w:r>
            <w:r>
              <w:instrText>SEQ Equation \* ARABIC</w:instrText>
            </w:r>
            <w:r>
              <w:fldChar w:fldCharType="separate"/>
            </w:r>
            <w:r>
              <w:t>6</w:t>
            </w:r>
            <w:r>
              <w:fldChar w:fldCharType="end"/>
            </w:r>
            <w:bookmarkEnd w:id="124"/>
          </w:p>
        </w:tc>
      </w:tr>
    </w:tbl>
    <w:p w14:paraId="1B2FE572" w14:textId="77777777" w:rsidR="006C67E2" w:rsidRDefault="008B1F2D">
      <w:pPr>
        <w:ind w:firstLine="0"/>
      </w:pPr>
      <w:r>
        <w:t xml:space="preserve">where the first element of the matrix </w:t>
      </w:r>
      <m:oMath>
        <m:sSub>
          <m:sSubPr>
            <m:ctrlPr>
              <w:rPr>
                <w:rFonts w:ascii="Cambria Math" w:hAnsi="Cambria Math"/>
              </w:rPr>
            </m:ctrlPr>
          </m:sSubPr>
          <m:e>
            <m:r>
              <w:rPr>
                <w:rFonts w:ascii="Cambria Math" w:hAnsi="Cambria Math"/>
              </w:rPr>
              <m:t>∆</m:t>
            </m:r>
            <m:r>
              <w:rPr>
                <w:rFonts w:ascii="Cambria Math" w:hAnsi="Cambria Math"/>
              </w:rPr>
              <m:t>CF</m:t>
            </m:r>
          </m:e>
          <m:sub>
            <m:r>
              <w:rPr>
                <w:rFonts w:ascii="Cambria Math" w:hAnsi="Cambria Math"/>
              </w:rPr>
              <m:t>WR</m:t>
            </m:r>
            <m:r>
              <w:rPr>
                <w:rFonts w:ascii="Cambria Math" w:hAnsi="Cambria Math"/>
              </w:rPr>
              <m:t>0,</m:t>
            </m:r>
            <m:r>
              <w:rPr>
                <w:rFonts w:ascii="Cambria Math" w:hAnsi="Cambria Math"/>
              </w:rPr>
              <m:t>AL</m:t>
            </m:r>
            <m:r>
              <w:rPr>
                <w:rFonts w:ascii="Cambria Math" w:hAnsi="Cambria Math"/>
              </w:rPr>
              <m:t>,</m:t>
            </m:r>
            <m:r>
              <w:rPr>
                <w:rFonts w:ascii="Cambria Math" w:hAnsi="Cambria Math"/>
              </w:rPr>
              <m:t>winter</m:t>
            </m:r>
          </m:sub>
        </m:sSub>
      </m:oMath>
      <w:r>
        <w:rPr>
          <w:iCs/>
        </w:rPr>
        <w:t xml:space="preserve"> is the capacity factor anomaly of weather regime 0, in the Albanian winter. The country persists per column, but </w:t>
      </w:r>
      <w:r>
        <w:rPr>
          <w:iCs/>
        </w:rPr>
        <w:t xml:space="preserve">it goes through </w:t>
      </w:r>
      <w:proofErr w:type="spellStart"/>
      <w:r>
        <w:rPr>
          <w:iCs/>
        </w:rPr>
        <w:t>all weather</w:t>
      </w:r>
      <w:proofErr w:type="spellEnd"/>
      <w:r>
        <w:rPr>
          <w:iCs/>
        </w:rPr>
        <w:t xml:space="preserve"> regimes (0-7) and seasons, which gives a total of 32 rows. Per row the matrix goes through all countries, from Albania to Slovakia, which results in 36 columns for the </w:t>
      </w:r>
      <w:r>
        <w:rPr>
          <w:iCs/>
          <w:color w:val="FF0000"/>
        </w:rPr>
        <w:t>considered countries defined above (</w:t>
      </w:r>
      <w:r>
        <w:rPr>
          <w:rFonts w:ascii="Wingdings" w:eastAsia="Wingdings" w:hAnsi="Wingdings" w:cs="Wingdings"/>
          <w:iCs/>
          <w:color w:val="FF0000"/>
        </w:rPr>
        <w:t></w:t>
      </w:r>
      <w:r>
        <w:rPr>
          <w:iCs/>
          <w:color w:val="FF0000"/>
        </w:rPr>
        <w:t xml:space="preserve"> define somewhere above</w:t>
      </w:r>
      <w:r>
        <w:rPr>
          <w:iCs/>
          <w:color w:val="FF0000"/>
        </w:rPr>
        <w:t xml:space="preserve"> </w:t>
      </w:r>
      <w:r>
        <w:rPr>
          <w:rFonts w:ascii="Wingdings" w:eastAsia="Wingdings" w:hAnsi="Wingdings" w:cs="Wingdings"/>
          <w:iCs/>
          <w:color w:val="FF0000"/>
        </w:rPr>
        <w:t></w:t>
      </w:r>
      <w:r>
        <w:rPr>
          <w:iCs/>
          <w:color w:val="FF0000"/>
        </w:rPr>
        <w:t xml:space="preserve"> table with current IC per country!?)</w:t>
      </w:r>
      <w:r>
        <w:rPr>
          <w:iCs/>
        </w:rPr>
        <w:t xml:space="preserve">. </w:t>
      </w:r>
    </w:p>
    <w:p w14:paraId="1781FE63" w14:textId="77777777" w:rsidR="006C67E2" w:rsidRDefault="008B1F2D">
      <w:r>
        <w:t xml:space="preserve">The target vector </w:t>
      </w:r>
      <m:oMath>
        <m:acc>
          <m:accPr>
            <m:chr m:val="⃗"/>
            <m:ctrlPr>
              <w:rPr>
                <w:rFonts w:ascii="Cambria Math" w:hAnsi="Cambria Math"/>
              </w:rPr>
            </m:ctrlPr>
          </m:accPr>
          <m:e>
            <m:r>
              <w:rPr>
                <w:rFonts w:ascii="Cambria Math" w:hAnsi="Cambria Math"/>
              </w:rPr>
              <m:t>b</m:t>
            </m:r>
          </m:e>
        </m:acc>
      </m:oMath>
      <w:r>
        <w:t xml:space="preserve"> is set to zero to reduce the variability within one weather regime and season as much as possible and therefore also reduces the variability from one weather regime to other:</w:t>
      </w:r>
    </w:p>
    <w:p w14:paraId="7108E9BD"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607172DF" w14:textId="77777777">
        <w:trPr>
          <w:jc w:val="center"/>
        </w:trPr>
        <w:tc>
          <w:tcPr>
            <w:tcW w:w="701" w:type="dxa"/>
            <w:tcBorders>
              <w:top w:val="nil"/>
              <w:left w:val="nil"/>
              <w:bottom w:val="nil"/>
              <w:right w:val="nil"/>
            </w:tcBorders>
            <w:shd w:val="clear" w:color="auto" w:fill="auto"/>
            <w:vAlign w:val="center"/>
          </w:tcPr>
          <w:p w14:paraId="7DFBE653"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43C0094B" w14:textId="77777777" w:rsidR="006C67E2" w:rsidRDefault="008B1F2D">
            <m:oMathPara>
              <m:oMath>
                <m:acc>
                  <m:accPr>
                    <m:chr m:val="⃗"/>
                    <m:ctrlPr>
                      <w:rPr>
                        <w:rFonts w:ascii="Cambria Math" w:hAnsi="Cambria Math"/>
                      </w:rPr>
                    </m:ctrlPr>
                  </m:accPr>
                  <m:e>
                    <m:r>
                      <w:rPr>
                        <w:rFonts w:ascii="Cambria Math" w:hAnsi="Cambria Math"/>
                      </w:rPr>
                      <m:t>b</m:t>
                    </m:r>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393167ED" w14:textId="77777777" w:rsidR="006C67E2" w:rsidRDefault="006C67E2">
            <w:pPr>
              <w:spacing w:line="240" w:lineRule="auto"/>
              <w:ind w:firstLine="0"/>
            </w:pPr>
          </w:p>
        </w:tc>
        <w:tc>
          <w:tcPr>
            <w:tcW w:w="757" w:type="dxa"/>
            <w:tcBorders>
              <w:top w:val="nil"/>
              <w:left w:val="nil"/>
              <w:bottom w:val="nil"/>
              <w:right w:val="nil"/>
            </w:tcBorders>
            <w:shd w:val="clear" w:color="auto" w:fill="auto"/>
            <w:vAlign w:val="center"/>
          </w:tcPr>
          <w:p w14:paraId="376CB53B" w14:textId="77777777" w:rsidR="006C67E2" w:rsidRDefault="008B1F2D">
            <w:pPr>
              <w:spacing w:line="240" w:lineRule="auto"/>
              <w:ind w:firstLine="0"/>
              <w:jc w:val="right"/>
            </w:pPr>
            <w:bookmarkStart w:id="125" w:name="_Ref62376739"/>
            <w:r>
              <w:t xml:space="preserve">Eq. </w:t>
            </w:r>
            <w:r>
              <w:fldChar w:fldCharType="begin"/>
            </w:r>
            <w:r>
              <w:instrText xml:space="preserve">SEQ </w:instrText>
            </w:r>
            <w:r>
              <w:instrText>Equation \* ARABIC</w:instrText>
            </w:r>
            <w:r>
              <w:fldChar w:fldCharType="separate"/>
            </w:r>
            <w:r>
              <w:t>7</w:t>
            </w:r>
            <w:r>
              <w:fldChar w:fldCharType="end"/>
            </w:r>
            <w:bookmarkEnd w:id="125"/>
          </w:p>
        </w:tc>
      </w:tr>
    </w:tbl>
    <w:p w14:paraId="7B50B810" w14:textId="77777777" w:rsidR="006C67E2" w:rsidRDefault="008B1F2D">
      <w:pPr>
        <w:ind w:firstLine="0"/>
      </w:pPr>
      <w:r>
        <w:t xml:space="preserve">where </w:t>
      </w:r>
      <m:oMath>
        <m:acc>
          <m:accPr>
            <m:chr m:val="⃗"/>
            <m:ctrlPr>
              <w:rPr>
                <w:rFonts w:ascii="Cambria Math" w:hAnsi="Cambria Math"/>
              </w:rPr>
            </m:ctrlPr>
          </m:accPr>
          <m:e>
            <m:r>
              <w:rPr>
                <w:rFonts w:ascii="Cambria Math" w:hAnsi="Cambria Math"/>
              </w:rPr>
              <m:t>b</m:t>
            </m:r>
          </m:e>
        </m:acc>
      </m:oMath>
      <w:r>
        <w:t xml:space="preserve"> has the same length as the number of rows of matrix A.</w:t>
      </w:r>
    </w:p>
    <w:p w14:paraId="62B242F5" w14:textId="77777777" w:rsidR="006C67E2" w:rsidRDefault="008B1F2D">
      <w:r>
        <w:t xml:space="preserve">The result of this method is the vector </w:t>
      </w:r>
      <m:oMath>
        <m:acc>
          <m:accPr>
            <m:chr m:val="⃗"/>
            <m:ctrlPr>
              <w:rPr>
                <w:rFonts w:ascii="Cambria Math" w:hAnsi="Cambria Math"/>
              </w:rPr>
            </m:ctrlPr>
          </m:accPr>
          <m:e>
            <m:r>
              <w:rPr>
                <w:rFonts w:ascii="Cambria Math" w:hAnsi="Cambria Math"/>
              </w:rPr>
              <m:t>x</m:t>
            </m:r>
          </m:e>
        </m:acc>
      </m:oMath>
      <w:r>
        <w:t xml:space="preserve"> which contains then the IC for each country:</w:t>
      </w:r>
    </w:p>
    <w:p w14:paraId="6BBFA8A9"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0D7223BD" w14:textId="77777777">
        <w:trPr>
          <w:jc w:val="center"/>
        </w:trPr>
        <w:tc>
          <w:tcPr>
            <w:tcW w:w="701" w:type="dxa"/>
            <w:tcBorders>
              <w:top w:val="nil"/>
              <w:left w:val="nil"/>
              <w:bottom w:val="nil"/>
              <w:right w:val="nil"/>
            </w:tcBorders>
            <w:shd w:val="clear" w:color="auto" w:fill="auto"/>
            <w:vAlign w:val="center"/>
          </w:tcPr>
          <w:p w14:paraId="32B65EAC"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195AA8F4" w14:textId="77777777" w:rsidR="006C67E2" w:rsidRDefault="008B1F2D">
            <m:oMathPara>
              <m:oMath>
                <m:acc>
                  <m:accPr>
                    <m:chr m:val="⃗"/>
                    <m:ctrlPr>
                      <w:rPr>
                        <w:rFonts w:ascii="Cambria Math" w:hAnsi="Cambria Math"/>
                      </w:rPr>
                    </m:ctrlPr>
                  </m:accPr>
                  <m:e>
                    <m:r>
                      <w:rPr>
                        <w:rFonts w:ascii="Cambria Math" w:hAnsi="Cambria Math"/>
                      </w:rPr>
                      <m:t>x</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rPr>
                          </m:ctrlPr>
                        </m:sSubPr>
                        <m:e>
                          <m:r>
                            <w:rPr>
                              <w:rFonts w:ascii="Cambria Math" w:hAnsi="Cambria Math"/>
                            </w:rPr>
                            <m:t>IC</m:t>
                          </m:r>
                        </m:e>
                        <m:sub>
                          <m:r>
                            <w:rPr>
                              <w:rFonts w:ascii="Cambria Math" w:hAnsi="Cambria Math"/>
                            </w:rPr>
                            <m:t>SK</m:t>
                          </m:r>
                        </m:sub>
                      </m:sSub>
                    </m:e>
                  </m:mr>
                </m:m>
              </m:oMath>
            </m:oMathPara>
          </w:p>
          <w:p w14:paraId="46106285" w14:textId="77777777" w:rsidR="006C67E2" w:rsidRDefault="006C67E2">
            <w:pPr>
              <w:spacing w:line="240" w:lineRule="auto"/>
              <w:ind w:firstLine="0"/>
            </w:pPr>
          </w:p>
        </w:tc>
        <w:tc>
          <w:tcPr>
            <w:tcW w:w="757" w:type="dxa"/>
            <w:tcBorders>
              <w:top w:val="nil"/>
              <w:left w:val="nil"/>
              <w:bottom w:val="nil"/>
              <w:right w:val="nil"/>
            </w:tcBorders>
            <w:shd w:val="clear" w:color="auto" w:fill="auto"/>
            <w:vAlign w:val="center"/>
          </w:tcPr>
          <w:p w14:paraId="7DA065E6" w14:textId="77777777" w:rsidR="006C67E2" w:rsidRDefault="008B1F2D">
            <w:pPr>
              <w:spacing w:line="240" w:lineRule="auto"/>
              <w:ind w:firstLine="0"/>
              <w:jc w:val="right"/>
            </w:pPr>
            <w:r>
              <w:t xml:space="preserve">Eq. </w:t>
            </w:r>
            <w:r>
              <w:fldChar w:fldCharType="begin"/>
            </w:r>
            <w:r>
              <w:instrText>SEQ Equation \* ARABIC</w:instrText>
            </w:r>
            <w:r>
              <w:fldChar w:fldCharType="separate"/>
            </w:r>
            <w:r>
              <w:t>8</w:t>
            </w:r>
            <w:r>
              <w:fldChar w:fldCharType="end"/>
            </w:r>
          </w:p>
        </w:tc>
      </w:tr>
    </w:tbl>
    <w:p w14:paraId="6ED1D4D0" w14:textId="77777777" w:rsidR="006C67E2" w:rsidRDefault="006C67E2"/>
    <w:p w14:paraId="02DE1086" w14:textId="77777777" w:rsidR="006C67E2" w:rsidRDefault="008B1F2D">
      <w:r>
        <w:t xml:space="preserve">The method to perform the minimization is the Trust Region Reflective (TRF) algorithm </w:t>
      </w:r>
      <w:r>
        <w:fldChar w:fldCharType="begin"/>
      </w:r>
      <w:r>
        <w:instrText>ADDIN CSL_CITATION {"citationItems":[{"id":"ITEM-1","itemData":{"DOI":"10.1137/S1064827595289108","ISSN":"10648275","abstract":"A subspace adaptation of the Coleman-Li tr</w:instrText>
      </w:r>
      <w:r>
        <w:instrText>ust region and interior method is proposed for solving large-scale bound-constrained minimization problems. This method can be implemented with either sparse Cholesky factorization or conjugate gradient computation. Under reasonable conditions the converge</w:instrText>
      </w:r>
      <w:r>
        <w:instrText>nce properties of this subspace trust region method are as strong as those of its full-space version. Computational performance on various large test problems is reported; advantages of our approach are demonstrated. Our experience indicates that our propo</w:instrText>
      </w:r>
      <w:r>
        <w:instrText>sed method represents an efficient way to solve large bound-constrained minimization problems.","author":[{"dropping-particle":"","family":"Branch","given":"Mary Ann","non-dropping-particle":"","parse-names":false,"suffix":""},{"dropping-particle":"","fami</w:instrText>
      </w:r>
      <w:r>
        <w:instrText xml:space="preserve">ly":"Coleman","given":"Thomas F.","non-dropping-particle":"","parse-names":false,"suffix":""},{"dropping-particle":"","family":"Li","given":"Yuying","non-dropping-particle":"","parse-names":false,"suffix":""}],"container-title":"SIAM Journal of Scientific </w:instrText>
      </w:r>
      <w:r>
        <w:instrText>Computing","id":"ITEM-1","issue":"1","issued":{"date-parts":[["1999"]]},"page":"1-23","title":"Subspace, interior, and conjugate gradient method for large-scale bound-constrained minimization problems","type":"article-journal","volume":"21"},"uris":["http:</w:instrText>
      </w:r>
      <w:r>
        <w:instrText>//www.mendeley.com/documents/?uuid=97469600-59dc-43e1-bfc6-0c14b57ef7fc"]}],"mendeley":{"formattedCitation":"(Branch et al., 1999)","plainTextFormattedCitation":"(Branch et al., 1999)","previouslyFormattedCitation":"(Branch et al., 1999)"},"properties":{"n</w:instrText>
      </w:r>
      <w:r>
        <w:instrText>oteIndex":0},"schema":"https://github.com/citation-style-language/schema/raw/master/csl-citation.json"}</w:instrText>
      </w:r>
      <w:r>
        <w:fldChar w:fldCharType="separate"/>
      </w:r>
      <w:bookmarkStart w:id="126" w:name="__Fieldmark__1277_2869974584"/>
      <w:r>
        <w:t>(</w:t>
      </w:r>
      <w:bookmarkStart w:id="127" w:name="__Fieldmark__2218_1659650938"/>
      <w:r>
        <w:t>Branch et al., 1999)</w:t>
      </w:r>
      <w:r>
        <w:fldChar w:fldCharType="end"/>
      </w:r>
      <w:bookmarkEnd w:id="126"/>
      <w:bookmarkEnd w:id="127"/>
      <w:r>
        <w:t>.</w:t>
      </w:r>
    </w:p>
    <w:p w14:paraId="1C2C99F5" w14:textId="77777777" w:rsidR="006C67E2" w:rsidRDefault="008B1F2D">
      <w:r>
        <w:t>The lower bound is always set to the current (2019) PV IC per country (unless something else is mentioned in the scenarios belo</w:t>
      </w:r>
      <w:r>
        <w:t xml:space="preserve">w). The upper bound is always set to the potential PV IC which is taken from the study by </w:t>
      </w:r>
      <w:r>
        <w:rPr>
          <w:rFonts w:ascii="Wingdings" w:eastAsia="Wingdings" w:hAnsi="Wingdings" w:cs="Wingdings"/>
        </w:rPr>
        <w:t></w:t>
      </w:r>
      <w:r>
        <w:t xml:space="preserve"> </w:t>
      </w:r>
      <w:r>
        <w:rPr>
          <w:color w:val="FF0000"/>
        </w:rPr>
        <w:t>JAN FRAGEN/NACHSHAUEN PAPER</w:t>
      </w:r>
    </w:p>
    <w:p w14:paraId="761B0519" w14:textId="77777777" w:rsidR="006C67E2" w:rsidRDefault="008B1F2D">
      <w:pPr>
        <w:pStyle w:val="berschrift3"/>
        <w:numPr>
          <w:ilvl w:val="2"/>
          <w:numId w:val="2"/>
        </w:numPr>
      </w:pPr>
      <w:bookmarkStart w:id="128" w:name="_Toc66805685"/>
      <w:r>
        <w:t>Scenarios</w:t>
      </w:r>
      <w:bookmarkEnd w:id="128"/>
    </w:p>
    <w:p w14:paraId="059F90AA" w14:textId="77777777" w:rsidR="006C67E2" w:rsidRDefault="008B1F2D">
      <w:r>
        <w:t xml:space="preserve">This section describes the expansion of the method in section </w:t>
      </w:r>
      <w:r>
        <w:fldChar w:fldCharType="begin"/>
      </w:r>
      <w:r>
        <w:instrText>REF _Ref61349857 \n \h</w:instrText>
      </w:r>
      <w:r>
        <w:fldChar w:fldCharType="separate"/>
      </w:r>
      <w:r>
        <w:t>2.2.4</w:t>
      </w:r>
      <w:r>
        <w:fldChar w:fldCharType="end"/>
      </w:r>
      <w:r>
        <w:t xml:space="preserve"> to depict different scenarios for future PV IC distributions. The underlying goal of all scenarios is to reduce the PV power generation variability but with different constraints. The different constraints are added row/element wise to the coefficient mat</w:t>
      </w:r>
      <w:r>
        <w:t>rix A (</w:t>
      </w:r>
      <w:r>
        <w:fldChar w:fldCharType="begin"/>
      </w:r>
      <w:r>
        <w:instrText>REF _Ref61350223 \h</w:instrText>
      </w:r>
      <w:r>
        <w:fldChar w:fldCharType="separate"/>
      </w:r>
      <w:r>
        <w:t>Eq. 6</w:t>
      </w:r>
      <w:r>
        <w:fldChar w:fldCharType="end"/>
      </w:r>
      <w:r>
        <w:t xml:space="preserve">) and the target vector </w:t>
      </w:r>
      <m:oMath>
        <m:acc>
          <m:accPr>
            <m:chr m:val="⃗"/>
            <m:ctrlPr>
              <w:rPr>
                <w:rFonts w:ascii="Cambria Math" w:hAnsi="Cambria Math"/>
              </w:rPr>
            </m:ctrlPr>
          </m:accPr>
          <m:e>
            <m:r>
              <w:rPr>
                <w:rFonts w:ascii="Cambria Math" w:hAnsi="Cambria Math"/>
              </w:rPr>
              <m:t>b</m:t>
            </m:r>
          </m:e>
        </m:acc>
      </m:oMath>
      <w:r>
        <w:t xml:space="preserve"> (</w:t>
      </w:r>
      <w:r>
        <w:fldChar w:fldCharType="begin"/>
      </w:r>
      <w:r>
        <w:instrText>REF _Ref62376739 \h</w:instrText>
      </w:r>
      <w:r>
        <w:fldChar w:fldCharType="separate"/>
      </w:r>
      <w:r>
        <w:t>Eq. 7</w:t>
      </w:r>
      <w:r>
        <w:fldChar w:fldCharType="end"/>
      </w:r>
      <w:r>
        <w:t xml:space="preserve">). The newly added rows and elements act </w:t>
      </w:r>
      <w:r>
        <w:t xml:space="preserve">as additional equations within our linear least-square problem and their residuals are consequently also minimized. </w:t>
      </w:r>
    </w:p>
    <w:p w14:paraId="557D718B" w14:textId="77777777" w:rsidR="006C67E2" w:rsidRDefault="008B1F2D">
      <w:r>
        <w:lastRenderedPageBreak/>
        <w:t>To meet the requirements of the different scenarios described below and get a better control over our linear least-square problem, we intro</w:t>
      </w:r>
      <w:r>
        <w:t xml:space="preserve">duce a weighting vector </w:t>
      </w:r>
      <m:oMath>
        <m:acc>
          <m:accPr>
            <m:chr m:val="⃗"/>
            <m:ctrlPr>
              <w:rPr>
                <w:rFonts w:ascii="Cambria Math" w:hAnsi="Cambria Math"/>
              </w:rPr>
            </m:ctrlPr>
          </m:accPr>
          <m:e>
            <m:r>
              <w:rPr>
                <w:rFonts w:ascii="Cambria Math" w:hAnsi="Cambria Math"/>
              </w:rPr>
              <m:t>w</m:t>
            </m:r>
          </m:e>
        </m:acc>
      </m:oMath>
      <w:r>
        <w:t>:</w:t>
      </w:r>
    </w:p>
    <w:p w14:paraId="4879CCA5"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938"/>
        <w:gridCol w:w="757"/>
      </w:tblGrid>
      <w:tr w:rsidR="006C67E2" w14:paraId="5A5BEB02" w14:textId="77777777">
        <w:trPr>
          <w:jc w:val="center"/>
        </w:trPr>
        <w:tc>
          <w:tcPr>
            <w:tcW w:w="701" w:type="dxa"/>
            <w:tcBorders>
              <w:top w:val="nil"/>
              <w:left w:val="nil"/>
              <w:bottom w:val="nil"/>
              <w:right w:val="nil"/>
            </w:tcBorders>
            <w:shd w:val="clear" w:color="auto" w:fill="auto"/>
            <w:vAlign w:val="center"/>
          </w:tcPr>
          <w:p w14:paraId="03ACA60B" w14:textId="77777777" w:rsidR="006C67E2" w:rsidRDefault="006C67E2">
            <w:pPr>
              <w:spacing w:line="240" w:lineRule="auto"/>
              <w:ind w:firstLine="0"/>
            </w:pPr>
          </w:p>
        </w:tc>
        <w:tc>
          <w:tcPr>
            <w:tcW w:w="7938" w:type="dxa"/>
            <w:tcBorders>
              <w:top w:val="nil"/>
              <w:left w:val="nil"/>
              <w:bottom w:val="nil"/>
              <w:right w:val="nil"/>
            </w:tcBorders>
            <w:shd w:val="clear" w:color="auto" w:fill="auto"/>
            <w:vAlign w:val="center"/>
          </w:tcPr>
          <w:p w14:paraId="116AAE25" w14:textId="77777777" w:rsidR="006C67E2" w:rsidRDefault="008B1F2D">
            <m:oMathPara>
              <m:oMath>
                <m:acc>
                  <m:accPr>
                    <m:chr m:val="⃗"/>
                    <m:ctrlPr>
                      <w:rPr>
                        <w:rFonts w:ascii="Cambria Math" w:hAnsi="Cambria Math"/>
                      </w:rPr>
                    </m:ctrlPr>
                  </m:accPr>
                  <m:e>
                    <m:r>
                      <w:rPr>
                        <w:rFonts w:ascii="Cambria Math" w:hAnsi="Cambria Math"/>
                      </w:rPr>
                      <m:t>w</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rPr>
                          </m:ctrlPr>
                        </m:sSubPr>
                        <m:e>
                          <m:r>
                            <w:rPr>
                              <w:rFonts w:ascii="Cambria Math" w:hAnsi="Cambria Math"/>
                            </w:rPr>
                            <m:t>w</m:t>
                          </m:r>
                        </m:e>
                        <m:sub>
                          <m:r>
                            <w:rPr>
                              <w:rFonts w:ascii="Cambria Math" w:hAnsi="Cambria Math"/>
                            </w:rPr>
                            <m:t>x</m:t>
                          </m:r>
                        </m:sub>
                      </m:sSub>
                    </m:e>
                  </m:mr>
                </m:m>
              </m:oMath>
            </m:oMathPara>
          </w:p>
          <w:p w14:paraId="44A7731E" w14:textId="77777777" w:rsidR="006C67E2" w:rsidRDefault="006C67E2">
            <w:pPr>
              <w:spacing w:line="240" w:lineRule="auto"/>
              <w:ind w:firstLine="0"/>
            </w:pPr>
          </w:p>
        </w:tc>
        <w:tc>
          <w:tcPr>
            <w:tcW w:w="757" w:type="dxa"/>
            <w:tcBorders>
              <w:top w:val="nil"/>
              <w:left w:val="nil"/>
              <w:bottom w:val="nil"/>
              <w:right w:val="nil"/>
            </w:tcBorders>
            <w:shd w:val="clear" w:color="auto" w:fill="auto"/>
            <w:vAlign w:val="center"/>
          </w:tcPr>
          <w:p w14:paraId="66F83025" w14:textId="77777777" w:rsidR="006C67E2" w:rsidRDefault="008B1F2D">
            <w:pPr>
              <w:spacing w:line="240" w:lineRule="auto"/>
              <w:ind w:firstLine="0"/>
              <w:jc w:val="right"/>
            </w:pPr>
            <w:r>
              <w:t xml:space="preserve">Eq. </w:t>
            </w:r>
            <w:r>
              <w:fldChar w:fldCharType="begin"/>
            </w:r>
            <w:r>
              <w:instrText>SEQ Equation \* ARABIC</w:instrText>
            </w:r>
            <w:r>
              <w:fldChar w:fldCharType="separate"/>
            </w:r>
            <w:r>
              <w:t>9</w:t>
            </w:r>
            <w:r>
              <w:fldChar w:fldCharType="end"/>
            </w:r>
          </w:p>
        </w:tc>
      </w:tr>
    </w:tbl>
    <w:p w14:paraId="13539754" w14:textId="77777777" w:rsidR="006C67E2" w:rsidRDefault="008B1F2D">
      <w:r>
        <w:t xml:space="preserve">where the elements of the vector </w:t>
      </w:r>
      <m:oMath>
        <m:acc>
          <m:accPr>
            <m:chr m:val="⃗"/>
            <m:ctrlPr>
              <w:rPr>
                <w:rFonts w:ascii="Cambria Math" w:hAnsi="Cambria Math"/>
              </w:rPr>
            </m:ctrlPr>
          </m:accPr>
          <m:e>
            <m:r>
              <w:rPr>
                <w:rFonts w:ascii="Cambria Math" w:hAnsi="Cambria Math"/>
              </w:rPr>
              <m:t>w</m:t>
            </m:r>
          </m:e>
        </m:acc>
      </m:oMath>
      <w:r>
        <w:t xml:space="preserve"> are the weightings for each of our equations defined with the coefficient matrix A and the target vector </w:t>
      </w:r>
      <m:oMath>
        <m:acc>
          <m:accPr>
            <m:chr m:val="⃗"/>
            <m:ctrlPr>
              <w:rPr>
                <w:rFonts w:ascii="Cambria Math" w:hAnsi="Cambria Math"/>
              </w:rPr>
            </m:ctrlPr>
          </m:accPr>
          <m:e>
            <m:r>
              <w:rPr>
                <w:rFonts w:ascii="Cambria Math" w:hAnsi="Cambria Math"/>
              </w:rPr>
              <m:t>b</m:t>
            </m:r>
          </m:e>
        </m:acc>
      </m:oMath>
      <w:r>
        <w:t>. The weighting vector is also useful to consider the various orders of magnitudes of our equations. I.e., the first 28 rows are of the same order o</w:t>
      </w:r>
      <w:r>
        <w:t>f magnitude because they all describe the PV power output variability. But this is not the case if we introduce an equation/row which constrains our system to a minimum total European PV power production. Additionally, it must be considered that the method</w:t>
      </w:r>
      <w:r>
        <w:t xml:space="preserve"> used to solve the linear least-square problem, minimizes the sum of the residuals of the equations. Since our first 32 equations are all about the </w:t>
      </w:r>
      <w:proofErr w:type="gramStart"/>
      <w:r>
        <w:t>variability</w:t>
      </w:r>
      <w:proofErr w:type="gramEnd"/>
      <w:r>
        <w:t xml:space="preserve"> they are already relatively highly weighted compared to one equation we add. With the introduced</w:t>
      </w:r>
      <w:r>
        <w:t xml:space="preserve"> weighting vector, it is possible to counteract and give more weight to the one added equation if necessary.</w:t>
      </w:r>
    </w:p>
    <w:p w14:paraId="08E11EB3" w14:textId="77777777" w:rsidR="006C67E2" w:rsidRDefault="008B1F2D">
      <w:pPr>
        <w:rPr>
          <w:color w:val="FF0000"/>
        </w:rPr>
      </w:pPr>
      <w:r>
        <w:t>To apply the weighting vector to the linear least square problem the square root of its elements is taken as elements of a diagonal matrix and mult</w:t>
      </w:r>
      <w:r>
        <w:t xml:space="preserve">iplied with the coefficient matrix A and the target vector </w:t>
      </w:r>
      <m:oMath>
        <m:acc>
          <m:accPr>
            <m:chr m:val="⃗"/>
            <m:ctrlPr>
              <w:rPr>
                <w:rFonts w:ascii="Cambria Math" w:hAnsi="Cambria Math"/>
              </w:rPr>
            </m:ctrlPr>
          </m:accPr>
          <m:e>
            <m:r>
              <w:rPr>
                <w:rFonts w:ascii="Cambria Math" w:hAnsi="Cambria Math"/>
              </w:rPr>
              <m:t>b</m:t>
            </m:r>
          </m:e>
        </m:acc>
      </m:oMath>
      <w:r>
        <w:t xml:space="preserve"> before the optimization problem is solved. </w:t>
      </w:r>
      <w:r>
        <w:rPr>
          <w:rFonts w:ascii="Wingdings" w:eastAsia="Wingdings" w:hAnsi="Wingdings" w:cs="Wingdings"/>
          <w:color w:val="FF0000"/>
        </w:rPr>
        <w:t></w:t>
      </w:r>
      <w:r>
        <w:rPr>
          <w:color w:val="FF0000"/>
        </w:rPr>
        <w:t xml:space="preserve"> EQ AUFSCHREIBEN!?</w:t>
      </w:r>
    </w:p>
    <w:p w14:paraId="3F6380CF" w14:textId="77777777" w:rsidR="006C67E2" w:rsidRDefault="008B1F2D">
      <w:pPr>
        <w:pStyle w:val="berschrift4"/>
        <w:numPr>
          <w:ilvl w:val="3"/>
          <w:numId w:val="2"/>
        </w:numPr>
        <w:ind w:hanging="862"/>
      </w:pPr>
      <w:r>
        <w:t>Scenario 1 (S1) – PV power production and installed capacities from NECPs 2030</w:t>
      </w:r>
    </w:p>
    <w:p w14:paraId="67515F7C" w14:textId="77777777" w:rsidR="006C67E2" w:rsidRDefault="008B1F2D">
      <w:r>
        <w:t>The objective of S1 is to minimize the PV power prod</w:t>
      </w:r>
      <w:r>
        <w:t xml:space="preserve">uction variability but the total installed capacities and power production with PV systems in Europe must equal </w:t>
      </w:r>
      <w:r>
        <w:rPr>
          <w:color w:val="FF0000"/>
        </w:rPr>
        <w:t>(+/- 1GW</w:t>
      </w:r>
      <w:r>
        <w:t>) to the ones we estimate if the NECPs for 2030 are fulfilled. This gives a direct comparison of the variability estimated with the plan</w:t>
      </w:r>
      <w:r>
        <w:t xml:space="preserve">s of the countries in Europe for 2030 to the variability reduction potential we have if distribute the same additional amount optimally to reduce the variability. </w:t>
      </w:r>
    </w:p>
    <w:p w14:paraId="37C91388" w14:textId="77777777" w:rsidR="006C67E2" w:rsidRDefault="008B1F2D">
      <w:r>
        <w:t>To realize S1 two rows and elements are added to the coefficient matrix A and the target vec</w:t>
      </w:r>
      <w:r>
        <w:t xml:space="preserve">tor </w:t>
      </w:r>
      <m:oMath>
        <m:acc>
          <m:accPr>
            <m:chr m:val="⃗"/>
            <m:ctrlPr>
              <w:rPr>
                <w:rFonts w:ascii="Cambria Math" w:hAnsi="Cambria Math"/>
              </w:rPr>
            </m:ctrlPr>
          </m:accPr>
          <m:e>
            <m:r>
              <w:rPr>
                <w:rFonts w:ascii="Cambria Math" w:hAnsi="Cambria Math"/>
              </w:rPr>
              <m:t>b</m:t>
            </m:r>
          </m:e>
        </m:acc>
      </m:oMath>
      <w:r>
        <w:t>, respectively. The first row adds the constraint that the total IC must be equal to the total IC planned for 2030. This is achieved by adding a row with ones to the coefficient matrix A and the total IC planned for 2030 as element to the target vect</w:t>
      </w:r>
      <w:r>
        <w:t xml:space="preserve">or </w:t>
      </w:r>
      <m:oMath>
        <m:acc>
          <m:accPr>
            <m:chr m:val="⃗"/>
            <m:ctrlPr>
              <w:rPr>
                <w:rFonts w:ascii="Cambria Math" w:hAnsi="Cambria Math"/>
              </w:rPr>
            </m:ctrlPr>
          </m:accPr>
          <m:e>
            <m:r>
              <w:rPr>
                <w:rFonts w:ascii="Cambria Math" w:hAnsi="Cambria Math"/>
              </w:rPr>
              <m:t>b</m:t>
            </m:r>
          </m:e>
        </m:acc>
      </m:oMath>
      <w:r>
        <w:t>. The second row considers for the total PV power production. PV power production is calculated by multiplying IC with the CF (</w:t>
      </w:r>
      <w:r>
        <w:fldChar w:fldCharType="begin"/>
      </w:r>
      <w:r>
        <w:instrText>REF _Ref61362315 \h</w:instrText>
      </w:r>
      <w:r>
        <w:fldChar w:fldCharType="separate"/>
      </w:r>
      <w:r>
        <w:t>Eq. 1</w:t>
      </w:r>
      <w:r>
        <w:fldChar w:fldCharType="end"/>
      </w:r>
      <w:r>
        <w:t>). Therefore, we add all the mean</w:t>
      </w:r>
      <w:r>
        <w:t xml:space="preserve"> CF per country as row to the coefficient matrix A. The total PV power production is added to the target </w:t>
      </w:r>
      <m:oMath>
        <m:acc>
          <m:accPr>
            <m:chr m:val="⃗"/>
            <m:ctrlPr>
              <w:rPr>
                <w:rFonts w:ascii="Cambria Math" w:hAnsi="Cambria Math"/>
              </w:rPr>
            </m:ctrlPr>
          </m:accPr>
          <m:e>
            <m:r>
              <w:rPr>
                <w:rFonts w:ascii="Cambria Math" w:hAnsi="Cambria Math"/>
              </w:rPr>
              <m:t>b</m:t>
            </m:r>
          </m:e>
        </m:acc>
      </m:oMath>
      <w:r>
        <w:t>. It is calculated as sum of the CF per country multiplied by the planned IC per country for 2030.</w:t>
      </w:r>
    </w:p>
    <w:p w14:paraId="37FF0912"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67E2" w14:paraId="514F1CC4" w14:textId="77777777">
        <w:trPr>
          <w:jc w:val="center"/>
        </w:trPr>
        <w:tc>
          <w:tcPr>
            <w:tcW w:w="701" w:type="dxa"/>
            <w:tcBorders>
              <w:top w:val="nil"/>
              <w:left w:val="nil"/>
              <w:bottom w:val="nil"/>
              <w:right w:val="nil"/>
            </w:tcBorders>
            <w:shd w:val="clear" w:color="auto" w:fill="auto"/>
            <w:vAlign w:val="center"/>
          </w:tcPr>
          <w:p w14:paraId="4E0BC803" w14:textId="77777777" w:rsidR="006C67E2" w:rsidRDefault="006C67E2">
            <w:pPr>
              <w:spacing w:line="240" w:lineRule="auto"/>
              <w:ind w:firstLine="0"/>
            </w:pPr>
          </w:p>
        </w:tc>
        <w:tc>
          <w:tcPr>
            <w:tcW w:w="7803" w:type="dxa"/>
            <w:tcBorders>
              <w:top w:val="nil"/>
              <w:left w:val="nil"/>
              <w:bottom w:val="nil"/>
              <w:right w:val="nil"/>
            </w:tcBorders>
            <w:shd w:val="clear" w:color="auto" w:fill="auto"/>
            <w:vAlign w:val="center"/>
          </w:tcPr>
          <w:p w14:paraId="3504F814" w14:textId="77777777" w:rsidR="006C67E2" w:rsidRDefault="008B1F2D">
            <m:oMathPara>
              <m:oMath>
                <m:sSub>
                  <m:sSubPr>
                    <m:ctrlPr>
                      <w:rPr>
                        <w:rFonts w:ascii="Cambria Math" w:hAnsi="Cambria Math"/>
                      </w:rPr>
                    </m:ctrlPr>
                  </m:sSubPr>
                  <m:e>
                    <m:r>
                      <w:rPr>
                        <w:rFonts w:ascii="Cambria Math" w:hAnsi="Cambria Math"/>
                      </w:rPr>
                      <m:t>A</m:t>
                    </m:r>
                  </m:e>
                  <m:sub>
                    <m:r>
                      <w:rPr>
                        <w:rFonts w:ascii="Cambria Math" w:hAnsi="Cambria Math"/>
                      </w:rPr>
                      <m:t>S</m:t>
                    </m:r>
                    <m:r>
                      <w:rPr>
                        <w:rFonts w:ascii="Cambria Math" w:hAnsi="Cambria Math"/>
                      </w:rPr>
                      <m:t>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1</m:t>
                          </m:r>
                        </m:e>
                        <m:e>
                          <m:r>
                            <w:rPr>
                              <w:rFonts w:ascii="Cambria Math" w:hAnsi="Cambria Math"/>
                            </w:rPr>
                            <m:t>⋱</m:t>
                          </m:r>
                        </m:e>
                        <m:e>
                          <m:r>
                            <w:rPr>
                              <w:rFonts w:ascii="Cambria Math" w:hAnsi="Cambria Math"/>
                            </w:rPr>
                            <m:t>1</m:t>
                          </m:r>
                        </m:e>
                      </m:mr>
                      <m:mr>
                        <m:e>
                          <m:sSub>
                            <m:sSubPr>
                              <m:ctrlPr>
                                <w:rPr>
                                  <w:rFonts w:ascii="Cambria Math" w:hAnsi="Cambria Math"/>
                                </w:rPr>
                              </m:ctrlPr>
                            </m:sSubPr>
                            <m:e>
                              <m:r>
                                <w:rPr>
                                  <w:rFonts w:ascii="Cambria Math" w:hAnsi="Cambria Math"/>
                                </w:rPr>
                                <m:t>CF</m:t>
                              </m:r>
                            </m:e>
                            <m:sub>
                              <m:r>
                                <w:rPr>
                                  <w:rFonts w:ascii="Cambria Math" w:hAnsi="Cambria Math"/>
                                </w:rPr>
                                <m:t>AL</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SK</m:t>
                              </m:r>
                            </m:sub>
                          </m:sSub>
                        </m:e>
                      </m:mr>
                    </m:m>
                  </m:e>
                </m:d>
              </m:oMath>
            </m:oMathPara>
          </w:p>
          <w:p w14:paraId="1AADDAB4" w14:textId="77777777" w:rsidR="006C67E2" w:rsidRDefault="006C67E2">
            <w:pPr>
              <w:spacing w:line="240" w:lineRule="auto"/>
              <w:ind w:firstLine="0"/>
            </w:pPr>
          </w:p>
        </w:tc>
        <w:tc>
          <w:tcPr>
            <w:tcW w:w="892" w:type="dxa"/>
            <w:tcBorders>
              <w:top w:val="nil"/>
              <w:left w:val="nil"/>
              <w:bottom w:val="nil"/>
              <w:right w:val="nil"/>
            </w:tcBorders>
            <w:shd w:val="clear" w:color="auto" w:fill="auto"/>
            <w:vAlign w:val="center"/>
          </w:tcPr>
          <w:p w14:paraId="1AABF127" w14:textId="77777777" w:rsidR="006C67E2" w:rsidRDefault="008B1F2D">
            <w:pPr>
              <w:spacing w:line="240" w:lineRule="auto"/>
              <w:ind w:firstLine="0"/>
              <w:jc w:val="right"/>
            </w:pPr>
            <w:r>
              <w:lastRenderedPageBreak/>
              <w:t xml:space="preserve">Eq. </w:t>
            </w:r>
            <w:r>
              <w:fldChar w:fldCharType="begin"/>
            </w:r>
            <w:r>
              <w:instrText xml:space="preserve">SEQ </w:instrText>
            </w:r>
            <w:r>
              <w:instrText>Equation \* ARABIC</w:instrText>
            </w:r>
            <w:r>
              <w:fldChar w:fldCharType="separate"/>
            </w:r>
            <w:r>
              <w:t>10</w:t>
            </w:r>
            <w:r>
              <w:fldChar w:fldCharType="end"/>
            </w:r>
          </w:p>
        </w:tc>
      </w:tr>
    </w:tbl>
    <w:p w14:paraId="630F5C80" w14:textId="77777777" w:rsidR="006C67E2" w:rsidRDefault="008B1F2D">
      <w:pPr>
        <w:ind w:firstLine="0"/>
      </w:pPr>
      <w:r>
        <w:t xml:space="preserve">where </w:t>
      </w:r>
      <m:oMath>
        <m:sSub>
          <m:sSubPr>
            <m:ctrlPr>
              <w:rPr>
                <w:rFonts w:ascii="Cambria Math" w:hAnsi="Cambria Math"/>
              </w:rPr>
            </m:ctrlPr>
          </m:sSubPr>
          <m:e>
            <m:r>
              <w:rPr>
                <w:rFonts w:ascii="Cambria Math" w:hAnsi="Cambria Math"/>
              </w:rPr>
              <m:t>A</m:t>
            </m:r>
          </m:e>
          <m:sub>
            <m:r>
              <w:rPr>
                <w:rFonts w:ascii="Cambria Math" w:hAnsi="Cambria Math"/>
              </w:rPr>
              <m:t>S</m:t>
            </m:r>
            <m:r>
              <w:rPr>
                <w:rFonts w:ascii="Cambria Math" w:hAnsi="Cambria Math"/>
              </w:rPr>
              <m:t>1</m:t>
            </m:r>
          </m:sub>
        </m:sSub>
      </m:oMath>
      <w:r>
        <w:t xml:space="preserve">is the coefficient matrix for S1 (expansion of </w:t>
      </w:r>
      <w:r>
        <w:fldChar w:fldCharType="begin"/>
      </w:r>
      <w:r>
        <w:instrText>REF _Ref61350223 \h</w:instrText>
      </w:r>
      <w:r>
        <w:fldChar w:fldCharType="separate"/>
      </w:r>
      <w:r>
        <w:t>Eq. 6</w:t>
      </w:r>
      <w:r>
        <w:fldChar w:fldCharType="end"/>
      </w:r>
      <w:r>
        <w:t xml:space="preserve">) and </w:t>
      </w:r>
      <m:oMath>
        <m:sSub>
          <m:sSubPr>
            <m:ctrlPr>
              <w:rPr>
                <w:rFonts w:ascii="Cambria Math" w:hAnsi="Cambria Math"/>
              </w:rPr>
            </m:ctrlPr>
          </m:sSubPr>
          <m:e>
            <m:r>
              <w:rPr>
                <w:rFonts w:ascii="Cambria Math" w:hAnsi="Cambria Math"/>
              </w:rPr>
              <m:t>CF</m:t>
            </m:r>
          </m:e>
          <m:sub>
            <m:r>
              <w:rPr>
                <w:rFonts w:ascii="Cambria Math" w:hAnsi="Cambria Math"/>
              </w:rPr>
              <m:t>AL</m:t>
            </m:r>
          </m:sub>
        </m:sSub>
      </m:oMath>
      <w:r>
        <w:rPr>
          <w:iCs/>
        </w:rPr>
        <w:t xml:space="preserve"> and </w:t>
      </w:r>
      <m:oMath>
        <m:sSub>
          <m:sSubPr>
            <m:ctrlPr>
              <w:rPr>
                <w:rFonts w:ascii="Cambria Math" w:hAnsi="Cambria Math"/>
              </w:rPr>
            </m:ctrlPr>
          </m:sSubPr>
          <m:e>
            <m:r>
              <w:rPr>
                <w:rFonts w:ascii="Cambria Math" w:hAnsi="Cambria Math"/>
              </w:rPr>
              <m:t>CF</m:t>
            </m:r>
          </m:e>
          <m:sub>
            <m:r>
              <w:rPr>
                <w:rFonts w:ascii="Cambria Math" w:hAnsi="Cambria Math"/>
              </w:rPr>
              <m:t>SK</m:t>
            </m:r>
          </m:sub>
        </m:sSub>
      </m:oMath>
      <w:r>
        <w:rPr>
          <w:iCs/>
        </w:rPr>
        <w:t xml:space="preserve"> are the mean capacity factors for Albania and Slovakia </w:t>
      </w:r>
      <w:r>
        <w:rPr>
          <w:iCs/>
        </w:rPr>
        <w:t>which represents the mean CF for all countries.</w:t>
      </w:r>
    </w:p>
    <w:p w14:paraId="5F5C7769" w14:textId="77777777" w:rsidR="006C67E2" w:rsidRDefault="006C67E2"/>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67E2" w14:paraId="2A7318A5" w14:textId="77777777">
        <w:trPr>
          <w:jc w:val="center"/>
        </w:trPr>
        <w:tc>
          <w:tcPr>
            <w:tcW w:w="701" w:type="dxa"/>
            <w:tcBorders>
              <w:top w:val="nil"/>
              <w:left w:val="nil"/>
              <w:bottom w:val="nil"/>
              <w:right w:val="nil"/>
            </w:tcBorders>
            <w:shd w:val="clear" w:color="auto" w:fill="auto"/>
            <w:vAlign w:val="center"/>
          </w:tcPr>
          <w:p w14:paraId="795DD9F9" w14:textId="77777777" w:rsidR="006C67E2" w:rsidRDefault="006C67E2">
            <w:pPr>
              <w:spacing w:line="240" w:lineRule="auto"/>
              <w:ind w:firstLine="0"/>
            </w:pPr>
          </w:p>
        </w:tc>
        <w:tc>
          <w:tcPr>
            <w:tcW w:w="7803" w:type="dxa"/>
            <w:tcBorders>
              <w:top w:val="nil"/>
              <w:left w:val="nil"/>
              <w:bottom w:val="nil"/>
              <w:right w:val="nil"/>
            </w:tcBorders>
            <w:shd w:val="clear" w:color="auto" w:fill="auto"/>
            <w:vAlign w:val="center"/>
          </w:tcPr>
          <w:p w14:paraId="208015B4" w14:textId="77777777" w:rsidR="006C67E2" w:rsidRDefault="008B1F2D">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S</m:t>
                        </m:r>
                        <m:r>
                          <w:rPr>
                            <w:rFonts w:ascii="Cambria Math" w:hAnsi="Cambria Math"/>
                          </w:rPr>
                          <m:t>1</m:t>
                        </m:r>
                      </m:sub>
                    </m:sSub>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m:t>
                      </m:r>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e>
                  </m:mr>
                </m:m>
              </m:oMath>
            </m:oMathPara>
          </w:p>
          <w:p w14:paraId="6CCD51C3" w14:textId="77777777" w:rsidR="006C67E2" w:rsidRDefault="006C67E2">
            <w:pPr>
              <w:spacing w:line="240" w:lineRule="auto"/>
              <w:ind w:firstLine="0"/>
            </w:pPr>
          </w:p>
        </w:tc>
        <w:tc>
          <w:tcPr>
            <w:tcW w:w="892" w:type="dxa"/>
            <w:tcBorders>
              <w:top w:val="nil"/>
              <w:left w:val="nil"/>
              <w:bottom w:val="nil"/>
              <w:right w:val="nil"/>
            </w:tcBorders>
            <w:shd w:val="clear" w:color="auto" w:fill="auto"/>
            <w:vAlign w:val="center"/>
          </w:tcPr>
          <w:p w14:paraId="1BC68899" w14:textId="77777777" w:rsidR="006C67E2" w:rsidRDefault="008B1F2D">
            <w:pPr>
              <w:spacing w:line="240" w:lineRule="auto"/>
              <w:ind w:firstLine="0"/>
              <w:jc w:val="right"/>
            </w:pPr>
            <w:r>
              <w:t xml:space="preserve">Eq. </w:t>
            </w:r>
            <w:r>
              <w:fldChar w:fldCharType="begin"/>
            </w:r>
            <w:r>
              <w:instrText>SEQ Equation \* ARABIC</w:instrText>
            </w:r>
            <w:r>
              <w:fldChar w:fldCharType="separate"/>
            </w:r>
            <w:r>
              <w:t>11</w:t>
            </w:r>
            <w:r>
              <w:fldChar w:fldCharType="end"/>
            </w:r>
          </w:p>
        </w:tc>
      </w:tr>
    </w:tbl>
    <w:p w14:paraId="1C853B39" w14:textId="77777777" w:rsidR="006C67E2" w:rsidRDefault="008B1F2D">
      <w:pPr>
        <w:ind w:firstLine="0"/>
      </w:pPr>
      <w:r>
        <w:t xml:space="preserve">where </w:t>
      </w:r>
      <m:oMath>
        <m:sSub>
          <m:sSubPr>
            <m:ctrlPr>
              <w:rPr>
                <w:rFonts w:ascii="Cambria Math" w:hAnsi="Cambria Math"/>
              </w:rPr>
            </m:ctrlPr>
          </m:sSubPr>
          <m:e>
            <m:r>
              <w:rPr>
                <w:rFonts w:ascii="Cambria Math" w:hAnsi="Cambria Math"/>
              </w:rPr>
              <m:t>b</m:t>
            </m:r>
          </m:e>
          <m:sub>
            <m:r>
              <w:rPr>
                <w:rFonts w:ascii="Cambria Math" w:hAnsi="Cambria Math"/>
              </w:rPr>
              <m:t>S</m:t>
            </m:r>
            <m:r>
              <w:rPr>
                <w:rFonts w:ascii="Cambria Math" w:hAnsi="Cambria Math"/>
              </w:rPr>
              <m:t>1</m:t>
            </m:r>
          </m:sub>
        </m:sSub>
      </m:oMath>
      <w:r>
        <w:t xml:space="preserve"> is the target vector for S1 (expansion of </w:t>
      </w:r>
      <w:r>
        <w:fldChar w:fldCharType="begin"/>
      </w:r>
      <w:r>
        <w:instrText>REF _Ref62376739 \h</w:instrText>
      </w:r>
      <w:r>
        <w:fldChar w:fldCharType="separate"/>
      </w:r>
      <w:r>
        <w:t>Eq. 7</w:t>
      </w:r>
      <w:r>
        <w:fldChar w:fldCharType="end"/>
      </w:r>
      <w:r>
        <w:t xml:space="preserve">),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oMath>
      <w:r>
        <w:t xml:space="preserve"> is the total installed capacity planned for 2030 and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oMath>
      <w:r>
        <w:t xml:space="preserve"> is the total PV power production estimated with the planned IC 2030.</w:t>
      </w:r>
    </w:p>
    <w:p w14:paraId="3E3DC5E9" w14:textId="77777777" w:rsidR="006C67E2" w:rsidRDefault="008B1F2D">
      <w:pPr>
        <w:ind w:firstLine="0"/>
      </w:pPr>
      <w:r>
        <w:t>The weighting vector f</w:t>
      </w:r>
      <w:r>
        <w:t xml:space="preserve">or S1 is chosen such that all the equations which consider fo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62DE4B11" w14:textId="77777777" w:rsidR="006C67E2" w:rsidRDefault="008B1F2D">
      <w:pPr>
        <w:pStyle w:val="berschrift4"/>
        <w:numPr>
          <w:ilvl w:val="3"/>
          <w:numId w:val="2"/>
        </w:numPr>
        <w:ind w:hanging="862"/>
      </w:pPr>
      <w:r>
        <w:t>Scenario 2 (S2) – PV IC in 2050</w:t>
      </w:r>
    </w:p>
    <w:p w14:paraId="04F2B9B3" w14:textId="77777777" w:rsidR="006C67E2" w:rsidRDefault="008B1F2D">
      <w:r>
        <w:t xml:space="preserve">In S2 estimates of PV IC for the year 2050 are taken and used as additional equation in our linear least-square problem. Similar as in S1 it is achieved by adding a row with ones to the coefficient matrix A and the total PV </w:t>
      </w:r>
      <w:r>
        <w:t xml:space="preserve">IC estimates for 2050 as element to the target vector </w:t>
      </w:r>
      <m:oMath>
        <m:acc>
          <m:accPr>
            <m:chr m:val="⃗"/>
            <m:ctrlPr>
              <w:rPr>
                <w:rFonts w:ascii="Cambria Math" w:hAnsi="Cambria Math"/>
              </w:rPr>
            </m:ctrlPr>
          </m:accPr>
          <m:e>
            <m:r>
              <w:rPr>
                <w:rFonts w:ascii="Cambria Math" w:hAnsi="Cambria Math"/>
              </w:rPr>
              <m:t>b</m:t>
            </m:r>
          </m:e>
        </m:acc>
      </m:oMath>
      <w:r>
        <w:t xml:space="preserve">. The following table shows estimates by three different sources for the needed PV IC in the year 2050: </w:t>
      </w:r>
    </w:p>
    <w:p w14:paraId="6ECAB86E" w14:textId="77777777" w:rsidR="006C67E2" w:rsidRDefault="006C67E2"/>
    <w:p w14:paraId="72123AD6" w14:textId="77777777" w:rsidR="006C67E2" w:rsidRDefault="008B1F2D">
      <w:pPr>
        <w:pStyle w:val="Beschriftung"/>
        <w:keepNext/>
      </w:pPr>
      <w:bookmarkStart w:id="129" w:name="_Ref62380044"/>
      <w:r>
        <w:t xml:space="preserve">Table </w:t>
      </w:r>
      <w:r>
        <w:fldChar w:fldCharType="begin"/>
      </w:r>
      <w:r>
        <w:instrText>SEQ Table \* ARABIC</w:instrText>
      </w:r>
      <w:r>
        <w:fldChar w:fldCharType="separate"/>
      </w:r>
      <w:r>
        <w:t>1</w:t>
      </w:r>
      <w:r>
        <w:fldChar w:fldCharType="end"/>
      </w:r>
      <w:bookmarkEnd w:id="129"/>
      <w:r>
        <w:t xml:space="preserve"> Estimates of needed installed PV capacities for the year 2050.</w:t>
      </w:r>
    </w:p>
    <w:tbl>
      <w:tblPr>
        <w:tblStyle w:val="Gitternetztabelle4Akzent3"/>
        <w:tblW w:w="9396" w:type="dxa"/>
        <w:tblLook w:val="04A0" w:firstRow="1" w:lastRow="0" w:firstColumn="1" w:lastColumn="0" w:noHBand="0" w:noVBand="1"/>
      </w:tblPr>
      <w:tblGrid>
        <w:gridCol w:w="2120"/>
        <w:gridCol w:w="2693"/>
        <w:gridCol w:w="4583"/>
      </w:tblGrid>
      <w:tr w:rsidR="006C67E2" w14:paraId="5C9E4A5C" w14:textId="77777777" w:rsidTr="006C67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single" w:sz="4" w:space="0" w:color="A5A5A5"/>
              <w:left w:val="single" w:sz="4" w:space="0" w:color="A5A5A5"/>
              <w:bottom w:val="single" w:sz="4" w:space="0" w:color="A5A5A5"/>
              <w:right w:val="single" w:sz="4" w:space="0" w:color="A5A5A5"/>
            </w:tcBorders>
          </w:tcPr>
          <w:p w14:paraId="40680CB8" w14:textId="77777777" w:rsidR="006C67E2" w:rsidRDefault="008B1F2D">
            <w:pPr>
              <w:spacing w:line="240" w:lineRule="auto"/>
              <w:ind w:firstLine="0"/>
              <w:rPr>
                <w:color w:val="FFFFFF" w:themeColor="background1"/>
              </w:rPr>
            </w:pPr>
            <w:r>
              <w:rPr>
                <w:color w:val="FFFFFF" w:themeColor="background1"/>
              </w:rPr>
              <w:t>S</w:t>
            </w:r>
            <w:r>
              <w:rPr>
                <w:color w:val="FFFFFF" w:themeColor="background1"/>
              </w:rPr>
              <w:t>ource</w:t>
            </w:r>
          </w:p>
        </w:tc>
        <w:tc>
          <w:tcPr>
            <w:tcW w:w="2693" w:type="dxa"/>
            <w:tcBorders>
              <w:top w:val="single" w:sz="4" w:space="0" w:color="A5A5A5"/>
              <w:left w:val="single" w:sz="4" w:space="0" w:color="A5A5A5"/>
              <w:bottom w:val="single" w:sz="4" w:space="0" w:color="A5A5A5"/>
              <w:right w:val="single" w:sz="4" w:space="0" w:color="A5A5A5"/>
            </w:tcBorders>
          </w:tcPr>
          <w:p w14:paraId="72BCB4C0" w14:textId="77777777" w:rsidR="006C67E2" w:rsidRDefault="008B1F2D">
            <w:pPr>
              <w:spacing w:line="240" w:lineRule="auto"/>
              <w:ind w:firstLine="0"/>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PV IC 2050 estimate [TW]</w:t>
            </w:r>
          </w:p>
        </w:tc>
        <w:tc>
          <w:tcPr>
            <w:tcW w:w="4583" w:type="dxa"/>
            <w:tcBorders>
              <w:top w:val="single" w:sz="4" w:space="0" w:color="A5A5A5"/>
              <w:left w:val="single" w:sz="4" w:space="0" w:color="A5A5A5"/>
              <w:bottom w:val="single" w:sz="4" w:space="0" w:color="A5A5A5"/>
              <w:right w:val="single" w:sz="4" w:space="0" w:color="A5A5A5"/>
            </w:tcBorders>
          </w:tcPr>
          <w:p w14:paraId="4C6F15A5" w14:textId="77777777" w:rsidR="006C67E2" w:rsidRDefault="008B1F2D">
            <w:pPr>
              <w:spacing w:line="240" w:lineRule="auto"/>
              <w:ind w:firstLine="0"/>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Comment / Scenario</w:t>
            </w:r>
          </w:p>
        </w:tc>
      </w:tr>
      <w:tr w:rsidR="006C67E2" w14:paraId="16AC2841" w14:textId="77777777" w:rsidTr="006C6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Pr>
          <w:p w14:paraId="3F978915" w14:textId="77777777" w:rsidR="006C67E2" w:rsidRDefault="008B1F2D">
            <w:pPr>
              <w:spacing w:line="240" w:lineRule="auto"/>
              <w:ind w:firstLine="0"/>
              <w:rPr>
                <w:b w:val="0"/>
                <w:bCs w:val="0"/>
              </w:rPr>
            </w:pPr>
            <w:proofErr w:type="spellStart"/>
            <w:r>
              <w:rPr>
                <w:b w:val="0"/>
                <w:bCs w:val="0"/>
              </w:rPr>
              <w:t>SolarPower</w:t>
            </w:r>
            <w:proofErr w:type="spellEnd"/>
            <w:r>
              <w:rPr>
                <w:b w:val="0"/>
                <w:bCs w:val="0"/>
              </w:rPr>
              <w:t xml:space="preserve"> Europe</w:t>
            </w:r>
          </w:p>
        </w:tc>
        <w:tc>
          <w:tcPr>
            <w:tcW w:w="2693" w:type="dxa"/>
          </w:tcPr>
          <w:p w14:paraId="3372C66B"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4.7 – 8.8</w:t>
            </w:r>
          </w:p>
        </w:tc>
        <w:tc>
          <w:tcPr>
            <w:tcW w:w="4583" w:type="dxa"/>
          </w:tcPr>
          <w:p w14:paraId="5532BDE7"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4.7 TW in the Laggard scenario, 7.7 TW in the Moderate scenario and 8.8 TW in the Leadership scenario</w:t>
            </w:r>
          </w:p>
        </w:tc>
      </w:tr>
      <w:tr w:rsidR="006C67E2" w14:paraId="241D3BFB" w14:textId="77777777" w:rsidTr="006C67E2">
        <w:tc>
          <w:tcPr>
            <w:cnfStyle w:val="001000000000" w:firstRow="0" w:lastRow="0" w:firstColumn="1" w:lastColumn="0" w:oddVBand="0" w:evenVBand="0" w:oddHBand="0" w:evenHBand="0" w:firstRowFirstColumn="0" w:firstRowLastColumn="0" w:lastRowFirstColumn="0" w:lastRowLastColumn="0"/>
            <w:tcW w:w="2120" w:type="dxa"/>
            <w:shd w:val="clear" w:color="auto" w:fill="auto"/>
          </w:tcPr>
          <w:p w14:paraId="6590F737" w14:textId="77777777" w:rsidR="006C67E2" w:rsidRDefault="008B1F2D">
            <w:pPr>
              <w:spacing w:line="240" w:lineRule="auto"/>
              <w:ind w:firstLine="0"/>
              <w:rPr>
                <w:b w:val="0"/>
                <w:bCs w:val="0"/>
              </w:rPr>
            </w:pPr>
            <w:r>
              <w:rPr>
                <w:b w:val="0"/>
                <w:bCs w:val="0"/>
              </w:rPr>
              <w:t>IRENA</w:t>
            </w:r>
          </w:p>
        </w:tc>
        <w:tc>
          <w:tcPr>
            <w:tcW w:w="2693" w:type="dxa"/>
            <w:shd w:val="clear" w:color="auto" w:fill="auto"/>
          </w:tcPr>
          <w:p w14:paraId="0568DC44" w14:textId="77777777" w:rsidR="006C67E2" w:rsidRDefault="008B1F2D">
            <w:pPr>
              <w:spacing w:line="240" w:lineRule="auto"/>
              <w:ind w:firstLine="0"/>
              <w:cnfStyle w:val="000000000000" w:firstRow="0" w:lastRow="0" w:firstColumn="0" w:lastColumn="0" w:oddVBand="0" w:evenVBand="0" w:oddHBand="0" w:evenHBand="0" w:firstRowFirstColumn="0" w:firstRowLastColumn="0" w:lastRowFirstColumn="0" w:lastRowLastColumn="0"/>
            </w:pPr>
            <w:r>
              <w:t>0.891</w:t>
            </w:r>
          </w:p>
        </w:tc>
        <w:tc>
          <w:tcPr>
            <w:tcW w:w="4583" w:type="dxa"/>
            <w:shd w:val="clear" w:color="auto" w:fill="auto"/>
          </w:tcPr>
          <w:p w14:paraId="22D6C3AB" w14:textId="77777777" w:rsidR="006C67E2" w:rsidRDefault="008B1F2D">
            <w:pPr>
              <w:spacing w:line="240" w:lineRule="auto"/>
              <w:ind w:firstLine="0"/>
              <w:cnfStyle w:val="000000000000" w:firstRow="0" w:lastRow="0" w:firstColumn="0" w:lastColumn="0" w:oddVBand="0" w:evenVBand="0" w:oddHBand="0" w:evenHBand="0" w:firstRowFirstColumn="0" w:firstRowLastColumn="0" w:lastRowFirstColumn="0" w:lastRowLastColumn="0"/>
            </w:pPr>
            <w:proofErr w:type="spellStart"/>
            <w:r>
              <w:t>REmap</w:t>
            </w:r>
            <w:proofErr w:type="spellEnd"/>
            <w:r>
              <w:t xml:space="preserve"> Case</w:t>
            </w:r>
          </w:p>
        </w:tc>
      </w:tr>
      <w:tr w:rsidR="006C67E2" w14:paraId="51AAD237" w14:textId="77777777" w:rsidTr="006C6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Pr>
          <w:p w14:paraId="1092E341" w14:textId="77777777" w:rsidR="006C67E2" w:rsidRDefault="008B1F2D">
            <w:pPr>
              <w:spacing w:line="240" w:lineRule="auto"/>
              <w:ind w:firstLine="0"/>
              <w:rPr>
                <w:b w:val="0"/>
                <w:bCs w:val="0"/>
              </w:rPr>
            </w:pPr>
            <w:r>
              <w:rPr>
                <w:b w:val="0"/>
                <w:bCs w:val="0"/>
              </w:rPr>
              <w:t>Energy Watch Group</w:t>
            </w:r>
          </w:p>
        </w:tc>
        <w:tc>
          <w:tcPr>
            <w:tcW w:w="2693" w:type="dxa"/>
          </w:tcPr>
          <w:p w14:paraId="6E24EAA2"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1.94</w:t>
            </w:r>
          </w:p>
        </w:tc>
        <w:tc>
          <w:tcPr>
            <w:tcW w:w="4583" w:type="dxa"/>
          </w:tcPr>
          <w:p w14:paraId="194A47A2"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 xml:space="preserve">100% RES scenario of </w:t>
            </w:r>
            <w:r>
              <w:t>the Energy</w:t>
            </w:r>
          </w:p>
        </w:tc>
      </w:tr>
    </w:tbl>
    <w:p w14:paraId="214F62F2" w14:textId="77777777" w:rsidR="006C67E2" w:rsidRDefault="008B1F2D">
      <w:r>
        <w:br/>
        <w:t xml:space="preserve">S2 is calculated twice, first with lowest values from </w:t>
      </w:r>
      <w:r>
        <w:fldChar w:fldCharType="begin"/>
      </w:r>
      <w:r>
        <w:instrText>REF _Ref62380044 \h</w:instrText>
      </w:r>
      <w:r>
        <w:fldChar w:fldCharType="separate"/>
      </w:r>
      <w:r>
        <w:t>Table 1</w:t>
      </w:r>
      <w:r>
        <w:fldChar w:fldCharType="end"/>
      </w:r>
      <w:r>
        <w:t xml:space="preserve"> estimated by IRENA with 0.891 TW and second with the highest values estimated by </w:t>
      </w:r>
      <w:proofErr w:type="spellStart"/>
      <w:r>
        <w:t>SolarPower</w:t>
      </w:r>
      <w:proofErr w:type="spellEnd"/>
      <w:r>
        <w:t xml:space="preserve"> Euro</w:t>
      </w:r>
      <w:r>
        <w:t xml:space="preserve">pe in their Leadership scenario with 8.8 TW. The weighting vector for S1 is chosen such that all the equations which consider the variability are set to one and the equation for the total PV IC is set to </w:t>
      </w:r>
      <w:r>
        <w:rPr>
          <w:color w:val="FF0000"/>
        </w:rPr>
        <w:t>XY.</w:t>
      </w:r>
    </w:p>
    <w:p w14:paraId="7D93A505" w14:textId="77777777" w:rsidR="006C67E2" w:rsidRDefault="008B1F2D">
      <w:r>
        <w:t xml:space="preserve">To set the results into context the variability </w:t>
      </w:r>
      <w:r>
        <w:t>is also calculated with the same amount of PV IC but percentual equally distributed to the countries as it was in the year 2019 (</w:t>
      </w:r>
      <w:r>
        <w:rPr>
          <w:color w:val="FF0000"/>
        </w:rPr>
        <w:t>or better the ones which are planned for 2030?)</w:t>
      </w:r>
      <w:r>
        <w:t>.</w:t>
      </w:r>
    </w:p>
    <w:p w14:paraId="242E991E" w14:textId="77777777" w:rsidR="006C67E2" w:rsidRDefault="008B1F2D">
      <w:pPr>
        <w:pStyle w:val="berschrift4"/>
        <w:numPr>
          <w:ilvl w:val="3"/>
          <w:numId w:val="2"/>
        </w:numPr>
        <w:ind w:hanging="862"/>
      </w:pPr>
      <w:r>
        <w:t>Scenario 3 (S3) – Cost minimization</w:t>
      </w:r>
    </w:p>
    <w:p w14:paraId="2AB4E7BF" w14:textId="77777777" w:rsidR="006C67E2" w:rsidRDefault="008B1F2D">
      <w:proofErr w:type="gramStart"/>
      <w:r>
        <w:t>Additionally</w:t>
      </w:r>
      <w:proofErr w:type="gramEnd"/>
      <w:r>
        <w:t xml:space="preserve"> to the PV power output variab</w:t>
      </w:r>
      <w:r>
        <w:t xml:space="preserve">ility reduction, S3 focuses on minimizing the costs. This is done by minimizing the amount of PV IC with the constraint that they must produce the same amount of </w:t>
      </w:r>
      <w:r>
        <w:lastRenderedPageBreak/>
        <w:t xml:space="preserve">electricity as estimated with the PV IC planed in the NECPs for 2030. This leads to the </w:t>
      </w:r>
      <w:proofErr w:type="spellStart"/>
      <w:r>
        <w:t>to</w:t>
      </w:r>
      <w:proofErr w:type="spellEnd"/>
      <w:r>
        <w:t xml:space="preserve"> sam</w:t>
      </w:r>
      <w:r>
        <w:t xml:space="preserve">e expansion of our method as described in S1 but instead of adding the total IC planned for 2030 as element to the target vector </w:t>
      </w:r>
      <m:oMath>
        <m:acc>
          <m:accPr>
            <m:chr m:val="⃗"/>
            <m:ctrlPr>
              <w:rPr>
                <w:rFonts w:ascii="Cambria Math" w:hAnsi="Cambria Math"/>
              </w:rPr>
            </m:ctrlPr>
          </m:accPr>
          <m:e>
            <m:r>
              <w:rPr>
                <w:rFonts w:ascii="Cambria Math" w:hAnsi="Cambria Math"/>
              </w:rPr>
              <m:t>b</m:t>
            </m:r>
          </m:e>
        </m:acc>
      </m:oMath>
      <w:r>
        <w:t xml:space="preserve"> it is now set to 0.</w:t>
      </w:r>
    </w:p>
    <w:p w14:paraId="792B47AD" w14:textId="77777777" w:rsidR="006C67E2" w:rsidRDefault="008B1F2D">
      <w:r>
        <w:t>The weighting vector for S3 is chosen such that all the equations which consider the variability are set</w:t>
      </w:r>
      <w:r>
        <w:t xml:space="preserve">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0C69A805" w14:textId="77777777" w:rsidR="006C67E2" w:rsidRDefault="008B1F2D">
      <w:pPr>
        <w:pStyle w:val="berschrift4"/>
        <w:numPr>
          <w:ilvl w:val="3"/>
          <w:numId w:val="2"/>
        </w:numPr>
        <w:ind w:hanging="862"/>
      </w:pPr>
      <w:r>
        <w:t xml:space="preserve">Scenario 4 (S4) – Cover </w:t>
      </w:r>
      <w:r>
        <w:rPr>
          <w:color w:val="FF0000"/>
        </w:rPr>
        <w:t>XY%</w:t>
      </w:r>
      <w:r>
        <w:t xml:space="preserve"> of country specific consumption with PV systems</w:t>
      </w:r>
    </w:p>
    <w:p w14:paraId="4C5F7825" w14:textId="77777777" w:rsidR="006C67E2" w:rsidRDefault="008B1F2D">
      <w:r>
        <w:t xml:space="preserve">The objective of S4 is to minimize the PV power production variability but each country must generate </w:t>
      </w:r>
      <w:r>
        <w:rPr>
          <w:color w:val="FF0000"/>
        </w:rPr>
        <w:t>XY%</w:t>
      </w:r>
      <w:r>
        <w:t xml:space="preserve"> of its electricity consumption with PV systems. The latest (between 2016 and 2019) available yearly e</w:t>
      </w:r>
      <w:r>
        <w:t xml:space="preserve">lectricity consumption data (section </w:t>
      </w:r>
      <w:r>
        <w:fldChar w:fldCharType="begin"/>
      </w:r>
      <w:r>
        <w:instrText>REF _Ref62381130 \r \h</w:instrText>
      </w:r>
      <w:r>
        <w:fldChar w:fldCharType="separate"/>
      </w:r>
      <w:r>
        <w:t>2.1.4</w:t>
      </w:r>
      <w:r>
        <w:fldChar w:fldCharType="end"/>
      </w:r>
      <w:r>
        <w:t>) is taken as source for this purpose. Projections of electricity consumption to for the year 2030 are neglected. S4 is const</w:t>
      </w:r>
      <w:r>
        <w:t xml:space="preserve">ructed like S1 but instead of the current PV IC for each country as lower bound, S4 uses </w:t>
      </w:r>
      <w:r>
        <w:rPr>
          <w:color w:val="FF0000"/>
        </w:rPr>
        <w:t>XY%</w:t>
      </w:r>
      <w:r>
        <w:t xml:space="preserve"> of the yearly consumption per country divided by the CF per country as lower bound. </w:t>
      </w:r>
    </w:p>
    <w:tbl>
      <w:tblPr>
        <w:tblStyle w:val="Tabellenraster"/>
        <w:tblW w:w="9396" w:type="dxa"/>
        <w:jc w:val="center"/>
        <w:tblCellMar>
          <w:left w:w="118" w:type="dxa"/>
        </w:tblCellMar>
        <w:tblLook w:val="04A0" w:firstRow="1" w:lastRow="0" w:firstColumn="1" w:lastColumn="0" w:noHBand="0" w:noVBand="1"/>
      </w:tblPr>
      <w:tblGrid>
        <w:gridCol w:w="701"/>
        <w:gridCol w:w="7803"/>
        <w:gridCol w:w="892"/>
      </w:tblGrid>
      <w:tr w:rsidR="006C67E2" w14:paraId="655FCE6E" w14:textId="77777777">
        <w:trPr>
          <w:jc w:val="center"/>
        </w:trPr>
        <w:tc>
          <w:tcPr>
            <w:tcW w:w="701" w:type="dxa"/>
            <w:tcBorders>
              <w:top w:val="nil"/>
              <w:left w:val="nil"/>
              <w:bottom w:val="nil"/>
              <w:right w:val="nil"/>
            </w:tcBorders>
            <w:shd w:val="clear" w:color="auto" w:fill="auto"/>
            <w:vAlign w:val="center"/>
          </w:tcPr>
          <w:p w14:paraId="0591035A" w14:textId="77777777" w:rsidR="006C67E2" w:rsidRDefault="006C67E2">
            <w:pPr>
              <w:spacing w:line="240" w:lineRule="auto"/>
              <w:ind w:firstLine="0"/>
            </w:pPr>
          </w:p>
        </w:tc>
        <w:tc>
          <w:tcPr>
            <w:tcW w:w="7803" w:type="dxa"/>
            <w:tcBorders>
              <w:top w:val="nil"/>
              <w:left w:val="nil"/>
              <w:bottom w:val="nil"/>
              <w:right w:val="nil"/>
            </w:tcBorders>
            <w:shd w:val="clear" w:color="auto" w:fill="auto"/>
            <w:vAlign w:val="center"/>
          </w:tcPr>
          <w:p w14:paraId="273A5A5B" w14:textId="77777777" w:rsidR="006C67E2" w:rsidRDefault="008B1F2D">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25</m:t>
                </m:r>
                <m:r>
                  <m:rPr>
                    <m:lit/>
                    <m:nor/>
                  </m:rPr>
                  <w:rPr>
                    <w:rFonts w:ascii="Cambria Math" w:hAnsi="Cambria Math"/>
                  </w:rPr>
                  <m:t>%</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m:t>
                    </m:r>
                    <m:r>
                      <w:rPr>
                        <w:rFonts w:ascii="Cambria Math" w:hAnsi="Cambria Math"/>
                      </w:rPr>
                      <m:t>365</m:t>
                    </m:r>
                    <m:r>
                      <w:rPr>
                        <w:rFonts w:ascii="Cambria Math" w:hAnsi="Cambria Math"/>
                      </w:rPr>
                      <m:t>d</m:t>
                    </m:r>
                    <m:r>
                      <w:rPr>
                        <w:rFonts w:ascii="Cambria Math" w:hAnsi="Cambria Math"/>
                      </w:rPr>
                      <m:t>*24</m:t>
                    </m:r>
                    <m:f>
                      <m:fPr>
                        <m:ctrlPr>
                          <w:rPr>
                            <w:rFonts w:ascii="Cambria Math" w:hAnsi="Cambria Math"/>
                          </w:rPr>
                        </m:ctrlPr>
                      </m:fPr>
                      <m:num>
                        <m:r>
                          <w:rPr>
                            <w:rFonts w:ascii="Cambria Math" w:hAnsi="Cambria Math"/>
                          </w:rPr>
                          <m:t>h</m:t>
                        </m:r>
                      </m:num>
                      <m:den>
                        <m:r>
                          <w:rPr>
                            <w:rFonts w:ascii="Cambria Math" w:hAnsi="Cambria Math"/>
                          </w:rPr>
                          <m:t>d</m:t>
                        </m:r>
                      </m:den>
                    </m:f>
                  </m:den>
                </m:f>
              </m:oMath>
            </m:oMathPara>
          </w:p>
        </w:tc>
        <w:tc>
          <w:tcPr>
            <w:tcW w:w="892" w:type="dxa"/>
            <w:tcBorders>
              <w:top w:val="nil"/>
              <w:left w:val="nil"/>
              <w:bottom w:val="nil"/>
              <w:right w:val="nil"/>
            </w:tcBorders>
            <w:shd w:val="clear" w:color="auto" w:fill="auto"/>
            <w:vAlign w:val="center"/>
          </w:tcPr>
          <w:p w14:paraId="04A9138E" w14:textId="77777777" w:rsidR="006C67E2" w:rsidRDefault="008B1F2D">
            <w:pPr>
              <w:spacing w:line="240" w:lineRule="auto"/>
              <w:ind w:firstLine="0"/>
              <w:jc w:val="right"/>
            </w:pPr>
            <w:r>
              <w:t>E</w:t>
            </w:r>
            <w:r>
              <w:t xml:space="preserve">q. </w:t>
            </w:r>
            <w:r>
              <w:fldChar w:fldCharType="begin"/>
            </w:r>
            <w:r>
              <w:instrText>SEQ Equation \* ARABIC</w:instrText>
            </w:r>
            <w:r>
              <w:fldChar w:fldCharType="separate"/>
            </w:r>
            <w:r>
              <w:t>12</w:t>
            </w:r>
            <w:r>
              <w:fldChar w:fldCharType="end"/>
            </w:r>
          </w:p>
        </w:tc>
      </w:tr>
    </w:tbl>
    <w:p w14:paraId="277F335F" w14:textId="77777777" w:rsidR="006C67E2" w:rsidRDefault="008B1F2D">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 [W],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 yearly electricity consumption per country [Wh]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 [unitless].</w:t>
      </w:r>
    </w:p>
    <w:p w14:paraId="55E27C15" w14:textId="77777777" w:rsidR="006C67E2" w:rsidRDefault="008B1F2D">
      <w:pPr>
        <w:pStyle w:val="berschrift1"/>
        <w:numPr>
          <w:ilvl w:val="0"/>
          <w:numId w:val="2"/>
        </w:numPr>
      </w:pPr>
      <w:bookmarkStart w:id="130" w:name="_Toc66805686"/>
      <w:r>
        <w:t>Results</w:t>
      </w:r>
      <w:bookmarkEnd w:id="130"/>
    </w:p>
    <w:p w14:paraId="6CBF10C9" w14:textId="77777777" w:rsidR="006C67E2" w:rsidRDefault="008B1F2D">
      <w:r>
        <w:t>Chapter 3 gives an overview of the obtained results. First, it describes the derived weather regimes and the linked capacity factors anomalies per country and season. Second, the results of the scenar</w:t>
      </w:r>
      <w:r>
        <w:t>ios and their installed PV capacity distributions and variability are presented.</w:t>
      </w:r>
    </w:p>
    <w:p w14:paraId="78F3E315" w14:textId="77777777" w:rsidR="006C67E2" w:rsidRDefault="008B1F2D">
      <w:pPr>
        <w:pStyle w:val="berschrift2"/>
        <w:numPr>
          <w:ilvl w:val="1"/>
          <w:numId w:val="2"/>
        </w:numPr>
        <w:ind w:hanging="578"/>
      </w:pPr>
      <w:bookmarkStart w:id="131" w:name="_Toc66805687"/>
      <w:r>
        <w:t>Weather regimes and their linked capacity factor anomalies</w:t>
      </w:r>
      <w:bookmarkEnd w:id="131"/>
    </w:p>
    <w:p w14:paraId="3F5B8468" w14:textId="77777777" w:rsidR="006C67E2" w:rsidRDefault="008B1F2D">
      <w:r>
        <w:fldChar w:fldCharType="begin"/>
      </w:r>
      <w:r>
        <w:instrText>REF _Ref60749590 \h</w:instrText>
      </w:r>
      <w:r>
        <w:fldChar w:fldCharType="separate"/>
      </w:r>
      <w:r>
        <w:t>Figure 3</w:t>
      </w:r>
      <w:r>
        <w:fldChar w:fldCharType="end"/>
      </w:r>
      <w:r>
        <w:t xml:space="preserve"> gives an overview of t</w:t>
      </w:r>
      <w:r>
        <w:t xml:space="preserve">he derived weather regimes and their relation to the two most important input variables for the GSEE. Namely the surface solar radiation and the 2m temperature. In </w:t>
      </w:r>
      <w:r>
        <w:fldChar w:fldCharType="begin"/>
      </w:r>
      <w:r>
        <w:instrText>REF _Ref60749590 \h</w:instrText>
      </w:r>
      <w:r>
        <w:fldChar w:fldCharType="separate"/>
      </w:r>
      <w:r>
        <w:t>Figure 3</w:t>
      </w:r>
      <w:r>
        <w:fldChar w:fldCharType="end"/>
      </w:r>
      <w:r>
        <w:t xml:space="preserve">a) the weather regimes are presented as standardized geopotential height anomalies and their frequency of occurrence. A more detailed overview of their frequency can be found in </w:t>
      </w:r>
      <w:r>
        <w:fldChar w:fldCharType="begin"/>
      </w:r>
      <w:r>
        <w:instrText>REF _Ref65573728 \h</w:instrText>
      </w:r>
      <w:r>
        <w:fldChar w:fldCharType="separate"/>
      </w:r>
      <w:r>
        <w:t>Error: Reference source not found</w:t>
      </w:r>
      <w:r>
        <w:fldChar w:fldCharType="end"/>
      </w:r>
      <w:r>
        <w:t xml:space="preserve">. Surface solar radiation and 2m temperature are also presented as standardized anomalies in </w:t>
      </w:r>
      <w:r>
        <w:fldChar w:fldCharType="begin"/>
      </w:r>
      <w:r>
        <w:instrText>REF _Ref60749590 \h</w:instrText>
      </w:r>
      <w:r>
        <w:fldChar w:fldCharType="separate"/>
      </w:r>
      <w:r>
        <w:t>Figure 3</w:t>
      </w:r>
      <w:r>
        <w:fldChar w:fldCharType="end"/>
      </w:r>
      <w:r>
        <w:t xml:space="preserve">b) an </w:t>
      </w:r>
      <w:r>
        <w:fldChar w:fldCharType="begin"/>
      </w:r>
      <w:r>
        <w:instrText>REF _Ref60749590 \h</w:instrText>
      </w:r>
      <w:r>
        <w:fldChar w:fldCharType="separate"/>
      </w:r>
      <w:r>
        <w:t>Figu</w:t>
      </w:r>
      <w:r>
        <w:t>re 3</w:t>
      </w:r>
      <w:r>
        <w:fldChar w:fldCharType="end"/>
      </w:r>
      <w:r>
        <w:t xml:space="preserve">c) respectively. The relation between the weather regime number and the ordinary names, which are often used in literature, can be found in </w:t>
      </w:r>
      <w:r>
        <w:fldChar w:fldCharType="begin"/>
      </w:r>
      <w:r>
        <w:instrText>REF _Ref65159708 \h</w:instrText>
      </w:r>
      <w:r>
        <w:fldChar w:fldCharType="separate"/>
      </w:r>
      <w:r>
        <w:t>Table 2</w:t>
      </w:r>
      <w:r>
        <w:fldChar w:fldCharType="end"/>
      </w:r>
      <w:r>
        <w:t xml:space="preserve">. </w:t>
      </w:r>
    </w:p>
    <w:p w14:paraId="34F35349" w14:textId="77777777" w:rsidR="006C67E2" w:rsidRDefault="008B1F2D">
      <w:pPr>
        <w:sectPr w:rsidR="006C67E2">
          <w:headerReference w:type="default" r:id="rId20"/>
          <w:headerReference w:type="first" r:id="rId21"/>
          <w:pgSz w:w="12240" w:h="15840"/>
          <w:pgMar w:top="1417" w:right="1417" w:bottom="1134" w:left="1417" w:header="708" w:footer="0" w:gutter="0"/>
          <w:cols w:space="720"/>
          <w:formProt w:val="0"/>
          <w:titlePg/>
          <w:docGrid w:linePitch="360" w:charSpace="4096"/>
        </w:sectPr>
      </w:pPr>
      <w:r>
        <w:t xml:space="preserve">The link between the weather regimes and the derived capacity factor anomalies are shown in </w:t>
      </w:r>
      <w:r>
        <w:fldChar w:fldCharType="begin"/>
      </w:r>
      <w:r>
        <w:instrText>REF _Ref64967422 \h</w:instrText>
      </w:r>
      <w:r>
        <w:fldChar w:fldCharType="separate"/>
      </w:r>
      <w:r>
        <w:t>Figure 4</w:t>
      </w:r>
      <w:r>
        <w:fldChar w:fldCharType="end"/>
      </w:r>
      <w:r>
        <w:t xml:space="preserve">. The first row of </w:t>
      </w:r>
      <w:r>
        <w:fldChar w:fldCharType="begin"/>
      </w:r>
      <w:r>
        <w:instrText>REF _Ref64967422 \h</w:instrText>
      </w:r>
      <w:r>
        <w:fldChar w:fldCharType="separate"/>
      </w:r>
      <w:r>
        <w:t>Figure 4</w:t>
      </w:r>
      <w:r>
        <w:fldChar w:fldCharType="end"/>
      </w:r>
      <w:r>
        <w:t xml:space="preserve"> shows again the seven weather regimes plus no regimes. Beneath the weather regimes, in the same column, the corresponding country specific capacity factor anomalies can be found. </w:t>
      </w:r>
      <w:r>
        <w:lastRenderedPageBreak/>
        <w:t>The different seasons are shown sep</w:t>
      </w:r>
      <w:r>
        <w:t xml:space="preserve">arately from winter (December, January, February </w:t>
      </w:r>
      <w:r>
        <w:rPr>
          <w:rFonts w:ascii="Wingdings" w:eastAsia="Wingdings" w:hAnsi="Wingdings" w:cs="Wingdings"/>
        </w:rPr>
        <w:t></w:t>
      </w:r>
      <w:r>
        <w:t xml:space="preserve"> DJF), to spring (March, April, May </w:t>
      </w:r>
      <w:r>
        <w:rPr>
          <w:rFonts w:ascii="Wingdings" w:eastAsia="Wingdings" w:hAnsi="Wingdings" w:cs="Wingdings"/>
        </w:rPr>
        <w:t></w:t>
      </w:r>
      <w:r>
        <w:t xml:space="preserve"> MAM), to summer (June, July, August </w:t>
      </w:r>
      <w:r>
        <w:rPr>
          <w:rFonts w:ascii="Wingdings" w:eastAsia="Wingdings" w:hAnsi="Wingdings" w:cs="Wingdings"/>
        </w:rPr>
        <w:t></w:t>
      </w:r>
      <w:r>
        <w:t xml:space="preserve"> JJA), to autumn (September, October, November </w:t>
      </w:r>
      <w:r>
        <w:rPr>
          <w:rFonts w:ascii="Wingdings" w:eastAsia="Wingdings" w:hAnsi="Wingdings" w:cs="Wingdings"/>
        </w:rPr>
        <w:t></w:t>
      </w:r>
      <w:r>
        <w:t xml:space="preserve"> SON). The capacity factor anomalies are calculated as difference to the correspond</w:t>
      </w:r>
      <w:r>
        <w:t>ing seasonal mean.</w:t>
      </w:r>
    </w:p>
    <w:p w14:paraId="75CEF8A0" w14:textId="77777777" w:rsidR="006C67E2" w:rsidRDefault="008B1F2D">
      <w:pPr>
        <w:spacing w:after="160" w:line="259" w:lineRule="auto"/>
        <w:ind w:firstLine="0"/>
        <w:jc w:val="left"/>
      </w:pPr>
      <w:r>
        <w:rPr>
          <w:noProof/>
        </w:rPr>
        <w:lastRenderedPageBreak/>
        <mc:AlternateContent>
          <mc:Choice Requires="wps">
            <w:drawing>
              <wp:anchor distT="0" distB="0" distL="114300" distR="114300" simplePos="0" relativeHeight="6" behindDoc="0" locked="0" layoutInCell="1" allowOverlap="1" wp14:anchorId="51D186B2" wp14:editId="6E292D02">
                <wp:simplePos x="0" y="0"/>
                <wp:positionH relativeFrom="margin">
                  <wp:posOffset>318770</wp:posOffset>
                </wp:positionH>
                <wp:positionV relativeFrom="paragraph">
                  <wp:posOffset>5321935</wp:posOffset>
                </wp:positionV>
                <wp:extent cx="7834630" cy="640080"/>
                <wp:effectExtent l="0" t="0" r="0" b="8890"/>
                <wp:wrapTopAndBottom/>
                <wp:docPr id="9" name="Textfeld 14"/>
                <wp:cNvGraphicFramePr/>
                <a:graphic xmlns:a="http://schemas.openxmlformats.org/drawingml/2006/main">
                  <a:graphicData uri="http://schemas.microsoft.com/office/word/2010/wordprocessingShape">
                    <wps:wsp>
                      <wps:cNvSpPr/>
                      <wps:spPr>
                        <a:xfrm>
                          <a:off x="0" y="0"/>
                          <a:ext cx="7833960" cy="639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F35AC46" w14:textId="77777777" w:rsidR="006C67E2" w:rsidRDefault="008B1F2D">
                            <w:pPr>
                              <w:pStyle w:val="Beschriftung"/>
                            </w:pPr>
                            <w:bookmarkStart w:id="132" w:name="_Ref60749590"/>
                            <w:bookmarkStart w:id="133" w:name="_Hlk65592755"/>
                            <w:bookmarkStart w:id="134" w:name="_Hlk65592754"/>
                            <w:bookmarkStart w:id="135" w:name="_Hlk65592756"/>
                            <w:bookmarkStart w:id="136" w:name="_Hlk65592757"/>
                            <w:r>
                              <w:t xml:space="preserve">Figure </w:t>
                            </w:r>
                            <w:r>
                              <w:fldChar w:fldCharType="begin"/>
                            </w:r>
                            <w:r>
                              <w:instrText>SEQ Figure \* ARABIC</w:instrText>
                            </w:r>
                            <w:r>
                              <w:fldChar w:fldCharType="separate"/>
                            </w:r>
                            <w:r>
                              <w:t>3</w:t>
                            </w:r>
                            <w:r>
                              <w:fldChar w:fldCharType="end"/>
                            </w:r>
                            <w:bookmarkEnd w:id="132"/>
                            <w:r>
                              <w:t xml:space="preserve">: </w:t>
                            </w:r>
                            <w:bookmarkStart w:id="137" w:name="_Ref64965708"/>
                            <w:r>
                              <w:t xml:space="preserve">Different variables of the derived seven weather regimes and no regime plus their frequency of occurrence. a) Standardized anomaly fields of geopotential height at 500 </w:t>
                            </w:r>
                            <w:proofErr w:type="spellStart"/>
                            <w:r>
                              <w:t>hPa</w:t>
                            </w:r>
                            <w:proofErr w:type="spellEnd"/>
                            <w:r>
                              <w:t>. b) Standardized anomaly fiel</w:t>
                            </w:r>
                            <w:r>
                              <w:t>ds of surface solar radiation. c) Standardized anomaly fields of 2m temperature</w:t>
                            </w:r>
                            <w:bookmarkEnd w:id="137"/>
                            <w:r>
                              <w:t>.</w:t>
                            </w:r>
                            <w:bookmarkEnd w:id="133"/>
                            <w:bookmarkEnd w:id="134"/>
                            <w:bookmarkEnd w:id="135"/>
                            <w:bookmarkEnd w:id="136"/>
                          </w:p>
                        </w:txbxContent>
                      </wps:txbx>
                      <wps:bodyPr lIns="0" tIns="0" rIns="0" bIns="0">
                        <a:prstTxWarp prst="textNoShape">
                          <a:avLst/>
                        </a:prstTxWarp>
                        <a:noAutofit/>
                      </wps:bodyPr>
                    </wps:wsp>
                  </a:graphicData>
                </a:graphic>
              </wp:anchor>
            </w:drawing>
          </mc:Choice>
          <mc:Fallback>
            <w:pict>
              <v:rect id="shape_0" ID="Textfeld 14" fillcolor="white" stroked="f" style="position:absolute;margin-left:25.1pt;margin-top:419.05pt;width:616.8pt;height:50.3pt;mso-position-horizontal-relative:margin" wp14:anchorId="4C3F877A">
                <w10:wrap type="square"/>
                <v:fill o:detectmouseclick="t" type="solid" color2="black"/>
                <v:stroke color="#3465a4" joinstyle="round" endcap="flat"/>
                <v:textbox>
                  <w:txbxContent>
                    <w:p>
                      <w:pPr>
                        <w:pStyle w:val="Caption1"/>
                        <w:spacing w:before="0" w:after="200"/>
                        <w:rPr/>
                      </w:pPr>
                      <w:bookmarkStart w:id="135" w:name="_Hlk65592755"/>
                      <w:bookmarkStart w:id="136" w:name="_Hlk65592754"/>
                      <w:bookmarkStart w:id="137" w:name="_Ref60749590"/>
                      <w:bookmarkStart w:id="138" w:name="_Hlk65592756"/>
                      <w:bookmarkStart w:id="139" w:name="_Hlk65592757"/>
                      <w:r>
                        <w:rPr>
                          <w:color w:val="auto"/>
                        </w:rPr>
                        <w:t xml:space="preserve">Figure </w:t>
                      </w:r>
                      <w:r>
                        <w:rPr/>
                        <w:fldChar w:fldCharType="begin"/>
                      </w:r>
                      <w:r>
                        <w:rPr/>
                        <w:instrText> SEQ Figure \* ARABIC </w:instrText>
                      </w:r>
                      <w:r>
                        <w:rPr/>
                        <w:fldChar w:fldCharType="separate"/>
                      </w:r>
                      <w:r>
                        <w:rPr/>
                        <w:t>3</w:t>
                      </w:r>
                      <w:r>
                        <w:rPr/>
                        <w:fldChar w:fldCharType="end"/>
                      </w:r>
                      <w:bookmarkEnd w:id="137"/>
                      <w:r>
                        <w:rPr>
                          <w:color w:val="auto"/>
                        </w:rPr>
                        <w:t xml:space="preserve">: </w:t>
                      </w:r>
                      <w:bookmarkStart w:id="140" w:name="_Ref64965708"/>
                      <w:r>
                        <w:rPr>
                          <w:color w:val="auto"/>
                        </w:rPr>
                        <w:t>Different variables of the derived seven weather regimes and no regime plus their frequency of occurrence. a) Standardized anomaly fields of geopotential height at 500 hPa. b) Standardized anomaly fields of surface solar radiation. c) Standardized anomaly fields of 2m temperature</w:t>
                      </w:r>
                      <w:bookmarkEnd w:id="140"/>
                      <w:r>
                        <w:rPr>
                          <w:color w:val="auto"/>
                        </w:rPr>
                        <w:t>.</w:t>
                      </w:r>
                      <w:bookmarkEnd w:id="135"/>
                      <w:bookmarkEnd w:id="136"/>
                      <w:bookmarkEnd w:id="138"/>
                      <w:bookmarkEnd w:id="139"/>
                    </w:p>
                  </w:txbxContent>
                </v:textbox>
              </v:rect>
            </w:pict>
          </mc:Fallback>
        </mc:AlternateContent>
      </w:r>
      <w:r>
        <w:rPr>
          <w:noProof/>
        </w:rPr>
        <w:drawing>
          <wp:anchor distT="0" distB="0" distL="114300" distR="0" simplePos="0" relativeHeight="7" behindDoc="0" locked="0" layoutInCell="1" allowOverlap="1" wp14:anchorId="3CB09778" wp14:editId="5DAFA63E">
            <wp:simplePos x="0" y="0"/>
            <wp:positionH relativeFrom="margin">
              <wp:align>right</wp:align>
            </wp:positionH>
            <wp:positionV relativeFrom="paragraph">
              <wp:posOffset>643255</wp:posOffset>
            </wp:positionV>
            <wp:extent cx="8429625" cy="4686300"/>
            <wp:effectExtent l="0" t="0" r="0" b="0"/>
            <wp:wrapNone/>
            <wp:docPr id="1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8"/>
                    <pic:cNvPicPr>
                      <a:picLocks noChangeAspect="1" noChangeArrowheads="1"/>
                    </pic:cNvPicPr>
                  </pic:nvPicPr>
                  <pic:blipFill>
                    <a:blip r:embed="rId22"/>
                    <a:stretch>
                      <a:fillRect/>
                    </a:stretch>
                  </pic:blipFill>
                  <pic:spPr bwMode="auto">
                    <a:xfrm>
                      <a:off x="0" y="0"/>
                      <a:ext cx="8429625" cy="4686300"/>
                    </a:xfrm>
                    <a:prstGeom prst="rect">
                      <a:avLst/>
                    </a:prstGeom>
                  </pic:spPr>
                </pic:pic>
              </a:graphicData>
            </a:graphic>
          </wp:anchor>
        </w:drawing>
      </w:r>
      <w:r>
        <w:br w:type="page"/>
      </w:r>
    </w:p>
    <w:p w14:paraId="2024FB8D" w14:textId="77777777" w:rsidR="006C67E2" w:rsidRDefault="008B1F2D">
      <w:pPr>
        <w:spacing w:before="9332" w:after="160" w:line="259" w:lineRule="auto"/>
        <w:ind w:firstLine="0"/>
        <w:jc w:val="left"/>
        <w:sectPr w:rsidR="006C67E2">
          <w:headerReference w:type="default" r:id="rId23"/>
          <w:headerReference w:type="first" r:id="rId24"/>
          <w:pgSz w:w="15840" w:h="12240" w:orient="landscape"/>
          <w:pgMar w:top="1417" w:right="1417" w:bottom="1417" w:left="1134" w:header="708" w:footer="0" w:gutter="0"/>
          <w:cols w:space="720"/>
          <w:formProt w:val="0"/>
          <w:titlePg/>
          <w:docGrid w:linePitch="360" w:charSpace="4096"/>
        </w:sectPr>
      </w:pPr>
      <w:r>
        <w:rPr>
          <w:noProof/>
        </w:rPr>
        <w:lastRenderedPageBreak/>
        <mc:AlternateContent>
          <mc:Choice Requires="wps">
            <w:drawing>
              <wp:anchor distT="0" distB="0" distL="114300" distR="114300" simplePos="0" relativeHeight="9" behindDoc="0" locked="0" layoutInCell="1" allowOverlap="1" wp14:anchorId="36897596" wp14:editId="5270C5E5">
                <wp:simplePos x="0" y="0"/>
                <wp:positionH relativeFrom="column">
                  <wp:posOffset>0</wp:posOffset>
                </wp:positionH>
                <wp:positionV relativeFrom="paragraph">
                  <wp:posOffset>5760720</wp:posOffset>
                </wp:positionV>
                <wp:extent cx="8180070" cy="439420"/>
                <wp:effectExtent l="0" t="0" r="0" b="0"/>
                <wp:wrapTopAndBottom/>
                <wp:docPr id="12" name="Textfeld 10"/>
                <wp:cNvGraphicFramePr/>
                <a:graphic xmlns:a="http://schemas.openxmlformats.org/drawingml/2006/main">
                  <a:graphicData uri="http://schemas.microsoft.com/office/word/2010/wordprocessingShape">
                    <wps:wsp>
                      <wps:cNvSpPr/>
                      <wps:spPr>
                        <a:xfrm>
                          <a:off x="0" y="0"/>
                          <a:ext cx="8179560" cy="4388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843B8CF" w14:textId="77777777" w:rsidR="006C67E2" w:rsidRDefault="008B1F2D">
                            <w:pPr>
                              <w:pStyle w:val="Beschriftung"/>
                            </w:pPr>
                            <w:bookmarkStart w:id="138" w:name="_Ref64967422"/>
                            <w:r>
                              <w:t xml:space="preserve">Figure </w:t>
                            </w:r>
                            <w:r>
                              <w:fldChar w:fldCharType="begin"/>
                            </w:r>
                            <w:r>
                              <w:instrText>SEQ Figure \* ARABIC</w:instrText>
                            </w:r>
                            <w:r>
                              <w:fldChar w:fldCharType="separate"/>
                            </w:r>
                            <w:r>
                              <w:t>4</w:t>
                            </w:r>
                            <w:r>
                              <w:fldChar w:fldCharType="end"/>
                            </w:r>
                            <w:bookmarkEnd w:id="138"/>
                            <w:r>
                              <w:t xml:space="preserve">: </w:t>
                            </w:r>
                            <w:bookmarkStart w:id="139" w:name="_Hlk65592744"/>
                            <w:r>
                              <w:t>Link between the derived seven weather regimes (WR) and the capacity factor (CF) anomal</w:t>
                            </w:r>
                            <w:r>
                              <w:t xml:space="preserve">ies per country and season. The first row shows standardized anomaly fields of geopotential height at 500 </w:t>
                            </w:r>
                            <w:proofErr w:type="spellStart"/>
                            <w:r>
                              <w:t>hPa</w:t>
                            </w:r>
                            <w:proofErr w:type="spellEnd"/>
                            <w:r>
                              <w:t xml:space="preserve"> for each weather regime. The linked capacity factor anomalies per country are shown separately for each season and are calculated as difference to</w:t>
                            </w:r>
                            <w:r>
                              <w:t xml:space="preserve"> the corresponding seasonal mean: Winter (DJF), spring (MAM), summer (JJA) and autumn (SON).</w:t>
                            </w:r>
                            <w:bookmarkEnd w:id="139"/>
                          </w:p>
                        </w:txbxContent>
                      </wps:txbx>
                      <wps:bodyPr lIns="0" tIns="0" rIns="0" bIns="0">
                        <a:prstTxWarp prst="textNoShape">
                          <a:avLst/>
                        </a:prstTxWarp>
                        <a:spAutoFit/>
                      </wps:bodyPr>
                    </wps:wsp>
                  </a:graphicData>
                </a:graphic>
              </wp:anchor>
            </w:drawing>
          </mc:Choice>
          <mc:Fallback>
            <w:pict>
              <v:rect id="shape_0" ID="Textfeld 10" fillcolor="white" stroked="f" style="position:absolute;margin-left:0pt;margin-top:453.6pt;width:644pt;height:34.5pt" wp14:anchorId="16103C67">
                <w10:wrap type="square"/>
                <v:fill o:detectmouseclick="t" type="solid" color2="black"/>
                <v:stroke color="#3465a4" joinstyle="round" endcap="flat"/>
                <v:textbox>
                  <w:txbxContent>
                    <w:p>
                      <w:pPr>
                        <w:pStyle w:val="Caption1"/>
                        <w:spacing w:before="0" w:after="200"/>
                        <w:rPr/>
                      </w:pPr>
                      <w:bookmarkStart w:id="143" w:name="_Ref64967422"/>
                      <w:r>
                        <w:rPr>
                          <w:color w:val="auto"/>
                        </w:rPr>
                        <w:t xml:space="preserve">Figure </w:t>
                      </w:r>
                      <w:r>
                        <w:rPr/>
                        <w:fldChar w:fldCharType="begin"/>
                      </w:r>
                      <w:r>
                        <w:rPr/>
                        <w:instrText> SEQ Figure \* ARABIC </w:instrText>
                      </w:r>
                      <w:r>
                        <w:rPr/>
                        <w:fldChar w:fldCharType="separate"/>
                      </w:r>
                      <w:r>
                        <w:rPr/>
                        <w:t>4</w:t>
                      </w:r>
                      <w:r>
                        <w:rPr/>
                        <w:fldChar w:fldCharType="end"/>
                      </w:r>
                      <w:bookmarkEnd w:id="143"/>
                      <w:r>
                        <w:rPr>
                          <w:color w:val="auto"/>
                        </w:rPr>
                        <w:t xml:space="preserve">: </w:t>
                      </w:r>
                      <w:bookmarkStart w:id="144" w:name="_Hlk65592744"/>
                      <w:r>
                        <w:rPr>
                          <w:color w:val="auto"/>
                        </w:rPr>
                        <w:t>Link between the derived seven weather regimes (WR) and the capacity factor (CF) anomalies per country and season. The first row shows standardized anomaly fields of geopotential height at 500 hPa for each weather regime. The linked capacity factor anomalies per country are shown separately for each season and are calculated as difference to the corresponding seasonal mean: Winter (DJF), spring (MAM), summer (JJA) and autumn (SON).</w:t>
                      </w:r>
                      <w:bookmarkEnd w:id="144"/>
                    </w:p>
                  </w:txbxContent>
                </v:textbox>
              </v:rect>
            </w:pict>
          </mc:Fallback>
        </mc:AlternateContent>
      </w:r>
      <w:r>
        <w:rPr>
          <w:noProof/>
        </w:rPr>
        <w:drawing>
          <wp:anchor distT="0" distB="0" distL="114300" distR="0" simplePos="0" relativeHeight="10" behindDoc="0" locked="0" layoutInCell="1" allowOverlap="1" wp14:anchorId="4B64CA31" wp14:editId="74AD9822">
            <wp:simplePos x="0" y="0"/>
            <wp:positionH relativeFrom="margin">
              <wp:align>right</wp:align>
            </wp:positionH>
            <wp:positionV relativeFrom="paragraph">
              <wp:posOffset>635</wp:posOffset>
            </wp:positionV>
            <wp:extent cx="8434705" cy="5486400"/>
            <wp:effectExtent l="0" t="0" r="0" b="0"/>
            <wp:wrapTopAndBottom/>
            <wp:docPr id="14"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1"/>
                    <pic:cNvPicPr>
                      <a:picLocks noChangeAspect="1" noChangeArrowheads="1"/>
                    </pic:cNvPicPr>
                  </pic:nvPicPr>
                  <pic:blipFill>
                    <a:blip r:embed="rId25"/>
                    <a:stretch>
                      <a:fillRect/>
                    </a:stretch>
                  </pic:blipFill>
                  <pic:spPr bwMode="auto">
                    <a:xfrm>
                      <a:off x="0" y="0"/>
                      <a:ext cx="8434705" cy="5486400"/>
                    </a:xfrm>
                    <a:prstGeom prst="rect">
                      <a:avLst/>
                    </a:prstGeom>
                  </pic:spPr>
                </pic:pic>
              </a:graphicData>
            </a:graphic>
          </wp:anchor>
        </w:drawing>
      </w:r>
    </w:p>
    <w:p w14:paraId="45D31994" w14:textId="77777777" w:rsidR="006C67E2" w:rsidRDefault="006C67E2">
      <w:pPr>
        <w:spacing w:after="160" w:line="259" w:lineRule="auto"/>
        <w:ind w:firstLine="0"/>
        <w:jc w:val="left"/>
      </w:pPr>
    </w:p>
    <w:p w14:paraId="4E8915EF" w14:textId="77777777" w:rsidR="006C67E2" w:rsidRDefault="006C67E2"/>
    <w:p w14:paraId="7C1B637D" w14:textId="77777777" w:rsidR="006C67E2" w:rsidRDefault="008B1F2D">
      <w:pPr>
        <w:pStyle w:val="Beschriftung"/>
        <w:keepNext/>
      </w:pPr>
      <w:bookmarkStart w:id="140" w:name="_Ref65159708"/>
      <w:r>
        <w:t xml:space="preserve">Table </w:t>
      </w:r>
      <w:r>
        <w:fldChar w:fldCharType="begin"/>
      </w:r>
      <w:r>
        <w:instrText>SEQ Table \* ARABIC</w:instrText>
      </w:r>
      <w:r>
        <w:fldChar w:fldCharType="separate"/>
      </w:r>
      <w:r>
        <w:t>2</w:t>
      </w:r>
      <w:r>
        <w:fldChar w:fldCharType="end"/>
      </w:r>
      <w:bookmarkEnd w:id="140"/>
      <w:r>
        <w:t>: Relation between weather regime numbers and ordinary weather regime names.</w:t>
      </w:r>
    </w:p>
    <w:tbl>
      <w:tblPr>
        <w:tblStyle w:val="Listentabelle2"/>
        <w:tblW w:w="9396" w:type="dxa"/>
        <w:tblLook w:val="04A0" w:firstRow="1" w:lastRow="0" w:firstColumn="1" w:lastColumn="0" w:noHBand="0" w:noVBand="1"/>
      </w:tblPr>
      <w:tblGrid>
        <w:gridCol w:w="1416"/>
        <w:gridCol w:w="7980"/>
      </w:tblGrid>
      <w:tr w:rsidR="006C67E2" w14:paraId="03BC2667" w14:textId="77777777" w:rsidTr="006C67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41C4A14E" w14:textId="77777777" w:rsidR="006C67E2" w:rsidRDefault="008B1F2D">
            <w:pPr>
              <w:spacing w:line="240" w:lineRule="auto"/>
              <w:ind w:firstLine="0"/>
            </w:pPr>
            <w:r>
              <w:t>WR0</w:t>
            </w:r>
          </w:p>
        </w:tc>
        <w:tc>
          <w:tcPr>
            <w:tcW w:w="7979" w:type="dxa"/>
            <w:shd w:val="clear" w:color="auto" w:fill="auto"/>
          </w:tcPr>
          <w:p w14:paraId="2F6D0095" w14:textId="77777777" w:rsidR="006C67E2" w:rsidRDefault="008B1F2D">
            <w:pPr>
              <w:spacing w:line="240" w:lineRule="auto"/>
              <w:ind w:firstLine="0"/>
              <w:cnfStyle w:val="100000000000" w:firstRow="1" w:lastRow="0" w:firstColumn="0" w:lastColumn="0" w:oddVBand="0" w:evenVBand="0" w:oddHBand="0" w:evenHBand="0" w:firstRowFirstColumn="0" w:firstRowLastColumn="0" w:lastRowFirstColumn="0" w:lastRowLastColumn="0"/>
              <w:rPr>
                <w:b w:val="0"/>
                <w:bCs w:val="0"/>
              </w:rPr>
            </w:pPr>
            <w:r>
              <w:rPr>
                <w:b w:val="0"/>
                <w:bCs w:val="0"/>
              </w:rPr>
              <w:t xml:space="preserve">Positive phase of the North Atlantic </w:t>
            </w:r>
            <w:r>
              <w:rPr>
                <w:b w:val="0"/>
                <w:bCs w:val="0"/>
              </w:rPr>
              <w:t>Oscillation (NAO+)</w:t>
            </w:r>
          </w:p>
        </w:tc>
      </w:tr>
      <w:tr w:rsidR="006C67E2" w14:paraId="23103CF7" w14:textId="77777777" w:rsidTr="006C6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641A01D3" w14:textId="77777777" w:rsidR="006C67E2" w:rsidRDefault="008B1F2D">
            <w:pPr>
              <w:spacing w:line="240" w:lineRule="auto"/>
              <w:ind w:firstLine="0"/>
            </w:pPr>
            <w:r>
              <w:t>WR1</w:t>
            </w:r>
          </w:p>
        </w:tc>
        <w:tc>
          <w:tcPr>
            <w:tcW w:w="7979" w:type="dxa"/>
          </w:tcPr>
          <w:p w14:paraId="54C4F5A2"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European trough</w:t>
            </w:r>
          </w:p>
        </w:tc>
      </w:tr>
      <w:tr w:rsidR="006C67E2" w14:paraId="613535DD" w14:textId="77777777" w:rsidTr="006C67E2">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40FFA5E6" w14:textId="77777777" w:rsidR="006C67E2" w:rsidRDefault="008B1F2D">
            <w:pPr>
              <w:spacing w:line="240" w:lineRule="auto"/>
              <w:ind w:firstLine="0"/>
            </w:pPr>
            <w:r>
              <w:t>WR2</w:t>
            </w:r>
          </w:p>
        </w:tc>
        <w:tc>
          <w:tcPr>
            <w:tcW w:w="7979" w:type="dxa"/>
            <w:shd w:val="clear" w:color="auto" w:fill="auto"/>
          </w:tcPr>
          <w:p w14:paraId="2A8C3E0D" w14:textId="77777777" w:rsidR="006C67E2" w:rsidRDefault="008B1F2D">
            <w:pPr>
              <w:spacing w:line="240" w:lineRule="auto"/>
              <w:ind w:firstLine="0"/>
              <w:cnfStyle w:val="000000000000" w:firstRow="0" w:lastRow="0" w:firstColumn="0" w:lastColumn="0" w:oddVBand="0" w:evenVBand="0" w:oddHBand="0" w:evenHBand="0" w:firstRowFirstColumn="0" w:firstRowLastColumn="0" w:lastRowFirstColumn="0" w:lastRowLastColumn="0"/>
            </w:pPr>
            <w:r>
              <w:t>Negative phase of the North Atlantic Oscillation (NAO-)</w:t>
            </w:r>
          </w:p>
        </w:tc>
      </w:tr>
      <w:tr w:rsidR="006C67E2" w14:paraId="423C5AC1" w14:textId="77777777" w:rsidTr="006C6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51604184" w14:textId="77777777" w:rsidR="006C67E2" w:rsidRDefault="008B1F2D">
            <w:pPr>
              <w:spacing w:line="240" w:lineRule="auto"/>
              <w:ind w:firstLine="0"/>
            </w:pPr>
            <w:r>
              <w:t>WR3</w:t>
            </w:r>
          </w:p>
        </w:tc>
        <w:tc>
          <w:tcPr>
            <w:tcW w:w="7979" w:type="dxa"/>
          </w:tcPr>
          <w:p w14:paraId="74BE43CF"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Atlantic ridge</w:t>
            </w:r>
          </w:p>
        </w:tc>
      </w:tr>
      <w:tr w:rsidR="006C67E2" w14:paraId="6C28070A" w14:textId="77777777" w:rsidTr="006C67E2">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20727003" w14:textId="77777777" w:rsidR="006C67E2" w:rsidRDefault="008B1F2D">
            <w:pPr>
              <w:spacing w:line="240" w:lineRule="auto"/>
              <w:ind w:firstLine="0"/>
            </w:pPr>
            <w:r>
              <w:t>WR4</w:t>
            </w:r>
          </w:p>
        </w:tc>
        <w:tc>
          <w:tcPr>
            <w:tcW w:w="7979" w:type="dxa"/>
            <w:shd w:val="clear" w:color="auto" w:fill="auto"/>
          </w:tcPr>
          <w:p w14:paraId="613FEB05" w14:textId="77777777" w:rsidR="006C67E2" w:rsidRDefault="008B1F2D">
            <w:pPr>
              <w:spacing w:line="240" w:lineRule="auto"/>
              <w:ind w:firstLine="0"/>
              <w:cnfStyle w:val="000000000000" w:firstRow="0" w:lastRow="0" w:firstColumn="0" w:lastColumn="0" w:oddVBand="0" w:evenVBand="0" w:oddHBand="0" w:evenHBand="0" w:firstRowFirstColumn="0" w:firstRowLastColumn="0" w:lastRowFirstColumn="0" w:lastRowLastColumn="0"/>
            </w:pPr>
            <w:r>
              <w:t>Atlantic trough</w:t>
            </w:r>
          </w:p>
        </w:tc>
      </w:tr>
      <w:tr w:rsidR="006C67E2" w14:paraId="78F23D8D" w14:textId="77777777" w:rsidTr="006C6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56A2FDDF" w14:textId="77777777" w:rsidR="006C67E2" w:rsidRDefault="008B1F2D">
            <w:pPr>
              <w:spacing w:line="240" w:lineRule="auto"/>
              <w:ind w:firstLine="0"/>
            </w:pPr>
            <w:r>
              <w:t>WR5</w:t>
            </w:r>
          </w:p>
        </w:tc>
        <w:tc>
          <w:tcPr>
            <w:tcW w:w="7979" w:type="dxa"/>
          </w:tcPr>
          <w:p w14:paraId="45F23BF0" w14:textId="77777777" w:rsidR="006C67E2" w:rsidRDefault="008B1F2D">
            <w:pPr>
              <w:spacing w:line="240" w:lineRule="auto"/>
              <w:ind w:firstLine="0"/>
              <w:cnfStyle w:val="000000100000" w:firstRow="0" w:lastRow="0" w:firstColumn="0" w:lastColumn="0" w:oddVBand="0" w:evenVBand="0" w:oddHBand="1" w:evenHBand="0" w:firstRowFirstColumn="0" w:firstRowLastColumn="0" w:lastRowFirstColumn="0" w:lastRowLastColumn="0"/>
            </w:pPr>
            <w:r>
              <w:t>European blocking</w:t>
            </w:r>
          </w:p>
        </w:tc>
      </w:tr>
      <w:tr w:rsidR="006C67E2" w14:paraId="21DF7CEB" w14:textId="77777777" w:rsidTr="006C67E2">
        <w:tc>
          <w:tcPr>
            <w:cnfStyle w:val="001000000000" w:firstRow="0" w:lastRow="0" w:firstColumn="1" w:lastColumn="0" w:oddVBand="0" w:evenVBand="0" w:oddHBand="0" w:evenHBand="0" w:firstRowFirstColumn="0" w:firstRowLastColumn="0" w:lastRowFirstColumn="0" w:lastRowLastColumn="0"/>
            <w:tcW w:w="1416" w:type="dxa"/>
            <w:shd w:val="clear" w:color="auto" w:fill="auto"/>
          </w:tcPr>
          <w:p w14:paraId="0030427D" w14:textId="77777777" w:rsidR="006C67E2" w:rsidRDefault="008B1F2D">
            <w:pPr>
              <w:spacing w:line="240" w:lineRule="auto"/>
              <w:ind w:firstLine="0"/>
            </w:pPr>
            <w:r>
              <w:t>WR6</w:t>
            </w:r>
          </w:p>
        </w:tc>
        <w:tc>
          <w:tcPr>
            <w:tcW w:w="7979" w:type="dxa"/>
            <w:shd w:val="clear" w:color="auto" w:fill="auto"/>
          </w:tcPr>
          <w:p w14:paraId="5673570D" w14:textId="77777777" w:rsidR="006C67E2" w:rsidRDefault="008B1F2D">
            <w:pPr>
              <w:spacing w:line="240" w:lineRule="auto"/>
              <w:ind w:firstLine="0"/>
              <w:cnfStyle w:val="000000000000" w:firstRow="0" w:lastRow="0" w:firstColumn="0" w:lastColumn="0" w:oddVBand="0" w:evenVBand="0" w:oddHBand="0" w:evenHBand="0" w:firstRowFirstColumn="0" w:firstRowLastColumn="0" w:lastRowFirstColumn="0" w:lastRowLastColumn="0"/>
            </w:pPr>
            <w:r>
              <w:t>Scandinavian blocking</w:t>
            </w:r>
          </w:p>
        </w:tc>
      </w:tr>
    </w:tbl>
    <w:p w14:paraId="15C81A84" w14:textId="77777777" w:rsidR="006C67E2" w:rsidRDefault="006C67E2"/>
    <w:p w14:paraId="38ADF6F2" w14:textId="77777777" w:rsidR="006C67E2" w:rsidRDefault="006C67E2"/>
    <w:p w14:paraId="04E77636" w14:textId="77777777" w:rsidR="006C67E2" w:rsidRDefault="008B1F2D">
      <w:r>
        <w:rPr>
          <w:noProof/>
        </w:rPr>
        <mc:AlternateContent>
          <mc:Choice Requires="wpg">
            <w:drawing>
              <wp:anchor distT="0" distB="0" distL="114300" distR="114300" simplePos="0" relativeHeight="25" behindDoc="0" locked="0" layoutInCell="1" allowOverlap="1" wp14:anchorId="42B2447E" wp14:editId="4BFA5E3B">
                <wp:simplePos x="0" y="0"/>
                <wp:positionH relativeFrom="margin">
                  <wp:posOffset>0</wp:posOffset>
                </wp:positionH>
                <wp:positionV relativeFrom="paragraph">
                  <wp:posOffset>453390</wp:posOffset>
                </wp:positionV>
                <wp:extent cx="5971680" cy="4372015"/>
                <wp:effectExtent l="0" t="0" r="0" b="9525"/>
                <wp:wrapTopAndBottom/>
                <wp:docPr id="15" name="Gruppieren 28"/>
                <wp:cNvGraphicFramePr/>
                <a:graphic xmlns:a="http://schemas.openxmlformats.org/drawingml/2006/main">
                  <a:graphicData uri="http://schemas.microsoft.com/office/word/2010/wordprocessingGroup">
                    <wpg:wgp>
                      <wpg:cNvGrpSpPr/>
                      <wpg:grpSpPr>
                        <a:xfrm>
                          <a:off x="0" y="0"/>
                          <a:ext cx="5971680" cy="4372015"/>
                          <a:chOff x="0" y="0"/>
                          <a:chExt cx="5971680" cy="4372015"/>
                        </a:xfrm>
                      </wpg:grpSpPr>
                      <pic:pic xmlns:pic="http://schemas.openxmlformats.org/drawingml/2006/picture">
                        <pic:nvPicPr>
                          <pic:cNvPr id="10" name="Grafik 8"/>
                          <pic:cNvPicPr/>
                        </pic:nvPicPr>
                        <pic:blipFill>
                          <a:blip r:embed="rId26"/>
                          <a:stretch/>
                        </pic:blipFill>
                        <pic:spPr>
                          <a:xfrm>
                            <a:off x="0" y="0"/>
                            <a:ext cx="5971680" cy="4141440"/>
                          </a:xfrm>
                          <a:prstGeom prst="rect">
                            <a:avLst/>
                          </a:prstGeom>
                          <a:ln>
                            <a:noFill/>
                          </a:ln>
                        </pic:spPr>
                      </pic:pic>
                      <wps:wsp>
                        <wps:cNvPr id="13" name="Rechteck 13"/>
                        <wps:cNvSpPr/>
                        <wps:spPr>
                          <a:xfrm>
                            <a:off x="0" y="4201200"/>
                            <a:ext cx="5962650" cy="17081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F474162" w14:textId="77777777" w:rsidR="006C67E2" w:rsidRDefault="008B1F2D">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Cumulative frequency of the seven weather </w:t>
                              </w:r>
                              <w:r>
                                <w:rPr>
                                  <w:rFonts w:asciiTheme="minorHAnsi" w:hAnsi="Calibri"/>
                                  <w:color w:val="000000"/>
                                </w:rPr>
                                <w:t>regimes (WR) and no regime.</w:t>
                              </w:r>
                            </w:p>
                          </w:txbxContent>
                        </wps:txbx>
                        <wps:bodyPr lIns="0" tIns="0" rIns="0" bIns="0">
                          <a:spAutoFit/>
                        </wps:bodyPr>
                      </wps:wsp>
                    </wpg:wgp>
                  </a:graphicData>
                </a:graphic>
              </wp:anchor>
            </w:drawing>
          </mc:Choice>
          <mc:Fallback>
            <w:pict>
              <v:group w14:anchorId="42B2447E" id="Gruppieren 28" o:spid="_x0000_s1028" style="position:absolute;left:0;text-align:left;margin-left:0;margin-top:35.7pt;width:470.2pt;height:344.25pt;z-index:25;mso-position-horizontal-relative:margin" coordsize="59716,43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9" type="#_x0000_t75" style="position:absolute;width:59716;height:41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">
                  <v:imagedata r:id="rId27" o:title=""/>
                </v:shape>
                <v:rect id="Rechteck 13" o:spid="_x0000_s1030" style="position:absolute;top:42012;width:59626;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" stroked="f">
                  <v:textbox style="mso-fit-shape-to-text:t" inset="0,0,0,0">
                    <w:txbxContent>
                      <w:p w14:paraId="7F474162" w14:textId="77777777" w:rsidR="006C67E2" w:rsidRDefault="008B1F2D">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Cumulative frequency of the seven weather </w:t>
                        </w:r>
                        <w:r>
                          <w:rPr>
                            <w:rFonts w:asciiTheme="minorHAnsi" w:hAnsi="Calibri"/>
                            <w:color w:val="000000"/>
                          </w:rPr>
                          <w:t>regimes (WR) and no regime.</w:t>
                        </w:r>
                      </w:p>
                    </w:txbxContent>
                  </v:textbox>
                </v:rect>
                <w10:wrap type="topAndBottom" anchorx="margin"/>
              </v:group>
            </w:pict>
          </mc:Fallback>
        </mc:AlternateContent>
      </w:r>
    </w:p>
    <w:p w14:paraId="3EAEB65B" w14:textId="77777777" w:rsidR="006C67E2" w:rsidRDefault="008B1F2D">
      <w:pPr>
        <w:spacing w:after="160" w:line="259" w:lineRule="auto"/>
        <w:ind w:firstLine="0"/>
        <w:jc w:val="left"/>
        <w:rPr>
          <w:rFonts w:eastAsiaTheme="majorEastAsia" w:cstheme="majorBidi"/>
          <w:sz w:val="24"/>
          <w:szCs w:val="24"/>
        </w:rPr>
      </w:pPr>
      <w:r>
        <w:br w:type="page"/>
      </w:r>
    </w:p>
    <w:p w14:paraId="4F969880" w14:textId="77777777" w:rsidR="006C67E2" w:rsidRDefault="008B1F2D">
      <w:pPr>
        <w:pStyle w:val="berschrift3"/>
        <w:numPr>
          <w:ilvl w:val="2"/>
          <w:numId w:val="2"/>
        </w:numPr>
      </w:pPr>
      <w:bookmarkStart w:id="141" w:name="_Toc66805688"/>
      <w:r>
        <w:lastRenderedPageBreak/>
        <w:t>Weather regime 0 / NAO+</w:t>
      </w:r>
      <w:bookmarkEnd w:id="141"/>
    </w:p>
    <w:p w14:paraId="5F653F5D" w14:textId="77777777" w:rsidR="006C67E2" w:rsidRDefault="008B1F2D">
      <w:r>
        <w:t xml:space="preserve">WR0, the positive phase of the NAO, shows a negative geopotential height anomaly (cyclone) over the Northern part of the Atlantic and a positive geopotential height anomaly (anticyclone) over the Atlantic/Mediterranean sector. </w:t>
      </w:r>
      <w:commentRangeStart w:id="142"/>
      <w:r>
        <w:t>During this conditions, the A</w:t>
      </w:r>
      <w:r>
        <w:t xml:space="preserve">tlantic storm tracks are displaced North-eastward, and the zonal flow is enhanced. This increases the strength of the westerlies and brings maritime air (warm and moist) to Central and Northern Europe </w:t>
      </w:r>
      <w:r>
        <w:fldChar w:fldCharType="begin"/>
      </w:r>
      <w:r>
        <w:instrText>ADDIN CSL_CITATION {"citationItems":[{"id":"ITEM-1","it</w:instrText>
      </w:r>
      <w:r>
        <w:instrText>emData":{"DOI":"10.1175/1520-0442(1997)010&lt;1635:NASTVA&gt;2.0.CO;2","ISSN":"08948755","abstract":"The primary mode of North Atlantic storm track variability is identified using rotated principal component analysis (RPCA) on monthly fields of root-mean-squares</w:instrText>
      </w:r>
      <w:r>
        <w:instrText xml:space="preserve"> of daily high-pass filtered (2-8-day periods) sea level pressures (SLP) for winters (December-February) 1900-92. It is examined in terms of its association with 1) monthly mean SLP fields, 2) regional low-frequency teleconnections, and 3) the seesaw in wi</w:instrText>
      </w:r>
      <w:r>
        <w:instrText xml:space="preserve">nter temperatures between Greenland and northern Europe. The principal storm track component is characterized by high synoptic variability preferring one of two areas at any given time. The northeastern Atlantic center (identified by positive RPCA scores) </w:instrText>
      </w:r>
      <w:r>
        <w:instrText>is characterized by deep cyclones in the area extending from Iceland northeastward to the Norwegian and Barents Seas, whereas the Bay of Biscay center (negative scores) is linked to cyclone activity around that area and into the Mediterranean basin. Combin</w:instrText>
      </w:r>
      <w:r>
        <w:instrText xml:space="preserve">ed principal component analysis is used to link the high-frequency storm track pressure variability with that of lower frequencies (monthly mean pressures). In this, the primary storm track pattern is linked to large monthly mean SLP variations around the </w:instrText>
      </w:r>
      <w:r>
        <w:instrText>Bay of Biscay and near northern Scandinavia and the Barents Sea. This pattern does not suggest a strong storm track link to the North Atlantic Oscillation (NAO). Instead, the results presented indicate that the dominant mode of variability in the storm tra</w:instrText>
      </w:r>
      <w:r>
        <w:instrText>ck is associated with low-frequency SLP anomalies in the extreme northeastern Atlantic. When the component scores reach their highest positive values, both the mean Atlantic subpolar low and subtropical high are unusually strong and displaced farther north</w:instrText>
      </w:r>
      <w:r>
        <w:instrText>east than normal. The pressure field intensifies to the northeast and produces strong zonal flow extending into Europe, bringing abnormally high surface air temperatures as far east as Siberia and below normal temperatures over Greenland and northern Afric</w:instrText>
      </w:r>
      <w:r>
        <w:instrText>a (the \"Greenland below\" seesaw mode, GB). Besides this eastward extension of the mean pressure field, anomalously high European winter temperatures can also be somewhat less frequently caused by mild return flow around the Siberian high, which is displa</w:instrText>
      </w:r>
      <w:r>
        <w:instrText>ced farther west than normal. In this situation the Icelandic low is in its normal Denmark Strait location and cyclones move along the more southerly storm track toward the Mediterranean basin, contributing to the synoptic forcing that helps develop the we</w:instrText>
      </w:r>
      <w:r>
        <w:instrText>stward extended high. The NAO appe…","author":[{"dropping-particle":"","family":"Rogers","given":"Jeffrey C.","non-dropping-particle":"","parse-names":false,"suffix":""}],"container-title":"Journal of Climate","id":"ITEM-1","issue":"7","issued":{"date-part</w:instrText>
      </w:r>
      <w:r>
        <w:instrText>s":[["1997"]]},"page":"1635-1647","title":"North Atlantic storm track variability and its association to the North Atlantic oscillation and climate variability of Northern Europe","type":"article-journal","volume":"10"},"uris":["http://www.mendeley.com/doc</w:instrText>
      </w:r>
      <w:r>
        <w:instrText>uments/?uuid=7f476a7c-b758-447a-99c6-bb6647a1dde3"]},{"id":"ITEM-2","itemData":{"DOI":"10.1029/134GM01","ISBN":"9781118669037","ISSN":"23288779","abstract":"The North Atlantic Oscillation (NAO) is one of the most prominent and recurrent patterns of atmosph</w:instrText>
      </w:r>
      <w:r>
        <w:instrText xml:space="preserve">eric circulation variability. It dictates climate variability from the eastern seaboard of the United States to Siberia and from the Arctic to the subtropical Atlantic, especially during boreal winter, so variations in the NAO are important to society and </w:instrText>
      </w:r>
      <w:r>
        <w:instrText>for the environment. Understanding the processes that govern this variability is, therefore, of high priority, especially in the context of global climate change. This review, aimed at a scientifically diverse audience, provides general background material</w:instrText>
      </w:r>
      <w:r>
        <w:instrText xml:space="preserve"> for the other chapters in the monograph, and it synthesizes some of their central points. It begins with a description of the spatial structure of climate and climate variability, including how the NAO relates to other prominent patterns of atmospheric ci</w:instrText>
      </w:r>
      <w:r>
        <w:instrText>rculation variability. There is no unique way to define the spatial structure of the NAO, or thus its temporal evolution, but several common approaches are illustrated. The relationship between the NAO and variations in surface temperature, storms and prec</w:instrText>
      </w:r>
      <w:r>
        <w:instrText>ipitation, and thus the economy, as well as the ocean and ecosystem responses to NAO variability, are described. Although the NAO is a mode of variability internal to the atmosphere, indices of it exhibit decadal variability and trends. That not all of its</w:instrText>
      </w:r>
      <w:r>
        <w:instrText xml:space="preserve"> variability can be attributed to intraseasonal stochastic atmospheric processes points to a role for external forcings and, perhaps, a small but useful amount of predictability. The surface, stratospheric and anthropogenic processes that may influence the</w:instrText>
      </w:r>
      <w:r>
        <w:instrText xml:space="preserve"> phase and amplitude of the NAO are reviewed.","author":[{"dropping-particle":"","family":"Hurrell","given":"James W.","non-dropping-particle":"","parse-names":false,"suffix":""},{"dropping-particle":"","family":"Kushnir","given":"Yochanan","non-dropping-p</w:instrText>
      </w:r>
      <w:r>
        <w:instrText>article":"","parse-names":false,"suffix":""},{"dropping-particle":"","family":"Ottersen","given":"Geir","non-dropping-particle":"","parse-names":false,"suffix":""},{"dropping-particle":"","family":"Visbeck","given":"Martin","non-dropping-particle":"","pars</w:instrText>
      </w:r>
      <w:r>
        <w:instrText>e-names":false,"suffix":""}],"container-title":"Geophysical Monograph Series","id":"ITEM-2","issued":{"date-parts":[["2003"]]},"page":"1-35","title":"An overview of the north atlantic oscillation","type":"article-journal","volume":"134"},"uris":["http://ww</w:instrText>
      </w:r>
      <w:r>
        <w:instrText>w.mendeley.com/documents/?uuid=78f4b70a-0548-46ac-ab4d-f41c7b0565f6"]},{"id":"ITEM-3","itemData":{"author":[{"dropping-particle":"","family":"Wallace","given":"John M.","non-dropping-particle":"","parse-names":false,"suffix":""},{"dropping-particle":"","fa</w:instrText>
      </w:r>
      <w:r>
        <w:instrText>mily":"Hobbs","given":"Peter Victor","non-dropping-particle":"","parse-names":false,"suffix":""}],"edition":"2nd ed.","id":"ITEM-3","issued":{"date-parts":[["2006"]]},"number-of-pages":"483","publisher":"Amsterdam ; Boston : Elsevier Academic Press, [2006]</w:instrText>
      </w:r>
      <w:r>
        <w:instrText>.","title":"Atmospheric Science: An Introductory Survey","type":"book"},"uris":["http://www.mendeley.com/documents/?uuid=4551cd09-e5a2-4dde-847a-818379b63cdd"]}],"mendeley":{"formattedCitation":"(Hurrell et al., 2003; Rogers, 1997; Wallace &amp; Hobbs, 2006)",</w:instrText>
      </w:r>
      <w:r>
        <w:instrText>"plainTextFormattedCitation":"(Hurrell et al., 2003; Rogers, 1997; Wallace &amp; Hobbs, 2006)","previouslyFormattedCitation":"(Hurrell et al., 2003; Rogers, 1997; Wallace &amp; Hobbs, 2006)"},"properties":{"noteIndex":0},"schema":"https://github.com/citation-style</w:instrText>
      </w:r>
      <w:r>
        <w:instrText>-language/schema/raw/master/csl-citation.json"}</w:instrText>
      </w:r>
      <w:r>
        <w:fldChar w:fldCharType="separate"/>
      </w:r>
      <w:bookmarkStart w:id="143" w:name="__Fieldmark__1624_2869974584"/>
      <w:r>
        <w:t>(</w:t>
      </w:r>
      <w:bookmarkStart w:id="144" w:name="__Fieldmark__3067_1659650938"/>
      <w:r>
        <w:t>Hurrell et al., 2003; Rogers, 1997; Wallace &amp; Hobbs, 2006)</w:t>
      </w:r>
      <w:r>
        <w:fldChar w:fldCharType="end"/>
      </w:r>
      <w:bookmarkEnd w:id="143"/>
      <w:bookmarkEnd w:id="144"/>
      <w:r>
        <w:t>. Consequently, the storm track activity over Northern Europe is enhanced, which implies a larger cloud clover fraction and therefore less availabl</w:t>
      </w:r>
      <w:r>
        <w:t xml:space="preserve">e surface solar radiation. Studies by </w:t>
      </w:r>
      <w:r>
        <w:fldChar w:fldCharType="begin"/>
      </w:r>
      <w:r>
        <w:instrText>ADDIN CSL_CITATION {"citationItems":[{"id":"ITEM-1","itemData":{"DOI":"10.1029/2003gl018502","ISSN":"0094-8276","abstract":"We explore the relationship between the NAO and the solar radiation spatio-temporal variabilit</w:instrText>
      </w:r>
      <w:r>
        <w:instrText>y in the European North Atlantic area during winter. Measured monthly sums of sunshine duration and short-wave downward solar flux reanalysis data have been used. Correlation analysis between the NAO index and the measured sunshine duration shows a dipolar</w:instrText>
      </w:r>
      <w:r>
        <w:instrText xml:space="preserve"> pattern, with maximum positive values (+0.75) over the Iberian Peninsula, and maximum negative values (-0.71) over Norway. Reanalysis results confirm these findings. Composite analysis shows, for northern Europe, negative anomalies (-10% to -20%) associat</w:instrText>
      </w:r>
      <w:r>
        <w:instrText>ed with NAO &gt; 1 and positive anomalies (10% to 20%) associated with NAO &lt; -1; while for southern Europe anomalies are, respectively, 10% to 20% and -10% to -20%. A stronger influence is found during the NAO negative phase; particularly, the northern Britis</w:instrText>
      </w:r>
      <w:r>
        <w:instrText>h Isles, Norway and the Iberian Peninsula present a significant non-linear response, with higher anomalies (10% to 20%) during this negative phase. Copyright 2004 by the American Geophysical Union.","author":[{"dropping-particle":"","family":"Pozo-Vázquez"</w:instrText>
      </w:r>
      <w:r>
        <w:instrText>,"given":"D.","non-dropping-particle":"","parse-names":false,"suffix":""},{"dropping-particle":"","family":"Tovar-Pescador","given":"J.","non-dropping-particle":"","parse-names":false,"suffix":""},{"dropping-particle":"","family":"Gámiz-Fortis","given":"S.</w:instrText>
      </w:r>
      <w:r>
        <w:instrText xml:space="preserve"> R.","non-dropping-particle":"","parse-names":false,"suffix":""},{"dropping-particle":"","family":"Esteban-Parra","given":"M. J.","non-dropping-particle":"","parse-names":false,"suffix":""},{"dropping-particle":"","family":"Castro-Díez","given":"Y.","non-d</w:instrText>
      </w:r>
      <w:r>
        <w:instrText>ropping-particle":"","parse-names":false,"suffix":""}],"container-title":"Geophysical Research Letters","id":"ITEM-1","issue":"5","issued":{"date-parts":[["2004"]]},"page":"n/a-n/a","title":"NAO and solar radiation variability in the European North Atlanti</w:instrText>
      </w:r>
      <w:r>
        <w:instrText>c region","type":"article-journal","volume":"31"},"uris":["http://www.mendeley.com/documents/?uuid=a1b58071-34bd-4c9f-b947-746ab1734c55"]},{"id":"ITEM-2","itemData":{"DOI":"10.1007/978-94-007-1372-7","ISBN":"978-94-007-1371-0","ISSN":"0717-6163","PMID":"15</w:instrText>
      </w:r>
      <w:r>
        <w:instrText>003161","abstract":"This 256-page book titled \"Hydrological, Socioeconomic and Ecological Impacts of the North Atlantic Oscillation in the Mediterranean Region\" is volume 46 in the series \"Advances in Global Change Research\". This book contains 15 indi</w:instrText>
      </w:r>
      <w:r>
        <w:instrText>vidually-authored chapters. Each chapter contains an extensive list of references. Chapter 1 gives a brief introduction to the remaining chapters covered in this book. Specific topics covered include: variability and changes in the North Atlantic Oscillati</w:instrText>
      </w:r>
      <w:r>
        <w:instrText>on(NAO) index, NAO impact on droughts hydrological resources, climate snow accumulation, Mediterranean fisheries, Mediterranean crop production, vegetation activity in Iberia, tree growth and forest decline in Spain, ecology impacts, atmospheric pollution,</w:instrText>
      </w:r>
      <w:r>
        <w:instrText xml:space="preserve"> rainfall erosivity, landslides, solar and wind energy resources. The text is written in English. This book also includes a list of contributors to this volume and their respective institutions. The users of this book will include researchers in the fields</w:instrText>
      </w:r>
      <w:r>
        <w:instrText xml:space="preserve"> of geography, hydrology, remote-sensing, climatology. agriculture and energy.","author":[{"dropping-particle":"","family":"Pozo-Vazquez","given":"David","non-dropping-particle":"","parse-names":false,"suffix":""},{"dropping-particle":"","family":"Santos-A</w:instrText>
      </w:r>
      <w:r>
        <w:instrText>lamillos","given":"Francisco Javier","non-dropping-particle":"","parse-names":false,"suffix":""},{"dropping-particle":"","family":"Lara-Fanego","given":"Vicente","non-dropping-particle":"","parse-names":false,"suffix":""},{"dropping-particle":"","family":"</w:instrText>
      </w:r>
      <w:r>
        <w:instrText>Ruiz-Arias","given":"Jose Antonio","non-dropping-particle":"","parse-names":false,"suffix":""},{"dropping-particle":"","family":"Tovar-Pescador","given":"Joaquín","non-dropping-particle":"","parse-names":false,"suffix":""}],"container-title":"Hydrological,</w:instrText>
      </w:r>
      <w:r>
        <w:instrText xml:space="preserve"> Socioeconomic and Ecological Impacts of the North Atlantic Oscillation in the Mediterranean Region","id":"ITEM-2","issue":"December 2015","issued":{"date-parts":[["2011"]]},"number-of-pages":"213-231","title":"Hydrological, Socioeconomic and Ecological Im</w:instrText>
      </w:r>
      <w:r>
        <w:instrText>pacts of the North Atlantic Oscillation in the Mediterranean Region","type":"book","volume":"46"},"uris":["http://www.mendeley.com/documents/?uuid=858a9210-c5e5-490d-8e78-4a478aa81b40"]}],"mendeley":{"formattedCitation":"(Pozo-Vazquez et al., 2011; Pozo-Vá</w:instrText>
      </w:r>
      <w:r>
        <w:instrText>zquez et al., 2004)","manualFormatting":"Pozo-Vázquez et al. (2004; 2011)","plainTextFormattedCitation":"(Pozo-Vazquez et al., 2011; Pozo-Vázquez et al., 2004)","previouslyFormattedCitation":"(Pozo-Vazquez et al., 2011; Pozo-Vázquez et al., 2004)"},"proper</w:instrText>
      </w:r>
      <w:r>
        <w:instrText>ties":{"noteIndex":0},"schema":"https://github.com/citation-style-language/schema/raw/master/csl-citation.json"}</w:instrText>
      </w:r>
      <w:r>
        <w:fldChar w:fldCharType="separate"/>
      </w:r>
      <w:bookmarkStart w:id="145" w:name="__Fieldmark__1631_2869974584"/>
      <w:r>
        <w:t>P</w:t>
      </w:r>
      <w:bookmarkStart w:id="146" w:name="__Fieldmark__3091_1659650938"/>
      <w:r>
        <w:t xml:space="preserve">ozo-Vázquez </w:t>
      </w:r>
      <w:r>
        <w:rPr>
          <w:i/>
        </w:rPr>
        <w:t>et al.</w:t>
      </w:r>
      <w:r>
        <w:t xml:space="preserve"> (2004; 2011)</w:t>
      </w:r>
      <w:r>
        <w:fldChar w:fldCharType="end"/>
      </w:r>
      <w:bookmarkEnd w:id="145"/>
      <w:bookmarkEnd w:id="146"/>
      <w:r>
        <w:t xml:space="preserve"> indeed have shown that that the NAO index is negatively correlated with the surface solar radiation in North</w:t>
      </w:r>
      <w:r>
        <w:t xml:space="preserve">ern Europe and positively correlated with surface solar radiation in southern Europe. Our results agree with these studies with negative surface solar radiation anomalies in Northern Europe, positive surface solar radiation in Southern Europe and positive </w:t>
      </w:r>
      <w:r>
        <w:t>temperature anomalies almost all over Europe (</w:t>
      </w:r>
      <w:r>
        <w:fldChar w:fldCharType="begin"/>
      </w:r>
      <w:r>
        <w:instrText>REF _Ref60749590 \h</w:instrText>
      </w:r>
      <w:r>
        <w:fldChar w:fldCharType="separate"/>
      </w:r>
      <w:r>
        <w:t>Figure 3</w:t>
      </w:r>
      <w:r>
        <w:fldChar w:fldCharType="end"/>
      </w:r>
      <w:r>
        <w:t xml:space="preserve">b) and c), first column). </w:t>
      </w:r>
      <w:commentRangeEnd w:id="142"/>
      <w:r>
        <w:commentReference w:id="142"/>
      </w:r>
    </w:p>
    <w:p w14:paraId="4A3CBCF5" w14:textId="77777777" w:rsidR="006C67E2" w:rsidRDefault="008B1F2D">
      <w:r>
        <w:t>The CF anomalies during the positive phase of the NAO also exhibit a clear North to Sou</w:t>
      </w:r>
      <w:r>
        <w:t>th discrepancy. Northern Europe shows negative CF anomalies whereas Southern Europe is dominated by positive CF anomalies. This is in line with the surface solar radiation described above but its limpidity changes throughout the season. I.e., in spring (MA</w:t>
      </w:r>
      <w:r>
        <w:t xml:space="preserve">M) the results show a strong and clear difference between Southern and Northern Europe. But in autumn (SON) only the Iberian Peninsula and a few Countries in South-eastern Europe exhibit positive CF anomalies. </w:t>
      </w:r>
      <w:commentRangeStart w:id="147"/>
      <w:r>
        <w:t>WR0 is more frequent during winter times which</w:t>
      </w:r>
      <w:r>
        <w:t xml:space="preserve"> may explain the change of the limpidity in the discrepancy (</w:t>
      </w:r>
      <w:r>
        <w:fldChar w:fldCharType="begin"/>
      </w:r>
      <w:r>
        <w:instrText>REF _Ref65573728 \h</w:instrText>
      </w:r>
      <w:r>
        <w:fldChar w:fldCharType="separate"/>
      </w:r>
      <w:r>
        <w:t>Error: Reference source not found</w:t>
      </w:r>
      <w:r>
        <w:fldChar w:fldCharType="end"/>
      </w:r>
      <w:r>
        <w:t xml:space="preserve">). </w:t>
      </w:r>
      <w:commentRangeEnd w:id="147"/>
      <w:r>
        <w:commentReference w:id="147"/>
      </w:r>
    </w:p>
    <w:p w14:paraId="1729EB9B" w14:textId="77777777" w:rsidR="006C67E2" w:rsidRDefault="008B1F2D">
      <w:pPr>
        <w:pStyle w:val="berschrift3"/>
        <w:numPr>
          <w:ilvl w:val="2"/>
          <w:numId w:val="2"/>
        </w:numPr>
      </w:pPr>
      <w:bookmarkStart w:id="148" w:name="_Toc66805689"/>
      <w:r>
        <w:t>Weather regime 1 - European trough</w:t>
      </w:r>
      <w:bookmarkEnd w:id="148"/>
    </w:p>
    <w:p w14:paraId="3E4062AA" w14:textId="77777777" w:rsidR="006C67E2" w:rsidRDefault="008B1F2D">
      <w:r>
        <w:t>WR1, the European through, is chara</w:t>
      </w:r>
      <w:r>
        <w:t>cterized by a meridional dipole of a positive and negative geopotential height anomaly in the Atlantic and Western Europe, respectively. The cyclone located over Western Europe brings relatively warm air from the South to South-eastern Europe and higher te</w:t>
      </w:r>
      <w:r>
        <w:t>mperature than normal can be observed (</w:t>
      </w:r>
      <w:r>
        <w:fldChar w:fldCharType="begin"/>
      </w:r>
      <w:r>
        <w:instrText>REF _Ref60749590 \h</w:instrText>
      </w:r>
      <w:r>
        <w:fldChar w:fldCharType="separate"/>
      </w:r>
      <w:r>
        <w:t>Figure 3</w:t>
      </w:r>
      <w:r>
        <w:fldChar w:fldCharType="end"/>
      </w:r>
      <w:r>
        <w:t>c), WR1). Surface solar radiation anomalies are also enhanced in South-eastern Europe but are not as pronounced. Western Eu</w:t>
      </w:r>
      <w:r>
        <w:t xml:space="preserve">rope, where the cyclone is located at, shows negative temperature and surface solar radiation anomalies expect the Northern part of the British Isles and the Western coast of Norway, which is already on the northern edge of the cyclone. </w:t>
      </w:r>
    </w:p>
    <w:p w14:paraId="4715E6EE" w14:textId="77777777" w:rsidR="006C67E2" w:rsidRDefault="008B1F2D">
      <w:r>
        <w:t>The CF anomalies d</w:t>
      </w:r>
      <w:r>
        <w:t>uring the European trough are mostly negative. Especially in winter (DJF) where Southern and South-eastern Europe exhibit an even larger negative impact than Northern Europe. Interestingly, this weakens in spring even turns to positive CF anomalies in summ</w:t>
      </w:r>
      <w:r>
        <w:t>er which is more in line with our surface solar radiation anomalies presented year around. This</w:t>
      </w:r>
      <w:commentRangeStart w:id="149"/>
      <w:r>
        <w:t xml:space="preserve"> may be caused because WR1 is less frequent in winter than summer and spring (</w:t>
      </w:r>
      <w:r>
        <w:fldChar w:fldCharType="begin"/>
      </w:r>
      <w:r>
        <w:instrText>REF _Ref65573728 \h</w:instrText>
      </w:r>
      <w:r>
        <w:fldChar w:fldCharType="separate"/>
      </w:r>
      <w:r>
        <w:t>Error: Reference source not found</w:t>
      </w:r>
      <w:r>
        <w:fldChar w:fldCharType="end"/>
      </w:r>
      <w:r>
        <w:t xml:space="preserve">).  </w:t>
      </w:r>
      <w:commentRangeEnd w:id="149"/>
      <w:r>
        <w:commentReference w:id="149"/>
      </w:r>
    </w:p>
    <w:p w14:paraId="2E4903C4" w14:textId="77777777" w:rsidR="006C67E2" w:rsidRDefault="008B1F2D">
      <w:pPr>
        <w:pStyle w:val="berschrift3"/>
        <w:numPr>
          <w:ilvl w:val="2"/>
          <w:numId w:val="2"/>
        </w:numPr>
      </w:pPr>
      <w:bookmarkStart w:id="150" w:name="_Toc66805690"/>
      <w:r>
        <w:lastRenderedPageBreak/>
        <w:t>Weather regime 2 – NAO-</w:t>
      </w:r>
      <w:bookmarkEnd w:id="150"/>
    </w:p>
    <w:p w14:paraId="42223EBC" w14:textId="77777777" w:rsidR="006C67E2" w:rsidRDefault="008B1F2D">
      <w:r>
        <w:t>WR2, the negative phase of the NAO, exhibits contrary geopotential height anomaly fields than the positive phase of the NAO. It is characterized by a negative geopotential height anomaly ov</w:t>
      </w:r>
      <w:r>
        <w:t xml:space="preserve">er the Atlantic/Mediterranean sector and positive geopotential height anomaly over Greenland. This also yields in reversed surface weather variables than the positive phase of the NAO. More available surface solar radiation than the climatological average </w:t>
      </w:r>
      <w:r>
        <w:t>in Northern Europe and lower surface solar radiation in Southern Europe. The temperature anomalies are negative all over Europe.</w:t>
      </w:r>
    </w:p>
    <w:p w14:paraId="36CD858B" w14:textId="77777777" w:rsidR="006C67E2" w:rsidRDefault="008B1F2D">
      <w:r>
        <w:t>The contrary pattern to the positive NAO is also reflected in the CF anomalies with positive values in Northern Europe and negative values in the South. But we can see here as well that this discrepancy between North and South is clear in winter and spring</w:t>
      </w:r>
      <w:r>
        <w:t xml:space="preserve"> but weakens in summer and autumn where more negative CF anomalies are present in Northern regions. </w:t>
      </w:r>
      <w:commentRangeStart w:id="151"/>
      <w:r>
        <w:t>Again, the cause my lie in the more frequency occurrence of WR2 during winter times (</w:t>
      </w:r>
      <w:r>
        <w:fldChar w:fldCharType="begin"/>
      </w:r>
      <w:r>
        <w:instrText>REF _Ref65573728 \h</w:instrText>
      </w:r>
      <w:r>
        <w:fldChar w:fldCharType="separate"/>
      </w:r>
      <w:r>
        <w:t>Error: Reference source not found</w:t>
      </w:r>
      <w:r>
        <w:fldChar w:fldCharType="end"/>
      </w:r>
      <w:r>
        <w:t>).</w:t>
      </w:r>
      <w:commentRangeEnd w:id="151"/>
      <w:r>
        <w:commentReference w:id="151"/>
      </w:r>
    </w:p>
    <w:p w14:paraId="0588F7C5" w14:textId="77777777" w:rsidR="006C67E2" w:rsidRDefault="008B1F2D">
      <w:pPr>
        <w:pStyle w:val="berschrift3"/>
        <w:numPr>
          <w:ilvl w:val="2"/>
          <w:numId w:val="2"/>
        </w:numPr>
      </w:pPr>
      <w:bookmarkStart w:id="152" w:name="_Toc66805691"/>
      <w:r>
        <w:t>Weather regime 3 - Atlantic ridge</w:t>
      </w:r>
      <w:bookmarkEnd w:id="152"/>
    </w:p>
    <w:p w14:paraId="729604F9" w14:textId="77777777" w:rsidR="006C67E2" w:rsidRDefault="008B1F2D">
      <w:r>
        <w:t>WR3, the Atlantic ridge, exhibits a strong positive geopotential height anomaly (anticyclone) over the Atlantic. Enhanced surface solar radiation anomalies can be seen i</w:t>
      </w:r>
      <w:r>
        <w:t>n Western Europe, mainly over the Iberian Peninsula and over Southern Scandinavia. These regions are located at the western edge of the anticyclone. This could explain the enhanced surface solar radiation because of the relation between anticyclones and de</w:t>
      </w:r>
      <w:r>
        <w:t>scending air and therefore clear sky conditions. Eastern Europe, which is already outside the region of the anticyclone, shows negative surface solar radiation. The anticyclone brings relatively cold air from the North to Europe and therefore one can obser</w:t>
      </w:r>
      <w:r>
        <w:t>ve negative temperature anomalies all over Europe expect the Western coast of Iberian Peninsula and the British Isles.</w:t>
      </w:r>
    </w:p>
    <w:p w14:paraId="0049BE72" w14:textId="77777777" w:rsidR="006C67E2" w:rsidRDefault="008B1F2D">
      <w:r>
        <w:t>The East-West gradient is also visible in the CF anomalies. With positive anomalies in the West and negative anomalies in the East. But t</w:t>
      </w:r>
      <w:r>
        <w:t>he seasonal differences are substantial. In spring (MAM) one can observe a strong East-West gradient. In winter (DJF) and autumn (SON) one can still see a discrepancy between East and West but the anomalies are less enhanced and generally more often positi</w:t>
      </w:r>
      <w:r>
        <w:t>ve. The opposite is the case for summer where one can see more often but less enhanced negative anomalies but still with an East-West gradient.</w:t>
      </w:r>
    </w:p>
    <w:p w14:paraId="281BC3CD" w14:textId="77777777" w:rsidR="006C67E2" w:rsidRDefault="008B1F2D">
      <w:pPr>
        <w:pStyle w:val="berschrift3"/>
        <w:numPr>
          <w:ilvl w:val="2"/>
          <w:numId w:val="2"/>
        </w:numPr>
      </w:pPr>
      <w:bookmarkStart w:id="153" w:name="_Toc66805692"/>
      <w:r>
        <w:t>Weather regime 4 - Atlantic trough</w:t>
      </w:r>
      <w:bookmarkEnd w:id="153"/>
    </w:p>
    <w:p w14:paraId="4C3365A4" w14:textId="77777777" w:rsidR="006C67E2" w:rsidRDefault="008B1F2D">
      <w:r>
        <w:t>WR4, the Atlantic, trough, shows a meridional dipole pattern of the geopotent</w:t>
      </w:r>
      <w:r>
        <w:t xml:space="preserve">ial height anomaly reversed to WR1. But the cyclone and anticyclone are more elongated in meridional direction. The negative anomaly is located over the Atlantic and Northern Europe and the positive anomaly is located over the Mediterranean sector. </w:t>
      </w:r>
      <w:commentRangeStart w:id="154"/>
      <w:r>
        <w:t xml:space="preserve">It can </w:t>
      </w:r>
      <w:r>
        <w:t>be best compared with the Atlantic trough weather regime (</w:t>
      </w:r>
      <w:proofErr w:type="gramStart"/>
      <w:r>
        <w:t>i.e.</w:t>
      </w:r>
      <w:proofErr w:type="gramEnd"/>
      <w:r>
        <w:t xml:space="preserve"> GRAMS) but the positive geopotential height anomaly over South-eastern Europe does not fit well to this association. </w:t>
      </w:r>
      <w:commentRangeEnd w:id="154"/>
      <w:r>
        <w:commentReference w:id="154"/>
      </w:r>
      <w:r>
        <w:t>WR4 exhibits enhanced temperature anomalies over Southern and Central Eur</w:t>
      </w:r>
      <w:r>
        <w:t xml:space="preserve">ope in the region of the </w:t>
      </w:r>
      <w:r>
        <w:lastRenderedPageBreak/>
        <w:t xml:space="preserve">positive geopotential height anomaly and slightly negative temperature anomalies over Scandinavia. The surface solar radiation anomalies show a clear gradient from South-Eastern to North-Western Europe. Positive values are located </w:t>
      </w:r>
      <w:r>
        <w:t xml:space="preserve">over the Mediterranean region and negative values anomalies over Scandinavia and British Isles. </w:t>
      </w:r>
    </w:p>
    <w:p w14:paraId="6ACF2875" w14:textId="77777777" w:rsidR="006C67E2" w:rsidRDefault="008B1F2D">
      <w:r>
        <w:t>The CF anomalies of the countries in the Mediterranean region are like to the surface solar radiation anomalies and show mostly slightly positive values. In No</w:t>
      </w:r>
      <w:r>
        <w:t>rthern Europe, the difference between the season is more pronounced. In winter and summer, they are negative but in autumn and especially in spring more Northern countries exhibits positive CF anomalies.</w:t>
      </w:r>
    </w:p>
    <w:p w14:paraId="284FEF37" w14:textId="77777777" w:rsidR="006C67E2" w:rsidRDefault="008B1F2D">
      <w:pPr>
        <w:pStyle w:val="berschrift3"/>
        <w:numPr>
          <w:ilvl w:val="2"/>
          <w:numId w:val="2"/>
        </w:numPr>
      </w:pPr>
      <w:bookmarkStart w:id="155" w:name="_Toc66805693"/>
      <w:r>
        <w:t>Weather regime 5 - European blocking</w:t>
      </w:r>
      <w:bookmarkEnd w:id="155"/>
    </w:p>
    <w:p w14:paraId="1D98DB3D" w14:textId="77777777" w:rsidR="006C67E2" w:rsidRDefault="008B1F2D">
      <w:r>
        <w:t>WR5, the Europe</w:t>
      </w:r>
      <w:r>
        <w:t xml:space="preserve">an blocking, shows a positive geopotential height anomaly (anticyclone) over Central Europe. This is associated with descending air which brings clear skies over central Europe and therefore enhanced surface solar radiation anomalies can be observed in </w:t>
      </w:r>
      <w:r>
        <w:fldChar w:fldCharType="begin"/>
      </w:r>
      <w:r>
        <w:instrText>REF</w:instrText>
      </w:r>
      <w:r>
        <w:instrText xml:space="preserve"> _Ref60749590 \h</w:instrText>
      </w:r>
      <w:r>
        <w:fldChar w:fldCharType="separate"/>
      </w:r>
      <w:r>
        <w:t>Figure 3</w:t>
      </w:r>
      <w:r>
        <w:fldChar w:fldCharType="end"/>
      </w:r>
      <w:r>
        <w:t xml:space="preserve">b, WR5. Only in the Scandinavian region and in Eastern Spain it is less pronounce or even negative because these regions are already on the edge of anticyclone. The </w:t>
      </w:r>
      <w:r>
        <w:t xml:space="preserve">temperature is also enhanced especially in North-Western Europe which is the region where the anticyclone brings warm air from the South northwards. </w:t>
      </w:r>
    </w:p>
    <w:p w14:paraId="0C1F66DD" w14:textId="77777777" w:rsidR="006C67E2" w:rsidRDefault="008B1F2D">
      <w:r>
        <w:t>With the clear sky and warm temperature, the CF are also higher than normal. Greatly increased CF anomalie</w:t>
      </w:r>
      <w:r>
        <w:t>s can be observed especially in central Europe. In winter, the CF anomalies are only negative for Scandinavia and the British Isles. Towards summer these changes to positive CF anomalies whereas it changes for Southern countries to negative CF anomalies.</w:t>
      </w:r>
    </w:p>
    <w:p w14:paraId="2BB9EC80" w14:textId="77777777" w:rsidR="006C67E2" w:rsidRDefault="008B1F2D">
      <w:pPr>
        <w:pStyle w:val="berschrift3"/>
        <w:numPr>
          <w:ilvl w:val="2"/>
          <w:numId w:val="2"/>
        </w:numPr>
      </w:pPr>
      <w:bookmarkStart w:id="156" w:name="_Toc66805694"/>
      <w:r>
        <w:t>W</w:t>
      </w:r>
      <w:r>
        <w:t>eather regime 6 - Scandinavian blocking</w:t>
      </w:r>
      <w:bookmarkEnd w:id="156"/>
    </w:p>
    <w:p w14:paraId="16B2B787" w14:textId="77777777" w:rsidR="006C67E2" w:rsidRDefault="008B1F2D">
      <w:r>
        <w:t>Like the European blocking the positive geopotential height anomaly (anticyclone) over Scandinavia relates to descending air, which results in clear sky condition and therefore enhanced surface solar radiation (</w:t>
      </w:r>
      <w:r>
        <w:fldChar w:fldCharType="begin"/>
      </w:r>
      <w:r>
        <w:instrText>REF _</w:instrText>
      </w:r>
      <w:r>
        <w:instrText>Ref60749590 \h</w:instrText>
      </w:r>
      <w:r>
        <w:fldChar w:fldCharType="separate"/>
      </w:r>
      <w:r>
        <w:t>Figure 3</w:t>
      </w:r>
      <w:r>
        <w:fldChar w:fldCharType="end"/>
      </w:r>
      <w:r>
        <w:t>b, WR6). Since the anticyclone is now located more to the North, Southern countries exhibit less surface solar radiation than normal. The positive temperature anomalie</w:t>
      </w:r>
      <w:r>
        <w:t>s have now also shifted Northwards to the Scandinavian region. The anticyclone brings relatively cold air from the North to South-eastern Europe where a negative temperature anomaly can be observed (</w:t>
      </w:r>
      <w:r>
        <w:fldChar w:fldCharType="begin"/>
      </w:r>
      <w:r>
        <w:instrText>REF _Ref60749590 \h</w:instrText>
      </w:r>
      <w:r>
        <w:fldChar w:fldCharType="separate"/>
      </w:r>
      <w:r>
        <w:t>Figure 3</w:t>
      </w:r>
      <w:r>
        <w:fldChar w:fldCharType="end"/>
      </w:r>
      <w:r>
        <w:t>c), WR6).</w:t>
      </w:r>
    </w:p>
    <w:p w14:paraId="61378564" w14:textId="77777777" w:rsidR="006C67E2" w:rsidRDefault="008B1F2D">
      <w:r>
        <w:t xml:space="preserve">The CF anomalies show greatly increased values over Northern Europe throughout the whole year whereas the CF anomalies in Southern Europe are lower than normal. </w:t>
      </w:r>
    </w:p>
    <w:p w14:paraId="2A0534E1" w14:textId="77777777" w:rsidR="006C67E2" w:rsidRDefault="008B1F2D">
      <w:pPr>
        <w:pStyle w:val="berschrift3"/>
        <w:numPr>
          <w:ilvl w:val="2"/>
          <w:numId w:val="2"/>
        </w:numPr>
      </w:pPr>
      <w:bookmarkStart w:id="157" w:name="_Toc66805695"/>
      <w:r>
        <w:t>No regime</w:t>
      </w:r>
      <w:bookmarkEnd w:id="157"/>
    </w:p>
    <w:p w14:paraId="24CA76A1" w14:textId="77777777" w:rsidR="006C67E2" w:rsidRDefault="008B1F2D">
      <w:r>
        <w:t>No regime (weather regimes that no not last at least 3 days) does not show a clear structure (cyclone and/or anticyclone) as WR0 to WR6 expect half of an anticyclone (due to the domain definition) in the Atlantic. Other than this anticyclone, slightly nega</w:t>
      </w:r>
      <w:r>
        <w:t xml:space="preserve">tive geopotential height anomalies dominate over the Atlantic and Southern and Central Europe. Slightly positive geopotential height anomalies can be observed </w:t>
      </w:r>
      <w:r>
        <w:lastRenderedPageBreak/>
        <w:t xml:space="preserve">in Northern Scandinavia. The anomalies are not very pronounced, which we could expect because it </w:t>
      </w:r>
      <w:r>
        <w:t xml:space="preserve">is the average of different weather regimes. Also, the surface solar radiation is not very pronounced but slightly negative. The 2-m temperature shows similar distribution as the geopotential height anomaly with positive values and Northern-eastern Europe </w:t>
      </w:r>
      <w:r>
        <w:t xml:space="preserve">and negative values in South-western Europe. </w:t>
      </w:r>
    </w:p>
    <w:p w14:paraId="0635BEA1" w14:textId="77777777" w:rsidR="006C67E2" w:rsidRDefault="008B1F2D">
      <w:r>
        <w:t xml:space="preserve">Also, the CF anomalies are not very pronounced but with slightly positive values in Northern Europe and slightly negative values in Southern Europe in winter, </w:t>
      </w:r>
      <w:proofErr w:type="gramStart"/>
      <w:r>
        <w:t>spring</w:t>
      </w:r>
      <w:proofErr w:type="gramEnd"/>
      <w:r>
        <w:t xml:space="preserve"> and summer. In autumn it changes, and Northe</w:t>
      </w:r>
      <w:r>
        <w:t xml:space="preserve">rn Europe has mostly slightly negative CF anomalies where Southern Europe shows more positive values. </w:t>
      </w:r>
    </w:p>
    <w:p w14:paraId="56DEEC8C" w14:textId="77777777" w:rsidR="006C67E2" w:rsidRDefault="008B1F2D">
      <w:r>
        <w:t xml:space="preserve">The frequency of no regime amounts to 3.4% which indicates that only 3.4% of all analysed days are not linked to a weather regime. </w:t>
      </w:r>
    </w:p>
    <w:p w14:paraId="41258A54" w14:textId="77777777" w:rsidR="006C67E2" w:rsidRDefault="008B1F2D">
      <w:pPr>
        <w:pStyle w:val="Listenabsatz"/>
        <w:numPr>
          <w:ilvl w:val="0"/>
          <w:numId w:val="4"/>
        </w:numPr>
        <w:spacing w:after="160" w:line="259" w:lineRule="auto"/>
        <w:ind w:firstLine="0"/>
        <w:jc w:val="left"/>
        <w:rPr>
          <w:rFonts w:eastAsiaTheme="majorEastAsia" w:cstheme="majorBidi"/>
          <w:b/>
          <w:sz w:val="24"/>
          <w:szCs w:val="26"/>
        </w:rPr>
      </w:pPr>
      <w:r>
        <w:br w:type="page"/>
      </w:r>
    </w:p>
    <w:p w14:paraId="58389FB1" w14:textId="77777777" w:rsidR="006C67E2" w:rsidRDefault="008B1F2D">
      <w:pPr>
        <w:pStyle w:val="berschrift2"/>
        <w:numPr>
          <w:ilvl w:val="1"/>
          <w:numId w:val="2"/>
        </w:numPr>
        <w:ind w:hanging="578"/>
      </w:pPr>
      <w:bookmarkStart w:id="158" w:name="_Toc66805696"/>
      <w:r>
        <w:lastRenderedPageBreak/>
        <w:t xml:space="preserve">Installed capacity </w:t>
      </w:r>
      <w:r>
        <w:t xml:space="preserve">distributions and their </w:t>
      </w:r>
      <w:proofErr w:type="gramStart"/>
      <w:r>
        <w:t>variability</w:t>
      </w:r>
      <w:bookmarkEnd w:id="158"/>
      <w:proofErr w:type="gramEnd"/>
    </w:p>
    <w:p w14:paraId="0F5327B7" w14:textId="77777777" w:rsidR="006C67E2" w:rsidRDefault="008B1F2D">
      <w:r>
        <w:t>We hereafter present the results of the various scenarios with their IC distributions and PV power output variability. To put the results in context, they are always shown together with the IC distributions and variabili</w:t>
      </w:r>
      <w:r>
        <w:t>ty of the year 2019 (</w:t>
      </w:r>
      <w:r>
        <w:fldChar w:fldCharType="begin"/>
      </w:r>
      <w:r>
        <w:instrText>REF _Ref64978084 \h</w:instrText>
      </w:r>
      <w:r>
        <w:fldChar w:fldCharType="separate"/>
      </w:r>
      <w:r>
        <w:t>Figure 5</w:t>
      </w:r>
      <w:r>
        <w:fldChar w:fldCharType="end"/>
      </w:r>
      <w:r>
        <w:t>, first plot) and/or the IC distribution and variability which we estimate for the year 2030 if the plans from NECPs are fulfilled (</w:t>
      </w:r>
      <w:r>
        <w:fldChar w:fldCharType="begin"/>
      </w:r>
      <w:r>
        <w:instrText>REF _Ref6</w:instrText>
      </w:r>
      <w:r>
        <w:instrText>4978084 \h</w:instrText>
      </w:r>
      <w:r>
        <w:fldChar w:fldCharType="separate"/>
      </w:r>
      <w:r>
        <w:t>Figure 5</w:t>
      </w:r>
      <w:r>
        <w:fldChar w:fldCharType="end"/>
      </w:r>
      <w:r>
        <w:t xml:space="preserve">, second plot). </w:t>
      </w:r>
    </w:p>
    <w:p w14:paraId="042745DD" w14:textId="77777777" w:rsidR="006C67E2" w:rsidRDefault="008B1F2D">
      <w:r>
        <w:t xml:space="preserve">The total IC in Europe in the year 2019 was 131.2 GW </w:t>
      </w:r>
      <w:r>
        <w:fldChar w:fldCharType="begin"/>
      </w:r>
      <w:r>
        <w:instrText>ADDIN CSL_CITATION {"citationItems":[{"id":"ITEM-1","itemData":{"ISBN":"9789295111905","abstract":"Al</w:instrText>
      </w:r>
      <w:r>
        <w:instrText>l images and videos on Pixabay are released free of copyrights under Creative Commons CC0. You may download, modify, distribute, and use them royalty free for anything you like, even in commercial applications.","author":[{"dropping-particle":"","family":"</w:instrText>
      </w:r>
      <w:r>
        <w:instrText>IRENA","given":"","non-dropping-particle":"","parse-names":false,"suffix":""}],"id":"ITEM-1","issued":{"date-parts":[["2020"]]},"number-of-pages":"1-300","publisher-place":"Abu Dhabi","title":"Renewable capacity statistics 2020 International Renewable Ener</w:instrText>
      </w:r>
      <w:r>
        <w:instrText>gy Agency (IRENA)","type":"report"},"uris":["http://www.mendeley.com/documents/?uuid=95acc024-afb0-4403-973e-b0c1358dc2df"]}],"mendeley":{"formattedCitation":"(IRENA, 2020b)","plainTextFormattedCitation":"(IRENA, 2020b)","previouslyFormattedCitation":"(IRE</w:instrText>
      </w:r>
      <w:r>
        <w:instrText>NA, 2020b)"},"properties":{"noteIndex":0},"schema":"https://github.com/citation-style-language/schema/raw/master/csl-citation.json"}</w:instrText>
      </w:r>
      <w:r>
        <w:fldChar w:fldCharType="separate"/>
      </w:r>
      <w:bookmarkStart w:id="159" w:name="__Fieldmark__1733_2869974584"/>
      <w:r>
        <w:t>(</w:t>
      </w:r>
      <w:bookmarkStart w:id="160" w:name="__Fieldmark__3710_1659650938"/>
      <w:r>
        <w:t>IRENA, 2020b)</w:t>
      </w:r>
      <w:r>
        <w:fldChar w:fldCharType="end"/>
      </w:r>
      <w:bookmarkEnd w:id="159"/>
      <w:bookmarkEnd w:id="160"/>
      <w:r>
        <w:t xml:space="preserve">. Its distribution is presented in the first plot of </w:t>
      </w:r>
      <w:r>
        <w:fldChar w:fldCharType="begin"/>
      </w:r>
      <w:r>
        <w:instrText>REF _Ref64978084 \h</w:instrText>
      </w:r>
      <w:r>
        <w:fldChar w:fldCharType="separate"/>
      </w:r>
      <w:r>
        <w:t>Figure 5</w:t>
      </w:r>
      <w:r>
        <w:fldChar w:fldCharType="end"/>
      </w:r>
      <w:r>
        <w:t xml:space="preserve">. Most of the capacity is installed in Western Europe with Germany as leading country. The mean PV power production, estimated with the IC and the capacity factors per country, amounts to 17.5 GW (153’300 GWh for </w:t>
      </w:r>
      <w:r>
        <w:t>the whole year 2019). The mean variability, which is the average change of PV power production when the weather regime shifts from one to another, amounts to 0.9 GW (1 GW is roughly the amount at which a nuclear power plant operates). This is about 5.1% of</w:t>
      </w:r>
      <w:r>
        <w:t xml:space="preserve"> the total mean production. The maximum variability, which is the difference from the weather regime with the highest PV power production to the weather regime with the lowest PV power production per season, amounts to 3.0 GW. Which is a change in PV power</w:t>
      </w:r>
      <w:r>
        <w:t xml:space="preserve"> production of 17.1%.</w:t>
      </w:r>
    </w:p>
    <w:p w14:paraId="71AFF378" w14:textId="77777777" w:rsidR="006C67E2" w:rsidRDefault="008B1F2D">
      <w:r>
        <w:t>The planned total IC of the year 2030 is 386.5 GW (NECPs), which is about three times as much as in 2019. Most of the installed capacity is still located in Western Europe (</w:t>
      </w:r>
      <w:r>
        <w:fldChar w:fldCharType="begin"/>
      </w:r>
      <w:r>
        <w:instrText>REF _Ref64978084 \h</w:instrText>
      </w:r>
      <w:r>
        <w:fldChar w:fldCharType="separate"/>
      </w:r>
      <w:r>
        <w:t>Figure 5</w:t>
      </w:r>
      <w:r>
        <w:fldChar w:fldCharType="end"/>
      </w:r>
      <w:r>
        <w:t>, second plot). The mean estimated PV power production increases to 52.3 GW. The mean and maximum variability also roughly triples compared to the year 2019 to 2.7 GW and 8.5 GW, respectively. Which is 5.2% and 16.3% of the</w:t>
      </w:r>
      <w:r>
        <w:t xml:space="preserve"> mean PV power production. A details overview of the variability can be found in </w:t>
      </w:r>
      <w:r>
        <w:fldChar w:fldCharType="begin"/>
      </w:r>
      <w:r>
        <w:instrText>REF _Ref64990033 \h</w:instrText>
      </w:r>
      <w:r>
        <w:fldChar w:fldCharType="separate"/>
      </w:r>
      <w:r>
        <w:t>Figure 7</w:t>
      </w:r>
      <w:r>
        <w:fldChar w:fldCharType="end"/>
      </w:r>
      <w:r>
        <w:t xml:space="preserve"> and </w:t>
      </w:r>
      <w:r>
        <w:fldChar w:fldCharType="begin"/>
      </w:r>
      <w:r>
        <w:instrText>REF _Ref64990348 \h</w:instrText>
      </w:r>
      <w:r>
        <w:fldChar w:fldCharType="separate"/>
      </w:r>
      <w:r>
        <w:t>Error: Reference source not found</w:t>
      </w:r>
      <w:r>
        <w:fldChar w:fldCharType="end"/>
      </w:r>
      <w:r>
        <w:t xml:space="preserve">. Where the former shows the deviation (from the season mean) of PV power production per weather regime and season and the latter shows a consolidated (over all weather regimes) view per season. </w:t>
      </w:r>
    </w:p>
    <w:bookmarkStart w:id="161" w:name="_Toc66805697"/>
    <w:bookmarkEnd w:id="161"/>
    <w:p w14:paraId="061C27AD" w14:textId="77777777" w:rsidR="006C67E2" w:rsidRDefault="008B1F2D">
      <w:pPr>
        <w:pStyle w:val="berschrift3"/>
        <w:numPr>
          <w:ilvl w:val="2"/>
          <w:numId w:val="2"/>
        </w:numPr>
      </w:pPr>
      <w:r>
        <w:rPr>
          <w:noProof/>
        </w:rPr>
        <w:lastRenderedPageBreak/>
        <mc:AlternateContent>
          <mc:Choice Requires="wps">
            <w:drawing>
              <wp:anchor distT="0" distB="0" distL="114300" distR="114300" simplePos="0" relativeHeight="14" behindDoc="0" locked="0" layoutInCell="1" allowOverlap="1" wp14:anchorId="5EFDC9B6" wp14:editId="49302182">
                <wp:simplePos x="0" y="0"/>
                <wp:positionH relativeFrom="margin">
                  <wp:posOffset>3810</wp:posOffset>
                </wp:positionH>
                <wp:positionV relativeFrom="paragraph">
                  <wp:posOffset>2487295</wp:posOffset>
                </wp:positionV>
                <wp:extent cx="5970270" cy="586105"/>
                <wp:effectExtent l="0" t="0" r="0" b="0"/>
                <wp:wrapTopAndBottom/>
                <wp:docPr id="16" name="Textfeld 20"/>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6408DE6" w14:textId="77777777" w:rsidR="006C67E2" w:rsidRDefault="008B1F2D">
                            <w:pPr>
                              <w:pStyle w:val="Beschriftung"/>
                            </w:pPr>
                            <w:bookmarkStart w:id="162" w:name="_Ref64978084"/>
                            <w:r>
                              <w:t xml:space="preserve">Figure </w:t>
                            </w:r>
                            <w:r>
                              <w:fldChar w:fldCharType="begin"/>
                            </w:r>
                            <w:r>
                              <w:instrText>SEQ Fig</w:instrText>
                            </w:r>
                            <w:r>
                              <w:instrText>ure \* ARABIC</w:instrText>
                            </w:r>
                            <w:r>
                              <w:fldChar w:fldCharType="separate"/>
                            </w:r>
                            <w:r>
                              <w:t>5</w:t>
                            </w:r>
                            <w:r>
                              <w:fldChar w:fldCharType="end"/>
                            </w:r>
                            <w:bookmarkEnd w:id="162"/>
                            <w:r>
                              <w:t xml:space="preserve">: Current (2019), planned for the year 2030 (NECPs) and resulting from scenario 1 (S1) installed PV capacity distributions. S1 minimized the variability of PV power production with the constraint that the PV power production must be equal </w:t>
                            </w:r>
                            <w:r>
                              <w:t>to the PV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id="shape_0" ID="Textfeld 20" fillcolor="white" stroked="f" style="position:absolute;margin-left:0.3pt;margin-top:195.85pt;width:470pt;height:46.05pt;mso-position-horizontal-relative:margin" wp14:anchorId="3BE35205">
                <w10:wrap type="square"/>
                <v:fill o:detectmouseclick="t" type="solid" color2="black"/>
                <v:stroke color="#3465a4" joinstyle="round" endcap="flat"/>
                <v:textbox>
                  <w:txbxContent>
                    <w:p>
                      <w:pPr>
                        <w:pStyle w:val="Caption1"/>
                        <w:spacing w:before="0" w:after="200"/>
                        <w:rPr/>
                      </w:pPr>
                      <w:bookmarkStart w:id="162" w:name="_Ref64978084"/>
                      <w:r>
                        <w:rPr>
                          <w:color w:val="auto"/>
                        </w:rPr>
                        <w:t xml:space="preserve">Figure </w:t>
                      </w:r>
                      <w:r>
                        <w:rPr/>
                        <w:fldChar w:fldCharType="begin"/>
                      </w:r>
                      <w:r>
                        <w:rPr/>
                        <w:instrText> SEQ Figure \* ARABIC </w:instrText>
                      </w:r>
                      <w:r>
                        <w:rPr/>
                        <w:fldChar w:fldCharType="separate"/>
                      </w:r>
                      <w:r>
                        <w:rPr/>
                        <w:t>5</w:t>
                      </w:r>
                      <w:r>
                        <w:rPr/>
                        <w:fldChar w:fldCharType="end"/>
                      </w:r>
                      <w:bookmarkEnd w:id="162"/>
                      <w:r>
                        <w:rPr>
                          <w:color w:val="auto"/>
                        </w:rPr>
                        <w:t>: Current (2019), planned for the year 2030 (NECPs) and resulting from scenario 1 (S1) installed PV capacity distributions.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r>
        <w:t>Scenario 1 (S1) – PV power production and installed capacities from NECP 2030</w:t>
      </w:r>
    </w:p>
    <w:p w14:paraId="012ACCAD" w14:textId="77777777" w:rsidR="006C67E2" w:rsidRDefault="008B1F2D">
      <w:r>
        <w:rPr>
          <w:noProof/>
        </w:rPr>
        <w:drawing>
          <wp:anchor distT="0" distB="0" distL="114300" distR="114300" simplePos="0" relativeHeight="11" behindDoc="0" locked="0" layoutInCell="1" allowOverlap="1" wp14:anchorId="568262A0" wp14:editId="630E6B44">
            <wp:simplePos x="0" y="0"/>
            <wp:positionH relativeFrom="margin">
              <wp:posOffset>3810</wp:posOffset>
            </wp:positionH>
            <wp:positionV relativeFrom="paragraph">
              <wp:posOffset>158750</wp:posOffset>
            </wp:positionV>
            <wp:extent cx="5969000" cy="2025015"/>
            <wp:effectExtent l="0" t="0" r="0" b="0"/>
            <wp:wrapTopAndBottom/>
            <wp:docPr id="18"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5"/>
                    <pic:cNvPicPr>
                      <a:picLocks noChangeAspect="1" noChangeArrowheads="1"/>
                    </pic:cNvPicPr>
                  </pic:nvPicPr>
                  <pic:blipFill>
                    <a:blip r:embed="rId28"/>
                    <a:srcRect l="12657" t="7343" r="3932" b="7668"/>
                    <a:stretch>
                      <a:fillRect/>
                    </a:stretch>
                  </pic:blipFill>
                  <pic:spPr bwMode="auto">
                    <a:xfrm>
                      <a:off x="0" y="0"/>
                      <a:ext cx="5969000" cy="2025015"/>
                    </a:xfrm>
                    <a:prstGeom prst="rect">
                      <a:avLst/>
                    </a:prstGeom>
                  </pic:spPr>
                </pic:pic>
              </a:graphicData>
            </a:graphic>
          </wp:anchor>
        </w:drawing>
      </w:r>
      <w:r>
        <w:t>The IC di</w:t>
      </w:r>
      <w:r>
        <w:t xml:space="preserve">stribution derived under the conditions of S1 is shown in third plot of </w:t>
      </w:r>
      <w:r>
        <w:fldChar w:fldCharType="begin"/>
      </w:r>
      <w:r>
        <w:instrText>REF _Ref64978084 \h</w:instrText>
      </w:r>
      <w:r>
        <w:fldChar w:fldCharType="separate"/>
      </w:r>
      <w:r>
        <w:t>Figure 5</w:t>
      </w:r>
      <w:r>
        <w:fldChar w:fldCharType="end"/>
      </w:r>
      <w:r>
        <w:t>. The total mean PV power production is almost the same as the one estimated with NECPs for</w:t>
      </w:r>
      <w:r>
        <w:t xml:space="preserve"> 2030 (0.1 GW difference), which was the constraint for this scenario. The mean variability could be reduced from 2.7 GW to 1.5 GW and the maximum variability could be reduced from 8.5 GW to 5.2 GW. This refers to a percentual reduction from 5.2% to 2.9% f</w:t>
      </w:r>
      <w:r>
        <w:t>or the mean variability and from 16.3% to 10.0% for the maximum variability. The reduction of the variabilities, with keeping the PV power production constant, could be achieved with overall less total installed PV capacity of 375.5 GW (compared to 386.5 G</w:t>
      </w:r>
      <w:r>
        <w:t xml:space="preserve">W planned for 2030). </w:t>
      </w:r>
    </w:p>
    <w:p w14:paraId="61FABE7F" w14:textId="77777777" w:rsidR="006C67E2" w:rsidRDefault="008B1F2D">
      <w:pPr>
        <w:spacing w:before="5409"/>
      </w:pPr>
      <w:r>
        <w:rPr>
          <w:noProof/>
        </w:rPr>
        <w:lastRenderedPageBreak/>
        <mc:AlternateContent>
          <mc:Choice Requires="wps">
            <w:drawing>
              <wp:anchor distT="0" distB="0" distL="114300" distR="114300" simplePos="0" relativeHeight="15" behindDoc="0" locked="0" layoutInCell="1" allowOverlap="1" wp14:anchorId="3B35F30F" wp14:editId="1FBA5ABF">
                <wp:simplePos x="0" y="0"/>
                <wp:positionH relativeFrom="margin">
                  <wp:align>center</wp:align>
                </wp:positionH>
                <wp:positionV relativeFrom="paragraph">
                  <wp:posOffset>2834005</wp:posOffset>
                </wp:positionV>
                <wp:extent cx="5970270" cy="586105"/>
                <wp:effectExtent l="0" t="0" r="0" b="0"/>
                <wp:wrapTopAndBottom/>
                <wp:docPr id="19" name="Textfeld 21"/>
                <wp:cNvGraphicFramePr/>
                <a:graphic xmlns:a="http://schemas.openxmlformats.org/drawingml/2006/main">
                  <a:graphicData uri="http://schemas.microsoft.com/office/word/2010/wordprocessingShape">
                    <wps:wsp>
                      <wps:cNvSpPr/>
                      <wps:spPr>
                        <a:xfrm>
                          <a:off x="0" y="0"/>
                          <a:ext cx="596952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F20DB2A" w14:textId="77777777" w:rsidR="006C67E2" w:rsidRDefault="008B1F2D">
                            <w:pPr>
                              <w:pStyle w:val="Beschriftung"/>
                            </w:pPr>
                            <w:bookmarkStart w:id="163" w:name="_Ref64985629"/>
                            <w:r>
                              <w:t xml:space="preserve">Figure </w:t>
                            </w:r>
                            <w:r>
                              <w:fldChar w:fldCharType="begin"/>
                            </w:r>
                            <w:r>
                              <w:instrText>SEQ Figure \* ARABIC</w:instrText>
                            </w:r>
                            <w:r>
                              <w:fldChar w:fldCharType="separate"/>
                            </w:r>
                            <w:r>
                              <w:t>6</w:t>
                            </w:r>
                            <w:r>
                              <w:fldChar w:fldCharType="end"/>
                            </w:r>
                            <w:bookmarkEnd w:id="163"/>
                            <w:r>
                              <w:t>: Additional installed PV capacities planned for the year 2030 (NECPs) and of scenario 1 (S1). S1 minimized the variability of PV power production with the constraint that the PV power production must</w:t>
                            </w:r>
                            <w:r>
                              <w:t xml:space="preserve"> be equal to the PV power production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id="shape_0" ID="Textfeld 21" fillcolor="white" stroked="f" style="position:absolute;margin-left:0.1pt;margin-top:223.15pt;width:470pt;height:46.05pt;mso-position-horizontal:center;mso-position-horizontal-relative:margin" wp14:anchorId="3F294C8C">
                <w10:wrap type="square"/>
                <v:fill o:detectmouseclick="t" type="solid" color2="black"/>
                <v:stroke color="#3465a4" joinstyle="round" endcap="flat"/>
                <v:textbox>
                  <w:txbxContent>
                    <w:p>
                      <w:pPr>
                        <w:pStyle w:val="Caption1"/>
                        <w:spacing w:before="0" w:after="200"/>
                        <w:rPr/>
                      </w:pPr>
                      <w:bookmarkStart w:id="165" w:name="_Ref64985629"/>
                      <w:r>
                        <w:rPr>
                          <w:color w:val="auto"/>
                        </w:rPr>
                        <w:t xml:space="preserve">Figure </w:t>
                      </w:r>
                      <w:r>
                        <w:rPr/>
                        <w:fldChar w:fldCharType="begin"/>
                      </w:r>
                      <w:r>
                        <w:rPr/>
                        <w:instrText> SEQ Figure \* ARABIC </w:instrText>
                      </w:r>
                      <w:r>
                        <w:rPr/>
                        <w:fldChar w:fldCharType="separate"/>
                      </w:r>
                      <w:r>
                        <w:rPr/>
                        <w:t>6</w:t>
                      </w:r>
                      <w:r>
                        <w:rPr/>
                        <w:fldChar w:fldCharType="end"/>
                      </w:r>
                      <w:bookmarkEnd w:id="165"/>
                      <w:r>
                        <w:rPr>
                          <w:color w:val="auto"/>
                        </w:rPr>
                        <w:t>: Additional installed PV capacities planned for the year 2030 (NECPs) and of scenario 1 (S1). S1 minimized the variability of PV power production with the constraint that the PV power production must be equal to the PV power production estimated for the year 2030 (NECPs). Hatched countries indicate that the upper bound (potential for roof-top mounted PV systems) is reached.</w:t>
                      </w:r>
                    </w:p>
                  </w:txbxContent>
                </v:textbox>
              </v:rect>
            </w:pict>
          </mc:Fallback>
        </mc:AlternateContent>
      </w:r>
      <w:r>
        <w:rPr>
          <w:noProof/>
        </w:rPr>
        <w:drawing>
          <wp:anchor distT="0" distB="8890" distL="114300" distR="114300" simplePos="0" relativeHeight="12" behindDoc="0" locked="0" layoutInCell="1" allowOverlap="1" wp14:anchorId="4B381220" wp14:editId="411C2D11">
            <wp:simplePos x="0" y="0"/>
            <wp:positionH relativeFrom="margin">
              <wp:align>center</wp:align>
            </wp:positionH>
            <wp:positionV relativeFrom="paragraph">
              <wp:posOffset>635</wp:posOffset>
            </wp:positionV>
            <wp:extent cx="5969000" cy="2848610"/>
            <wp:effectExtent l="0" t="0" r="0" b="0"/>
            <wp:wrapTopAndBottom/>
            <wp:docPr id="21"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13"/>
                    <pic:cNvPicPr>
                      <a:picLocks noChangeAspect="1" noChangeArrowheads="1"/>
                    </pic:cNvPicPr>
                  </pic:nvPicPr>
                  <pic:blipFill>
                    <a:blip r:embed="rId29"/>
                    <a:srcRect l="13314" t="8745" r="2128" b="10446"/>
                    <a:stretch>
                      <a:fillRect/>
                    </a:stretch>
                  </pic:blipFill>
                  <pic:spPr bwMode="auto">
                    <a:xfrm>
                      <a:off x="0" y="0"/>
                      <a:ext cx="5969000" cy="2848610"/>
                    </a:xfrm>
                    <a:prstGeom prst="rect">
                      <a:avLst/>
                    </a:prstGeom>
                  </pic:spPr>
                </pic:pic>
              </a:graphicData>
            </a:graphic>
          </wp:anchor>
        </w:drawing>
      </w:r>
      <w:r>
        <w:fldChar w:fldCharType="begin"/>
      </w:r>
      <w:r>
        <w:instrText>REF _Ref64985629 \h</w:instrText>
      </w:r>
      <w:r>
        <w:fldChar w:fldCharType="separate"/>
      </w:r>
      <w:r>
        <w:t>Figure 6</w:t>
      </w:r>
      <w:r>
        <w:fldChar w:fldCharType="end"/>
      </w:r>
      <w:r>
        <w:t xml:space="preserve"> gives an overview where the additional installed PV capacity are distributed to. It shows the difference between the total installed PV capacity estimates for 2030 and the installed PV capacity from 2019 (which is also defined as the lowe</w:t>
      </w:r>
      <w:r>
        <w:t xml:space="preserve">r bound of the linear least-square problem). Our method chosen to reduce the variability clearly favours countries in South-eastern and North-western Europe. Hatched countries signalize that the installed capacity has reached the upper bound of the linear </w:t>
      </w:r>
      <w:r>
        <w:t xml:space="preserve">least-square problem, which is defined as the potential for roof-top mounted PV systems. </w:t>
      </w:r>
    </w:p>
    <w:p w14:paraId="6B6AEA13" w14:textId="77777777" w:rsidR="006C67E2" w:rsidRDefault="008B1F2D">
      <w:r>
        <w:lastRenderedPageBreak/>
        <w:t xml:space="preserve">A detailed impression of the over- and underproduction for every weather regime and season compared to their seasonal mean is shown in </w:t>
      </w:r>
      <w:r>
        <w:fldChar w:fldCharType="begin"/>
      </w:r>
      <w:r>
        <w:instrText>REF _Ref64990033 \h</w:instrText>
      </w:r>
      <w:r>
        <w:fldChar w:fldCharType="separate"/>
      </w:r>
      <w:r>
        <w:t>Figure 7</w:t>
      </w:r>
      <w:r>
        <w:fldChar w:fldCharType="end"/>
      </w:r>
      <w:r>
        <w:t>. The IC distribution for scenario one reduces the deviation of PV power production from the seasonal mean in 25 of 32 cases. It also shows that changes from under- to overproduction in weather</w:t>
      </w:r>
      <w:r>
        <w:t xml:space="preserve"> regimes are possible with different distributions and vice versa. </w:t>
      </w:r>
    </w:p>
    <w:p w14:paraId="7FA2BB55" w14:textId="77777777" w:rsidR="006C67E2" w:rsidRDefault="008B1F2D">
      <w:r>
        <w:t>The consolidate view of the variability (</w:t>
      </w:r>
      <w:r>
        <w:fldChar w:fldCharType="begin"/>
      </w:r>
      <w:r>
        <w:instrText>REF _Ref64990348 \h</w:instrText>
      </w:r>
      <w:r>
        <w:fldChar w:fldCharType="separate"/>
      </w:r>
      <w:r>
        <w:t>Error: Reference source not found</w:t>
      </w:r>
      <w:r>
        <w:fldChar w:fldCharType="end"/>
      </w:r>
      <w:r>
        <w:t>) makes clear that the variab</w:t>
      </w:r>
      <w:r>
        <w:t xml:space="preserve">ility tends to be higher in mid-season (spring and autumn). Also, the maximum variability (black markers) is higher in mid-season with the peak in autumn for all three distributions. </w:t>
      </w:r>
      <w:r>
        <w:fldChar w:fldCharType="begin"/>
      </w:r>
      <w:r>
        <w:instrText>REF _Ref64990348 \h</w:instrText>
      </w:r>
      <w:r>
        <w:fldChar w:fldCharType="separate"/>
      </w:r>
      <w:r>
        <w:t>Error: Reference source not found</w:t>
      </w:r>
      <w:r>
        <w:fldChar w:fldCharType="end"/>
      </w:r>
      <w:r>
        <w:t xml:space="preserve"> also shows that the distribution of S1 reduces the mean and maximum variability in in every season and in total.</w:t>
      </w:r>
    </w:p>
    <w:p w14:paraId="20F9A364" w14:textId="77777777" w:rsidR="006C67E2" w:rsidRDefault="006C67E2"/>
    <w:p w14:paraId="23FE0261" w14:textId="77777777" w:rsidR="006C67E2" w:rsidRDefault="008B1F2D">
      <w:pPr>
        <w:spacing w:before="6022" w:after="160" w:line="259" w:lineRule="auto"/>
        <w:ind w:firstLine="0"/>
        <w:jc w:val="left"/>
      </w:pPr>
      <w:r>
        <w:rPr>
          <w:noProof/>
        </w:rPr>
        <w:lastRenderedPageBreak/>
        <mc:AlternateContent>
          <mc:Choice Requires="wps">
            <w:drawing>
              <wp:anchor distT="0" distB="0" distL="114300" distR="114300" simplePos="0" relativeHeight="16" behindDoc="0" locked="0" layoutInCell="1" allowOverlap="1" wp14:anchorId="70F9BE0A" wp14:editId="37FC6FCF">
                <wp:simplePos x="0" y="0"/>
                <wp:positionH relativeFrom="margin">
                  <wp:align>right</wp:align>
                </wp:positionH>
                <wp:positionV relativeFrom="paragraph">
                  <wp:posOffset>3588385</wp:posOffset>
                </wp:positionV>
                <wp:extent cx="5963920" cy="586105"/>
                <wp:effectExtent l="0" t="0" r="0" b="0"/>
                <wp:wrapTopAndBottom/>
                <wp:docPr id="22" name="Textfeld 22"/>
                <wp:cNvGraphicFramePr/>
                <a:graphic xmlns:a="http://schemas.openxmlformats.org/drawingml/2006/main">
                  <a:graphicData uri="http://schemas.microsoft.com/office/word/2010/wordprocessingShape">
                    <wps:wsp>
                      <wps:cNvSpPr/>
                      <wps:spPr>
                        <a:xfrm>
                          <a:off x="0" y="0"/>
                          <a:ext cx="596340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0C72BB4" w14:textId="77777777" w:rsidR="006C67E2" w:rsidRDefault="008B1F2D">
                            <w:pPr>
                              <w:pStyle w:val="Beschriftung"/>
                            </w:pPr>
                            <w:bookmarkStart w:id="164" w:name="_Ref64990033"/>
                            <w:r>
                              <w:t xml:space="preserve">Figure </w:t>
                            </w:r>
                            <w:r>
                              <w:fldChar w:fldCharType="begin"/>
                            </w:r>
                            <w:r>
                              <w:instrText>SEQ Figure \* ARABIC</w:instrText>
                            </w:r>
                            <w:r>
                              <w:fldChar w:fldCharType="separate"/>
                            </w:r>
                            <w:r>
                              <w:t>7</w:t>
                            </w:r>
                            <w:r>
                              <w:fldChar w:fldCharType="end"/>
                            </w:r>
                            <w:bookmarkEnd w:id="164"/>
                            <w:r>
                              <w:t xml:space="preserve">: </w:t>
                            </w:r>
                            <w:bookmarkStart w:id="165" w:name="_Hlk65592645"/>
                            <w:bookmarkStart w:id="166" w:name="_Hlk65592646"/>
                            <w:bookmarkStart w:id="167" w:name="_Hlk65592647"/>
                            <w:bookmarkStart w:id="168" w:name="_Hlk65592648"/>
                            <w:r>
                              <w:t xml:space="preserve">Deviation of the PV power production from the </w:t>
                            </w:r>
                            <w:r>
                              <w:t>seasonal mean per weather regime and season. In blue the variability for the current situation (2019), in orange the estimated variability with the planned installed capacities for the year 2030 (NECPs) and in green the estimated variability with the insta</w:t>
                            </w:r>
                            <w:r>
                              <w:t>lled capacity distribution for scenario 1.</w:t>
                            </w:r>
                            <w:bookmarkEnd w:id="165"/>
                            <w:bookmarkEnd w:id="166"/>
                            <w:bookmarkEnd w:id="167"/>
                            <w:bookmarkEnd w:id="168"/>
                          </w:p>
                        </w:txbxContent>
                      </wps:txbx>
                      <wps:bodyPr lIns="0" tIns="0" rIns="0" bIns="0">
                        <a:prstTxWarp prst="textNoShape">
                          <a:avLst/>
                        </a:prstTxWarp>
                        <a:spAutoFit/>
                      </wps:bodyPr>
                    </wps:wsp>
                  </a:graphicData>
                </a:graphic>
              </wp:anchor>
            </w:drawing>
          </mc:Choice>
          <mc:Fallback>
            <w:pict>
              <v:rect id="shape_0" ID="Textfeld 22" fillcolor="white" stroked="f" style="position:absolute;margin-left:-8.3pt;margin-top:282.55pt;width:469.5pt;height:46.05pt;mso-position-horizontal:right;mso-position-horizontal-relative:margin" wp14:anchorId="3018F908">
                <w10:wrap type="square"/>
                <v:fill o:detectmouseclick="t" type="solid" color2="black"/>
                <v:stroke color="#3465a4" joinstyle="round" endcap="flat"/>
                <v:textbox>
                  <w:txbxContent>
                    <w:p>
                      <w:pPr>
                        <w:pStyle w:val="Caption1"/>
                        <w:spacing w:before="0" w:after="200"/>
                        <w:rPr/>
                      </w:pPr>
                      <w:bookmarkStart w:id="171" w:name="_Ref64990033"/>
                      <w:r>
                        <w:rPr>
                          <w:color w:val="auto"/>
                        </w:rPr>
                        <w:t xml:space="preserve">Figure </w:t>
                      </w:r>
                      <w:r>
                        <w:rPr/>
                        <w:fldChar w:fldCharType="begin"/>
                      </w:r>
                      <w:r>
                        <w:rPr/>
                        <w:instrText> SEQ Figure \* ARABIC </w:instrText>
                      </w:r>
                      <w:r>
                        <w:rPr/>
                        <w:fldChar w:fldCharType="separate"/>
                      </w:r>
                      <w:r>
                        <w:rPr/>
                        <w:t>7</w:t>
                      </w:r>
                      <w:r>
                        <w:rPr/>
                        <w:fldChar w:fldCharType="end"/>
                      </w:r>
                      <w:bookmarkEnd w:id="171"/>
                      <w:r>
                        <w:rPr>
                          <w:color w:val="auto"/>
                        </w:rPr>
                        <w:t xml:space="preserve">: </w:t>
                      </w:r>
                      <w:bookmarkStart w:id="172" w:name="_Hlk65592645"/>
                      <w:bookmarkStart w:id="173" w:name="_Hlk65592646"/>
                      <w:bookmarkStart w:id="174" w:name="_Hlk65592647"/>
                      <w:bookmarkStart w:id="175" w:name="_Hlk65592648"/>
                      <w:r>
                        <w:rPr>
                          <w:color w:val="auto"/>
                        </w:rPr>
                        <w:t>Deviation of the PV power production from the seasonal mean per weather regime and season. In blue the variability for the current situation (2019), in orange the estimated variability with the planned installed capacities for the year 2030 (NECPs) and in green the estimated variability with the installed capacity distribution for scenario 1.</w:t>
                      </w:r>
                      <w:bookmarkEnd w:id="172"/>
                      <w:bookmarkEnd w:id="173"/>
                      <w:bookmarkEnd w:id="174"/>
                      <w:bookmarkEnd w:id="175"/>
                    </w:p>
                  </w:txbxContent>
                </v:textbox>
              </v:rect>
            </w:pict>
          </mc:Fallback>
        </mc:AlternateContent>
      </w:r>
      <w:r>
        <w:rPr>
          <w:noProof/>
        </w:rPr>
        <w:drawing>
          <wp:anchor distT="0" distB="635" distL="0" distR="114300" simplePos="0" relativeHeight="13" behindDoc="0" locked="0" layoutInCell="1" allowOverlap="1" wp14:anchorId="6A5A1A82" wp14:editId="1DB7E3EA">
            <wp:simplePos x="0" y="0"/>
            <wp:positionH relativeFrom="margin">
              <wp:align>left</wp:align>
            </wp:positionH>
            <wp:positionV relativeFrom="paragraph">
              <wp:posOffset>266700</wp:posOffset>
            </wp:positionV>
            <wp:extent cx="5962650" cy="3237865"/>
            <wp:effectExtent l="0" t="0" r="0" b="0"/>
            <wp:wrapTopAndBottom/>
            <wp:docPr id="24"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19"/>
                    <pic:cNvPicPr>
                      <a:picLocks noChangeAspect="1" noChangeArrowheads="1"/>
                    </pic:cNvPicPr>
                  </pic:nvPicPr>
                  <pic:blipFill>
                    <a:blip r:embed="rId30"/>
                    <a:srcRect l="8410" t="10021" r="8841"/>
                    <a:stretch>
                      <a:fillRect/>
                    </a:stretch>
                  </pic:blipFill>
                  <pic:spPr bwMode="auto">
                    <a:xfrm>
                      <a:off x="0" y="0"/>
                      <a:ext cx="5962650" cy="3237865"/>
                    </a:xfrm>
                    <a:prstGeom prst="rect">
                      <a:avLst/>
                    </a:prstGeom>
                  </pic:spPr>
                </pic:pic>
              </a:graphicData>
            </a:graphic>
          </wp:anchor>
        </w:drawing>
      </w:r>
    </w:p>
    <w:p w14:paraId="62AE0EEA" w14:textId="77777777" w:rsidR="006C67E2" w:rsidRDefault="008B1F2D">
      <w:pPr>
        <w:spacing w:after="160" w:line="259" w:lineRule="auto"/>
        <w:ind w:firstLine="0"/>
        <w:jc w:val="left"/>
        <w:rPr>
          <w:rFonts w:eastAsiaTheme="majorEastAsia" w:cstheme="majorBidi"/>
          <w:sz w:val="24"/>
          <w:szCs w:val="24"/>
        </w:rPr>
      </w:pPr>
      <w:r>
        <w:rPr>
          <w:rFonts w:eastAsiaTheme="majorEastAsia" w:cstheme="majorBidi"/>
          <w:noProof/>
          <w:sz w:val="24"/>
          <w:szCs w:val="24"/>
        </w:rPr>
        <mc:AlternateContent>
          <mc:Choice Requires="wpg">
            <w:drawing>
              <wp:anchor distT="0" distB="0" distL="114300" distR="114300" simplePos="0" relativeHeight="17" behindDoc="0" locked="0" layoutInCell="1" allowOverlap="1" wp14:anchorId="32AF570F" wp14:editId="0BABA621">
                <wp:simplePos x="0" y="0"/>
                <wp:positionH relativeFrom="margin">
                  <wp:align>right</wp:align>
                </wp:positionH>
                <wp:positionV relativeFrom="paragraph">
                  <wp:posOffset>4413885</wp:posOffset>
                </wp:positionV>
                <wp:extent cx="5969635" cy="3625350"/>
                <wp:effectExtent l="0" t="0" r="0" b="0"/>
                <wp:wrapTopAndBottom/>
                <wp:docPr id="25" name="Gruppieren 24"/>
                <wp:cNvGraphicFramePr/>
                <a:graphic xmlns:a="http://schemas.openxmlformats.org/drawingml/2006/main">
                  <a:graphicData uri="http://schemas.microsoft.com/office/word/2010/wordprocessingGroup">
                    <wpg:wgp>
                      <wpg:cNvGrpSpPr/>
                      <wpg:grpSpPr>
                        <a:xfrm>
                          <a:off x="0" y="0"/>
                          <a:ext cx="5969635" cy="3625350"/>
                          <a:chOff x="0" y="0"/>
                          <a:chExt cx="5969635" cy="3625350"/>
                        </a:xfrm>
                      </wpg:grpSpPr>
                      <pic:pic xmlns:pic="http://schemas.openxmlformats.org/drawingml/2006/picture">
                        <pic:nvPicPr>
                          <pic:cNvPr id="17" name="Grafik 17"/>
                          <pic:cNvPicPr/>
                        </pic:nvPicPr>
                        <pic:blipFill>
                          <a:blip r:embed="rId31"/>
                          <a:srcRect l="9265" t="10234" r="8306" b="7887"/>
                          <a:stretch/>
                        </pic:blipFill>
                        <pic:spPr>
                          <a:xfrm>
                            <a:off x="0" y="0"/>
                            <a:ext cx="5969520" cy="2882160"/>
                          </a:xfrm>
                          <a:prstGeom prst="rect">
                            <a:avLst/>
                          </a:prstGeom>
                          <a:ln>
                            <a:noFill/>
                          </a:ln>
                        </pic:spPr>
                      </pic:pic>
                      <wps:wsp>
                        <wps:cNvPr id="20" name="Rechteck 20"/>
                        <wps:cNvSpPr/>
                        <wps:spPr>
                          <a:xfrm>
                            <a:off x="0" y="2943360"/>
                            <a:ext cx="5969635" cy="68199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AF13649" w14:textId="77777777" w:rsidR="006C67E2" w:rsidRDefault="008B1F2D">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Mean (bars) and maximum (black markers) consolidated (over all weather regimes) variability per season and overall (total). In blue the variability for the current situation (2019), in orange the </w:t>
                              </w:r>
                              <w:r>
                                <w:rPr>
                                  <w:rFonts w:asciiTheme="minorHAnsi" w:hAnsi="Calibri"/>
                                  <w:color w:val="000000"/>
                                </w:rPr>
                                <w:t>estimated variability with the planned installed capacities for the year 2030 (NECPs) and in green the estimated variability with the installed capacity distribution for scenario 1.</w:t>
                              </w:r>
                            </w:p>
                          </w:txbxContent>
                        </wps:txbx>
                        <wps:bodyPr lIns="0" tIns="0" rIns="0" bIns="0">
                          <a:spAutoFit/>
                        </wps:bodyPr>
                      </wps:wsp>
                    </wpg:wgp>
                  </a:graphicData>
                </a:graphic>
              </wp:anchor>
            </w:drawing>
          </mc:Choice>
          <mc:Fallback>
            <w:pict>
              <v:group w14:anchorId="32AF570F" id="Gruppieren 24" o:spid="_x0000_s1034" style="position:absolute;margin-left:418.85pt;margin-top:347.55pt;width:470.05pt;height:285.45pt;z-index:17;mso-position-horizontal:right;mso-position-horizontal-relative:margin" coordsize="59696,362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">
                <v:shape id="Grafik 17" o:spid="_x0000_s1035" type="#_x0000_t75" style="position:absolute;width:59695;height:28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">
                  <v:imagedata r:id="rId32" o:title="" croptop="6707f" cropbottom="5169f" cropleft="6072f" cropright="5443f"/>
                </v:shape>
                <v:rect id="Rechteck 20" o:spid="_x0000_s1036" style="position:absolute;top:29433;width:59696;height: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" stroked="f">
                  <v:textbox style="mso-fit-shape-to-text:t" inset="0,0,0,0">
                    <w:txbxContent>
                      <w:p w14:paraId="2AF13649" w14:textId="77777777" w:rsidR="006C67E2" w:rsidRDefault="008B1F2D">
                        <w:pPr>
                          <w:overflowPunct w:val="0"/>
                          <w:spacing w:line="240" w:lineRule="auto"/>
                          <w:ind w:firstLine="0"/>
                          <w:jc w:val="left"/>
                        </w:pPr>
                        <w:proofErr w:type="gramStart"/>
                        <w:r>
                          <w:rPr>
                            <w:rFonts w:asciiTheme="minorHAnsi" w:hAnsi="Calibri"/>
                            <w:color w:val="000000"/>
                          </w:rPr>
                          <w:t>Figure :</w:t>
                        </w:r>
                        <w:proofErr w:type="gramEnd"/>
                        <w:r>
                          <w:rPr>
                            <w:rFonts w:asciiTheme="minorHAnsi" w:hAnsi="Calibri"/>
                            <w:color w:val="000000"/>
                          </w:rPr>
                          <w:t xml:space="preserve"> Mean (bars) and maximum (black markers) consolidated (over all weather regimes) variability per season and overall (total). In blue the variability for the current situation (2019), in orange the </w:t>
                        </w:r>
                        <w:r>
                          <w:rPr>
                            <w:rFonts w:asciiTheme="minorHAnsi" w:hAnsi="Calibri"/>
                            <w:color w:val="000000"/>
                          </w:rPr>
                          <w:t>estimated variability with the planned installed capacities for the year 2030 (NECPs) and in green the estimated variability with the installed capacity distribution for scenario 1.</w:t>
                        </w:r>
                      </w:p>
                    </w:txbxContent>
                  </v:textbox>
                </v:rect>
                <w10:wrap type="topAndBottom" anchorx="margin"/>
              </v:group>
            </w:pict>
          </mc:Fallback>
        </mc:AlternateContent>
      </w:r>
      <w:r>
        <w:br w:type="page"/>
      </w:r>
    </w:p>
    <w:p w14:paraId="4A7F1261" w14:textId="77777777" w:rsidR="006C67E2" w:rsidRDefault="008B1F2D">
      <w:pPr>
        <w:pStyle w:val="berschrift3"/>
        <w:numPr>
          <w:ilvl w:val="2"/>
          <w:numId w:val="2"/>
        </w:numPr>
      </w:pPr>
      <w:bookmarkStart w:id="169" w:name="_Toc66805698"/>
      <w:r>
        <w:lastRenderedPageBreak/>
        <w:t>Scenario 2 (S2) – PV IC in 2050</w:t>
      </w:r>
      <w:bookmarkEnd w:id="169"/>
    </w:p>
    <w:p w14:paraId="07F0F83F" w14:textId="77777777" w:rsidR="006C67E2" w:rsidRDefault="008B1F2D">
      <w:r>
        <w:t>The results of the three folded scenario</w:t>
      </w:r>
      <w:r>
        <w:t xml:space="preserve"> two are shown in </w:t>
      </w:r>
      <w:r>
        <w:fldChar w:fldCharType="begin"/>
      </w:r>
      <w:r>
        <w:instrText>REF _Ref64993375 \h</w:instrText>
      </w:r>
      <w:r>
        <w:fldChar w:fldCharType="separate"/>
      </w:r>
      <w:r>
        <w:t>Figure 8</w:t>
      </w:r>
      <w:r>
        <w:fldChar w:fldCharType="end"/>
      </w:r>
      <w:r>
        <w:t>. The top panel refers to the scenario calculated with the lowest estimate of 0.891 TW for the year 2050 by IRENA (S2-1), the second panel refers</w:t>
      </w:r>
      <w:r>
        <w:t xml:space="preserve"> to the scenario calculated with the middle estimate of 1.94 TW for the year 2050 by Energy Watch Group(S2-2) and the third panel refers to the scenario calculated with the highest estimated of 8.8TW for the year 2050 by </w:t>
      </w:r>
      <w:proofErr w:type="spellStart"/>
      <w:r>
        <w:t>SolarPower</w:t>
      </w:r>
      <w:proofErr w:type="spellEnd"/>
      <w:r>
        <w:t xml:space="preserve"> Europe (S2-3). Since the</w:t>
      </w:r>
      <w:r>
        <w:t xml:space="preserve"> latest estimate of 8.8TW is already higher than the sum of the potential IC for roof top mounted PV panels (which is used as upper bound), we defined the upper bound for this scenario five times large. The installed capacities per country are presented as</w:t>
      </w:r>
      <w:r>
        <w:t xml:space="preserve"> percentage of the total installed capacity, to make comparison between the three results easier. The left side of each panel shows the interpolated installed PV capacity distribution to the year 2050. The interpolation is done so that the percentage of th</w:t>
      </w:r>
      <w:r>
        <w:t xml:space="preserve">e total IC per country remains the same as in the year 2019. Which is way all three plots looks identical, but the total installed capacity and the variability is different. </w:t>
      </w:r>
    </w:p>
    <w:p w14:paraId="427036AB" w14:textId="77777777" w:rsidR="006C67E2" w:rsidRDefault="008B1F2D">
      <w:r>
        <w:t xml:space="preserve">The mean change in PV power production from one weather regime to another of the </w:t>
      </w:r>
      <w:r>
        <w:t>interpolation is 5.4% (remains for all interpolation the same because the percentual distribution remains as well). Our method was able to reduce it to 3.3%, 3.6% and 3.5% which refers to a reduction in mean variability of 2.5 GW, 4.7 GW and 22.1 GW, respe</w:t>
      </w:r>
      <w:r>
        <w:t>ctively. The maximum changes in PV power production from one weather regime to another of the interpolation is 16.9% (remains for all interpolations the same because the percentual distribution remains as well). This could be reduced to 10.7% (S2-1), 11.9%</w:t>
      </w:r>
      <w:r>
        <w:t xml:space="preserve"> (S2-2) and 11.6% (S2-3) which refers to a reduction in maximum variability of 7.4 GW, 13.1 GW and 63.0 GW, respectively. </w:t>
      </w:r>
    </w:p>
    <w:p w14:paraId="65EE1749" w14:textId="77777777" w:rsidR="006C67E2" w:rsidRDefault="008B1F2D">
      <w:r>
        <w:t>In the distributions of S2, South-eastern and North-western countries are still favoured (as in S1). But Spain and Italy also get a s</w:t>
      </w:r>
      <w:r>
        <w:t>hare of the capacities. Since the total installed capacities are much higher than in scenario one, the upper bounds of the countries are more often reached (hatched countries). The method reacts on that with placing the capacities to neighbouring. This can</w:t>
      </w:r>
      <w:r>
        <w:t xml:space="preserve"> also be seen by a comparison of S2-1 (</w:t>
      </w:r>
      <w:r>
        <w:fldChar w:fldCharType="begin"/>
      </w:r>
      <w:r>
        <w:instrText>REF _Ref64993375 \h</w:instrText>
      </w:r>
      <w:r>
        <w:fldChar w:fldCharType="separate"/>
      </w:r>
      <w:r>
        <w:t>Figure 8</w:t>
      </w:r>
      <w:r>
        <w:fldChar w:fldCharType="end"/>
      </w:r>
      <w:r>
        <w:t>, first row) and S2-2 (</w:t>
      </w:r>
      <w:r>
        <w:fldChar w:fldCharType="begin"/>
      </w:r>
      <w:r>
        <w:instrText>REF _Ref64993375 \h</w:instrText>
      </w:r>
      <w:r>
        <w:fldChar w:fldCharType="separate"/>
      </w:r>
      <w:r>
        <w:t>Figure 8</w:t>
      </w:r>
      <w:r>
        <w:fldChar w:fldCharType="end"/>
      </w:r>
      <w:r>
        <w:t>, secon</w:t>
      </w:r>
      <w:r>
        <w:t xml:space="preserve">d row). With higher total installed capacities, the upper bounds are more often </w:t>
      </w:r>
      <w:proofErr w:type="gramStart"/>
      <w:r>
        <w:t>reached</w:t>
      </w:r>
      <w:proofErr w:type="gramEnd"/>
      <w:r>
        <w:t xml:space="preserve"> and mostly neighbouring countries receive the remaining capacities and the distribution gets flatter. </w:t>
      </w:r>
    </w:p>
    <w:p w14:paraId="7A002B33" w14:textId="77777777" w:rsidR="006C67E2" w:rsidRDefault="008B1F2D">
      <w:r>
        <w:t xml:space="preserve">Since the upper bounds and the total installed capacity are both </w:t>
      </w:r>
      <w:r>
        <w:t>roughly five times higher in S2-3 (</w:t>
      </w:r>
      <w:r>
        <w:fldChar w:fldCharType="begin"/>
      </w:r>
      <w:r>
        <w:instrText>REF _Ref64993375 \h</w:instrText>
      </w:r>
      <w:r>
        <w:fldChar w:fldCharType="separate"/>
      </w:r>
      <w:r>
        <w:t>Figure 8</w:t>
      </w:r>
      <w:r>
        <w:fldChar w:fldCharType="end"/>
      </w:r>
      <w:r>
        <w:t>, third row) than in S2-2 (</w:t>
      </w:r>
      <w:r>
        <w:fldChar w:fldCharType="begin"/>
      </w:r>
      <w:r>
        <w:instrText>REF _Ref64993375 \h</w:instrText>
      </w:r>
      <w:r>
        <w:fldChar w:fldCharType="separate"/>
      </w:r>
      <w:r>
        <w:t>Figure 8</w:t>
      </w:r>
      <w:r>
        <w:fldChar w:fldCharType="end"/>
      </w:r>
      <w:r>
        <w:t>, secon</w:t>
      </w:r>
      <w:r>
        <w:t xml:space="preserve">d row), the distributions look very similar. </w:t>
      </w:r>
    </w:p>
    <w:p w14:paraId="73864201" w14:textId="77777777" w:rsidR="006C67E2" w:rsidRDefault="006C67E2"/>
    <w:p w14:paraId="009F1196" w14:textId="77777777" w:rsidR="006C67E2" w:rsidRDefault="008B1F2D">
      <w:pPr>
        <w:spacing w:after="160" w:line="259" w:lineRule="auto"/>
        <w:ind w:firstLine="0"/>
        <w:jc w:val="left"/>
      </w:pPr>
      <w:r>
        <w:br w:type="page"/>
      </w:r>
    </w:p>
    <w:p w14:paraId="71724649" w14:textId="77777777" w:rsidR="006C67E2" w:rsidRDefault="008B1F2D">
      <w:pPr>
        <w:spacing w:after="160" w:line="259" w:lineRule="auto"/>
        <w:ind w:firstLine="0"/>
        <w:jc w:val="left"/>
        <w:rPr>
          <w:rFonts w:eastAsiaTheme="majorEastAsia" w:cstheme="majorBidi"/>
          <w:sz w:val="24"/>
          <w:szCs w:val="24"/>
        </w:rPr>
      </w:pPr>
      <w:r>
        <w:rPr>
          <w:noProof/>
        </w:rPr>
        <w:lastRenderedPageBreak/>
        <w:drawing>
          <wp:inline distT="0" distB="0" distL="0" distR="0" wp14:anchorId="531104FF" wp14:editId="4EF98FA4">
            <wp:extent cx="5962650" cy="7950200"/>
            <wp:effectExtent l="0" t="0" r="0" b="0"/>
            <wp:docPr id="28"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33"/>
                    <pic:cNvPicPr>
                      <a:picLocks noChangeAspect="1" noChangeArrowheads="1"/>
                    </pic:cNvPicPr>
                  </pic:nvPicPr>
                  <pic:blipFill>
                    <a:blip r:embed="rId33"/>
                    <a:stretch>
                      <a:fillRect/>
                    </a:stretch>
                  </pic:blipFill>
                  <pic:spPr bwMode="auto">
                    <a:xfrm>
                      <a:off x="0" y="0"/>
                      <a:ext cx="5962650" cy="7950200"/>
                    </a:xfrm>
                    <a:prstGeom prst="rect">
                      <a:avLst/>
                    </a:prstGeom>
                  </pic:spPr>
                </pic:pic>
              </a:graphicData>
            </a:graphic>
          </wp:inline>
        </w:drawing>
      </w:r>
      <w:r>
        <w:rPr>
          <w:noProof/>
        </w:rPr>
        <mc:AlternateContent>
          <mc:Choice Requires="wps">
            <w:drawing>
              <wp:anchor distT="0" distB="0" distL="114300" distR="114300" simplePos="0" relativeHeight="18" behindDoc="0" locked="0" layoutInCell="1" allowOverlap="1" wp14:anchorId="57085AB9" wp14:editId="768D445E">
                <wp:simplePos x="0" y="0"/>
                <wp:positionH relativeFrom="margin">
                  <wp:align>left</wp:align>
                </wp:positionH>
                <wp:positionV relativeFrom="paragraph">
                  <wp:posOffset>8162290</wp:posOffset>
                </wp:positionV>
                <wp:extent cx="5963920" cy="879475"/>
                <wp:effectExtent l="0" t="0" r="0" b="0"/>
                <wp:wrapTopAndBottom/>
                <wp:docPr id="26" name="Textfeld 32"/>
                <wp:cNvGraphicFramePr/>
                <a:graphic xmlns:a="http://schemas.openxmlformats.org/drawingml/2006/main">
                  <a:graphicData uri="http://schemas.microsoft.com/office/word/2010/wordprocessingShape">
                    <wps:wsp>
                      <wps:cNvSpPr/>
                      <wps:spPr>
                        <a:xfrm>
                          <a:off x="0" y="0"/>
                          <a:ext cx="5963400" cy="878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C6D579A" w14:textId="77777777" w:rsidR="006C67E2" w:rsidRDefault="008B1F2D">
                            <w:pPr>
                              <w:pStyle w:val="Beschriftung"/>
                            </w:pPr>
                            <w:bookmarkStart w:id="170" w:name="_Ref64993375"/>
                            <w:bookmarkStart w:id="171" w:name="_Hlk65592595"/>
                            <w:bookmarkStart w:id="172" w:name="_Hlk65592583"/>
                            <w:bookmarkStart w:id="173" w:name="_Hlk65592594"/>
                            <w:bookmarkStart w:id="174" w:name="_Hlk65592584"/>
                            <w:r>
                              <w:t xml:space="preserve">Figure </w:t>
                            </w:r>
                            <w:r>
                              <w:fldChar w:fldCharType="begin"/>
                            </w:r>
                            <w:r>
                              <w:instrText>SEQ Figure \* ARABIC</w:instrText>
                            </w:r>
                            <w:r>
                              <w:fldChar w:fldCharType="separate"/>
                            </w:r>
                            <w:r>
                              <w:t>8</w:t>
                            </w:r>
                            <w:r>
                              <w:fldChar w:fldCharType="end"/>
                            </w:r>
                            <w:bookmarkEnd w:id="170"/>
                            <w:r>
                              <w:t xml:space="preserve">: </w:t>
                            </w:r>
                            <w:bookmarkEnd w:id="171"/>
                            <w:bookmarkEnd w:id="172"/>
                            <w:bookmarkEnd w:id="173"/>
                            <w:bookmarkEnd w:id="174"/>
                            <w:r>
                              <w:t>Additional installed PV capacities of 2050 (interpolated from the distribution of 2019) and of scenario 2-1, 2-2 and 2-3. Scenario 2-1, 2-2 and 2-3 minimize the variabili</w:t>
                            </w:r>
                            <w:r>
                              <w:t xml:space="preserve">ty of PV power production with the constraint that the power production must be equal to the PV power production estimated with the interpolations for the year 2050. Basis for the interpolation are the estimates by IRENA, Energy Watch Group and </w:t>
                            </w:r>
                            <w:proofErr w:type="spellStart"/>
                            <w:r>
                              <w:t>SolarPower</w:t>
                            </w:r>
                            <w:proofErr w:type="spellEnd"/>
                            <w:r>
                              <w:t xml:space="preserve"> </w:t>
                            </w:r>
                            <w:r>
                              <w:t>Europe. Their estimated needed total installed PV capacity are 0.891 TW, 1.94TW and 8.8 TW for the year 2050.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id="shape_0" ID="Textfeld 32" fillcolor="white" stroked="f" style="position:absolute;margin-left:9pt;margin-top:642.7pt;width:469.5pt;height:69.15pt;mso-position-horizontal:left;mso-position-horizontal-relative:margin" wp14:anchorId="6CDDEFBD">
                <w10:wrap type="square"/>
                <v:fill o:detectmouseclick="t" type="solid" color2="black"/>
                <v:stroke color="#3465a4" joinstyle="round" endcap="flat"/>
                <v:textbox>
                  <w:txbxContent>
                    <w:p>
                      <w:pPr>
                        <w:pStyle w:val="Caption1"/>
                        <w:spacing w:before="0" w:after="200"/>
                        <w:rPr/>
                      </w:pPr>
                      <w:bookmarkStart w:id="182" w:name="_Ref64993375"/>
                      <w:bookmarkStart w:id="183" w:name="_Hlk65592595"/>
                      <w:bookmarkStart w:id="184" w:name="_Hlk65592583"/>
                      <w:bookmarkStart w:id="185" w:name="_Hlk65592594"/>
                      <w:bookmarkStart w:id="186" w:name="_Hlk65592584"/>
                      <w:r>
                        <w:rPr>
                          <w:color w:val="auto"/>
                        </w:rPr>
                        <w:t xml:space="preserve">Figure </w:t>
                      </w:r>
                      <w:r>
                        <w:rPr/>
                        <w:fldChar w:fldCharType="begin"/>
                      </w:r>
                      <w:r>
                        <w:rPr/>
                        <w:instrText> SEQ Figure \* ARABIC </w:instrText>
                      </w:r>
                      <w:r>
                        <w:rPr/>
                        <w:fldChar w:fldCharType="separate"/>
                      </w:r>
                      <w:r>
                        <w:rPr/>
                        <w:t>8</w:t>
                      </w:r>
                      <w:r>
                        <w:rPr/>
                        <w:fldChar w:fldCharType="end"/>
                      </w:r>
                      <w:bookmarkEnd w:id="182"/>
                      <w:r>
                        <w:rPr>
                          <w:color w:val="auto"/>
                        </w:rPr>
                        <w:t xml:space="preserve">: </w:t>
                      </w:r>
                      <w:bookmarkEnd w:id="183"/>
                      <w:bookmarkEnd w:id="184"/>
                      <w:bookmarkEnd w:id="185"/>
                      <w:bookmarkEnd w:id="186"/>
                      <w:r>
                        <w:rPr>
                          <w:color w:val="auto"/>
                        </w:rPr>
                        <w:t>Additional installed PV capacities of 2050 (interpolated from the distribution of 2019) and of scenario 2-1, 2-2 and 2-3. Scenario 2-1, 2-2 and 2-3 minimize the variability of PV power production with the constraint that the power production must be equal to the PV power production estimated with the interpolations for the year 2050. Basis for the interpolation are the estimates by IRENA, Energy Watch Group and SolarPower Europe. Their estimated needed total installed PV capacity are 0.891 TW, 1.94TW and 8.8 TW for the year 2050. Hatched countries indicate that the upper bound (potential for roof-top mounted PV systems) is reached.</w:t>
                      </w:r>
                    </w:p>
                  </w:txbxContent>
                </v:textbox>
              </v:rect>
            </w:pict>
          </mc:Fallback>
        </mc:AlternateContent>
      </w:r>
      <w:r>
        <w:br w:type="page"/>
      </w:r>
    </w:p>
    <w:bookmarkStart w:id="175" w:name="_Toc66805699"/>
    <w:bookmarkEnd w:id="175"/>
    <w:p w14:paraId="47FF5176" w14:textId="77777777" w:rsidR="006C67E2" w:rsidRDefault="008B1F2D">
      <w:pPr>
        <w:pStyle w:val="berschrift3"/>
        <w:numPr>
          <w:ilvl w:val="2"/>
          <w:numId w:val="2"/>
        </w:numPr>
        <w:spacing w:before="5299"/>
      </w:pPr>
      <w:r>
        <w:rPr>
          <w:noProof/>
        </w:rPr>
        <w:lastRenderedPageBreak/>
        <mc:AlternateContent>
          <mc:Choice Requires="wps">
            <w:drawing>
              <wp:anchor distT="0" distB="0" distL="114300" distR="114300" simplePos="0" relativeHeight="20" behindDoc="0" locked="0" layoutInCell="1" allowOverlap="1" wp14:anchorId="2484D032" wp14:editId="1633E65C">
                <wp:simplePos x="0" y="0"/>
                <wp:positionH relativeFrom="column">
                  <wp:posOffset>163830</wp:posOffset>
                </wp:positionH>
                <wp:positionV relativeFrom="paragraph">
                  <wp:posOffset>3157220</wp:posOffset>
                </wp:positionV>
                <wp:extent cx="5646420" cy="586105"/>
                <wp:effectExtent l="0" t="0" r="0" b="0"/>
                <wp:wrapTopAndBottom/>
                <wp:docPr id="29" name="Textfeld 35"/>
                <wp:cNvGraphicFramePr/>
                <a:graphic xmlns:a="http://schemas.openxmlformats.org/drawingml/2006/main">
                  <a:graphicData uri="http://schemas.microsoft.com/office/word/2010/wordprocessingShape">
                    <wps:wsp>
                      <wps:cNvSpPr/>
                      <wps:spPr>
                        <a:xfrm>
                          <a:off x="0" y="0"/>
                          <a:ext cx="564588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E300A12" w14:textId="77777777" w:rsidR="006C67E2" w:rsidRDefault="008B1F2D">
                            <w:pPr>
                              <w:pStyle w:val="Beschriftung"/>
                            </w:pPr>
                            <w:bookmarkStart w:id="176" w:name="_Ref65319133"/>
                            <w:r>
                              <w:t xml:space="preserve">Figure </w:t>
                            </w:r>
                            <w:r>
                              <w:fldChar w:fldCharType="begin"/>
                            </w:r>
                            <w:r>
                              <w:instrText>SEQ Figure \* ARABIC</w:instrText>
                            </w:r>
                            <w:r>
                              <w:fldChar w:fldCharType="separate"/>
                            </w:r>
                            <w:r>
                              <w:t>9</w:t>
                            </w:r>
                            <w:r>
                              <w:fldChar w:fldCharType="end"/>
                            </w:r>
                            <w:bookmarkEnd w:id="176"/>
                            <w:r>
                              <w:t>: Addi</w:t>
                            </w:r>
                            <w:r>
                              <w:t>tional installed PV capacities planned for the year 2030 (NECPs) and of scenario 3 (S3). S3 minimized the variability of PV power production and the installed PV capacities with the constraint that the power production must be equal to the power production</w:t>
                            </w:r>
                            <w:r>
                              <w:t xml:space="preserve"> estimated for the year 2030 (NECPs). Hatched countries indicate that the upper bound (potential for roof-top mounted PV systems) is reached.</w:t>
                            </w:r>
                          </w:p>
                        </w:txbxContent>
                      </wps:txbx>
                      <wps:bodyPr lIns="0" tIns="0" rIns="0" bIns="0">
                        <a:prstTxWarp prst="textNoShape">
                          <a:avLst/>
                        </a:prstTxWarp>
                        <a:spAutoFit/>
                      </wps:bodyPr>
                    </wps:wsp>
                  </a:graphicData>
                </a:graphic>
              </wp:anchor>
            </w:drawing>
          </mc:Choice>
          <mc:Fallback>
            <w:pict>
              <v:rect id="shape_0" ID="Textfeld 35" fillcolor="white" stroked="f" style="position:absolute;margin-left:12.9pt;margin-top:248.6pt;width:444.5pt;height:46.05pt" wp14:anchorId="12369E08">
                <w10:wrap type="square"/>
                <v:fill o:detectmouseclick="t" type="solid" color2="black"/>
                <v:stroke color="#3465a4" joinstyle="round" endcap="flat"/>
                <v:textbox>
                  <w:txbxContent>
                    <w:p>
                      <w:pPr>
                        <w:pStyle w:val="Caption1"/>
                        <w:spacing w:before="0" w:after="200"/>
                        <w:rPr/>
                      </w:pPr>
                      <w:bookmarkStart w:id="188" w:name="_Ref65319133"/>
                      <w:r>
                        <w:rPr>
                          <w:color w:val="auto"/>
                        </w:rPr>
                        <w:t xml:space="preserve">Figure </w:t>
                      </w:r>
                      <w:r>
                        <w:rPr/>
                        <w:fldChar w:fldCharType="begin"/>
                      </w:r>
                      <w:r>
                        <w:rPr/>
                        <w:instrText> SEQ Figure \* ARABIC </w:instrText>
                      </w:r>
                      <w:r>
                        <w:rPr/>
                        <w:fldChar w:fldCharType="separate"/>
                      </w:r>
                      <w:r>
                        <w:rPr/>
                        <w:t>9</w:t>
                      </w:r>
                      <w:r>
                        <w:rPr/>
                        <w:fldChar w:fldCharType="end"/>
                      </w:r>
                      <w:bookmarkEnd w:id="188"/>
                      <w:r>
                        <w:rPr>
                          <w:color w:val="auto"/>
                        </w:rPr>
                        <w:t>: Additional installed PV capacities planned for the year 2030 (NECPs) and of scenario 3 (S3). S3 minimized the variability of PV power production and the installed PV capacities with the constraint that the power production must be equal to the power production estimated for the year 2030 (NECPs). Hatched countries indicate that the upper bound (potential for roof-top mounted PV systems) is reached.</w:t>
                      </w:r>
                    </w:p>
                  </w:txbxContent>
                </v:textbox>
              </v:rect>
            </w:pict>
          </mc:Fallback>
        </mc:AlternateContent>
      </w:r>
      <w:r>
        <w:rPr>
          <w:noProof/>
        </w:rPr>
        <w:drawing>
          <wp:anchor distT="0" distB="2540" distL="114300" distR="114300" simplePos="0" relativeHeight="19" behindDoc="0" locked="0" layoutInCell="1" allowOverlap="1" wp14:anchorId="601902E1" wp14:editId="3A905911">
            <wp:simplePos x="0" y="0"/>
            <wp:positionH relativeFrom="margin">
              <wp:posOffset>163830</wp:posOffset>
            </wp:positionH>
            <wp:positionV relativeFrom="paragraph">
              <wp:posOffset>321310</wp:posOffset>
            </wp:positionV>
            <wp:extent cx="5645150" cy="2778760"/>
            <wp:effectExtent l="0" t="0" r="0" b="0"/>
            <wp:wrapTopAndBottom/>
            <wp:docPr id="31"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4"/>
                    <pic:cNvPicPr>
                      <a:picLocks noChangeAspect="1" noChangeArrowheads="1"/>
                    </pic:cNvPicPr>
                  </pic:nvPicPr>
                  <pic:blipFill>
                    <a:blip r:embed="rId34"/>
                    <a:srcRect l="13314" t="9166" r="4260" b="9599"/>
                    <a:stretch>
                      <a:fillRect/>
                    </a:stretch>
                  </pic:blipFill>
                  <pic:spPr bwMode="auto">
                    <a:xfrm>
                      <a:off x="0" y="0"/>
                      <a:ext cx="5645150" cy="2778760"/>
                    </a:xfrm>
                    <a:prstGeom prst="rect">
                      <a:avLst/>
                    </a:prstGeom>
                  </pic:spPr>
                </pic:pic>
              </a:graphicData>
            </a:graphic>
          </wp:anchor>
        </w:drawing>
      </w:r>
      <w:r>
        <w:t>Scenario 3 (S3) – Cost minimization</w:t>
      </w:r>
    </w:p>
    <w:p w14:paraId="28E4F34F" w14:textId="77777777" w:rsidR="006C67E2" w:rsidRDefault="008B1F2D">
      <w:r>
        <w:t xml:space="preserve">With the focus on cost and variability minimization, we see a shift from </w:t>
      </w:r>
      <w:r>
        <w:t>the South-Eastern / North-western distribution (S1) to a South-eastern / South-western distribution (</w:t>
      </w:r>
      <w:r>
        <w:fldChar w:fldCharType="begin"/>
      </w:r>
      <w:r>
        <w:instrText>REF _Ref65319133 \h</w:instrText>
      </w:r>
      <w:r>
        <w:fldChar w:fldCharType="separate"/>
      </w:r>
      <w:r>
        <w:t>Figure 9</w:t>
      </w:r>
      <w:r>
        <w:fldChar w:fldCharType="end"/>
      </w:r>
      <w:r>
        <w:t>, second plot). The mean variability could still be reduced f</w:t>
      </w:r>
      <w:r>
        <w:t>rom 2.7 GW to 1.8 GW (1.5 GW in S1). Which means that the mean variability reduction potential gets reduced from 44.4% (S1) to 33.3% (S3). The maximum variability could be reduced from 8.5 GW to 6.2 GW (5.2 GW in S1). Which decreases the reduction potentia</w:t>
      </w:r>
      <w:r>
        <w:t>l from 38.8% (S1) to 27.1%. The benefit of S3 is that it takes 35.9 GW less installed PV capacity to produce the same amount of electricity compared to S1.</w:t>
      </w:r>
    </w:p>
    <w:p w14:paraId="7256F690" w14:textId="77777777" w:rsidR="006C67E2" w:rsidRDefault="008B1F2D">
      <w:pPr>
        <w:rPr>
          <w:rFonts w:eastAsiaTheme="majorEastAsia" w:cstheme="majorBidi"/>
          <w:sz w:val="24"/>
          <w:szCs w:val="24"/>
        </w:rPr>
      </w:pPr>
      <w:r>
        <w:t>By doing the same analysis with the estimate of 1.94TW for the year 2050 (Europe Watch Group, S2-2),</w:t>
      </w:r>
      <w:r>
        <w:t xml:space="preserve"> we get the distribution shown in </w:t>
      </w:r>
      <w:r>
        <w:fldChar w:fldCharType="begin"/>
      </w:r>
      <w:r>
        <w:instrText>REF _Ref65335783 \h</w:instrText>
      </w:r>
      <w:r>
        <w:fldChar w:fldCharType="separate"/>
      </w:r>
      <w:r>
        <w:t>Figure 10</w:t>
      </w:r>
      <w:r>
        <w:fldChar w:fldCharType="end"/>
      </w:r>
      <w:r>
        <w:t>. The method now places all the installed capacities to Southern countries. The mean variability gets reduced from 13.9 GW to 1</w:t>
      </w:r>
      <w:r>
        <w:t>1.9 GW (9.2 GW in S2-2) and the maximum variability gets reduced from 43.8 GW to 35.0 GW (30.7 GW in S2-2). Which is a decrease of the mean variability reduction potential from 33.8% (S2-2) to 14.4% and a decrease of the maximum variability reduction poten</w:t>
      </w:r>
      <w:r>
        <w:t>tial from 29.9% to 20.1%. S3-2 needs 166.8 GW less installed capacity to produce on average 4.4 GW more electricity than S2-2.</w:t>
      </w:r>
    </w:p>
    <w:p w14:paraId="0D3DDC7D" w14:textId="77777777" w:rsidR="006C67E2" w:rsidRDefault="008B1F2D">
      <w:pPr>
        <w:spacing w:before="5780" w:after="160" w:line="259" w:lineRule="auto"/>
        <w:ind w:firstLine="0"/>
        <w:jc w:val="left"/>
        <w:rPr>
          <w:rFonts w:eastAsiaTheme="majorEastAsia" w:cstheme="majorBidi"/>
          <w:sz w:val="24"/>
          <w:szCs w:val="24"/>
        </w:rPr>
      </w:pPr>
      <w:r>
        <w:rPr>
          <w:rFonts w:eastAsiaTheme="majorEastAsia" w:cstheme="majorBidi"/>
          <w:noProof/>
          <w:sz w:val="24"/>
          <w:szCs w:val="24"/>
        </w:rPr>
        <w:lastRenderedPageBreak/>
        <mc:AlternateContent>
          <mc:Choice Requires="wps">
            <w:drawing>
              <wp:anchor distT="0" distB="0" distL="114300" distR="114300" simplePos="0" relativeHeight="22" behindDoc="0" locked="0" layoutInCell="1" allowOverlap="1" wp14:anchorId="4EB5A729" wp14:editId="29DA9C66">
                <wp:simplePos x="0" y="0"/>
                <wp:positionH relativeFrom="margin">
                  <wp:posOffset>0</wp:posOffset>
                </wp:positionH>
                <wp:positionV relativeFrom="paragraph">
                  <wp:posOffset>3061970</wp:posOffset>
                </wp:positionV>
                <wp:extent cx="5790565" cy="780415"/>
                <wp:effectExtent l="0" t="0" r="1905" b="1905"/>
                <wp:wrapTopAndBottom/>
                <wp:docPr id="32" name="Textfeld 7"/>
                <wp:cNvGraphicFramePr/>
                <a:graphic xmlns:a="http://schemas.openxmlformats.org/drawingml/2006/main">
                  <a:graphicData uri="http://schemas.microsoft.com/office/word/2010/wordprocessingShape">
                    <wps:wsp>
                      <wps:cNvSpPr/>
                      <wps:spPr>
                        <a:xfrm>
                          <a:off x="0" y="0"/>
                          <a:ext cx="5789880" cy="7797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B6D2168" w14:textId="77777777" w:rsidR="006C67E2" w:rsidRDefault="008B1F2D">
                            <w:pPr>
                              <w:pStyle w:val="Beschriftung"/>
                            </w:pPr>
                            <w:bookmarkStart w:id="177" w:name="_Ref65335783"/>
                            <w:r>
                              <w:t xml:space="preserve">Figure </w:t>
                            </w:r>
                            <w:r>
                              <w:fldChar w:fldCharType="begin"/>
                            </w:r>
                            <w:r>
                              <w:instrText>SEQ Figure \* ARABIC</w:instrText>
                            </w:r>
                            <w:r>
                              <w:fldChar w:fldCharType="separate"/>
                            </w:r>
                            <w:r>
                              <w:t>10</w:t>
                            </w:r>
                            <w:r>
                              <w:fldChar w:fldCharType="end"/>
                            </w:r>
                            <w:bookmarkEnd w:id="177"/>
                            <w:r>
                              <w:t xml:space="preserve">: Additional installed PV capacities of 2050 (interpolated from the distribution of 2019 </w:t>
                            </w:r>
                            <w:r>
                              <w:t xml:space="preserve">with the estimate of 1.94 TW installed PV capacity by the Energy Watch Group) and of scenario 3 (S3). S3 minimized the </w:t>
                            </w:r>
                            <w:proofErr w:type="spellStart"/>
                            <w:r>
                              <w:t>varability</w:t>
                            </w:r>
                            <w:proofErr w:type="spellEnd"/>
                            <w:r>
                              <w:t xml:space="preserve"> of PV power production and the installed PV capacities with the </w:t>
                            </w:r>
                            <w:proofErr w:type="spellStart"/>
                            <w:r>
                              <w:t>contraint</w:t>
                            </w:r>
                            <w:proofErr w:type="spellEnd"/>
                            <w:r>
                              <w:t xml:space="preserve"> that the power production must be equal to the power</w:t>
                            </w:r>
                            <w:r>
                              <w:t xml:space="preserve"> production </w:t>
                            </w:r>
                            <w:proofErr w:type="spellStart"/>
                            <w:r>
                              <w:t>estiamted</w:t>
                            </w:r>
                            <w:proofErr w:type="spellEnd"/>
                            <w:r>
                              <w:t xml:space="preserve"> for the year 2050.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id="shape_0" ID="Textfeld 7" fillcolor="white" stroked="f" style="position:absolute;margin-left:0pt;margin-top:241.1pt;width:455.85pt;height:61.35pt;mso-position-horizontal-relative:margin" wp14:anchorId="34F5CAE3">
                <w10:wrap type="square"/>
                <v:fill o:detectmouseclick="t" type="solid" color2="black"/>
                <v:stroke color="#3465a4" joinstyle="round" endcap="flat"/>
                <v:textbox>
                  <w:txbxContent>
                    <w:p>
                      <w:pPr>
                        <w:pStyle w:val="Caption1"/>
                        <w:spacing w:before="0" w:after="200"/>
                        <w:rPr/>
                      </w:pPr>
                      <w:bookmarkStart w:id="191" w:name="_Ref65335783"/>
                      <w:r>
                        <w:rPr>
                          <w:color w:val="auto"/>
                        </w:rPr>
                        <w:t xml:space="preserve">Figure </w:t>
                      </w:r>
                      <w:r>
                        <w:rPr/>
                        <w:fldChar w:fldCharType="begin"/>
                      </w:r>
                      <w:r>
                        <w:rPr/>
                        <w:instrText> SEQ Figure \* ARABIC </w:instrText>
                      </w:r>
                      <w:r>
                        <w:rPr/>
                        <w:fldChar w:fldCharType="separate"/>
                      </w:r>
                      <w:r>
                        <w:rPr/>
                        <w:t>10</w:t>
                      </w:r>
                      <w:r>
                        <w:rPr/>
                        <w:fldChar w:fldCharType="end"/>
                      </w:r>
                      <w:bookmarkEnd w:id="191"/>
                      <w:r>
                        <w:rPr>
                          <w:color w:val="auto"/>
                        </w:rPr>
                        <w:t>: Additional installed PV capacities of 2050 (interpolated from the distribution of 2019 with the estimate of 1.94 TW installed PV capacity by the Energy Watch Group) and of scenario 3 (S3). S3 minimized the varability of PV power production and the installed PV capacities with the contraint that the power production must be equal to the power production estiamted for the year 2050. Hatched countries indicate that the upper bound (potential for roof-top mounted PV systems) is reached.</w:t>
                      </w:r>
                    </w:p>
                  </w:txbxContent>
                </v:textbox>
              </v:rect>
            </w:pict>
          </mc:Fallback>
        </mc:AlternateContent>
      </w:r>
      <w:r>
        <w:rPr>
          <w:rFonts w:eastAsiaTheme="majorEastAsia" w:cstheme="majorBidi"/>
          <w:noProof/>
          <w:sz w:val="24"/>
          <w:szCs w:val="24"/>
        </w:rPr>
        <w:drawing>
          <wp:anchor distT="0" distB="5080" distL="114300" distR="121920" simplePos="0" relativeHeight="21" behindDoc="0" locked="0" layoutInCell="1" allowOverlap="1" wp14:anchorId="42AEB9FD" wp14:editId="4421FCF2">
            <wp:simplePos x="0" y="0"/>
            <wp:positionH relativeFrom="margin">
              <wp:posOffset>0</wp:posOffset>
            </wp:positionH>
            <wp:positionV relativeFrom="paragraph">
              <wp:posOffset>125730</wp:posOffset>
            </wp:positionV>
            <wp:extent cx="5974080" cy="2890520"/>
            <wp:effectExtent l="0" t="0" r="0" b="0"/>
            <wp:wrapTopAndBottom/>
            <wp:docPr id="3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4"/>
                    <pic:cNvPicPr>
                      <a:picLocks noChangeAspect="1" noChangeArrowheads="1"/>
                    </pic:cNvPicPr>
                  </pic:nvPicPr>
                  <pic:blipFill>
                    <a:blip r:embed="rId35"/>
                    <a:srcRect l="13547" t="10730" r="5173" b="10521"/>
                    <a:stretch>
                      <a:fillRect/>
                    </a:stretch>
                  </pic:blipFill>
                  <pic:spPr bwMode="auto">
                    <a:xfrm>
                      <a:off x="0" y="0"/>
                      <a:ext cx="5974080" cy="2890520"/>
                    </a:xfrm>
                    <a:prstGeom prst="rect">
                      <a:avLst/>
                    </a:prstGeom>
                  </pic:spPr>
                </pic:pic>
              </a:graphicData>
            </a:graphic>
          </wp:anchor>
        </w:drawing>
      </w:r>
    </w:p>
    <w:p w14:paraId="194069B9" w14:textId="77777777" w:rsidR="006C67E2" w:rsidRDefault="008B1F2D">
      <w:pPr>
        <w:pStyle w:val="berschrift3"/>
        <w:numPr>
          <w:ilvl w:val="2"/>
          <w:numId w:val="2"/>
        </w:numPr>
      </w:pPr>
      <w:bookmarkStart w:id="178" w:name="_Toc66805700"/>
      <w:r>
        <w:lastRenderedPageBreak/>
        <w:t>Scenario 4 (S4) –Coverage of country specific electricity consumption with PV systems</w:t>
      </w:r>
      <w:bookmarkEnd w:id="178"/>
    </w:p>
    <w:p w14:paraId="5724AE87" w14:textId="77777777" w:rsidR="006C67E2" w:rsidRDefault="008B1F2D">
      <w:r>
        <w:t>S4-1 enforces a flatter</w:t>
      </w:r>
      <w:r>
        <w:t xml:space="preserve"> distribution because of the constraint that 10% of the country specific consumption must be produced with PV systems in the year 2030. 10% are chosen because already 13.5% of the sum of the latest available consumption data for each country equals the PV </w:t>
      </w:r>
      <w:r>
        <w:t xml:space="preserve">power production estimated for the year 2030 with the NECPs. And if we overshoot the total installed capacity from the NECPs a comparison would not be feasible. </w:t>
      </w:r>
    </w:p>
    <w:p w14:paraId="35486675" w14:textId="77777777" w:rsidR="006C67E2" w:rsidRDefault="008B1F2D">
      <w:r>
        <w:t xml:space="preserve">The results are shown in </w:t>
      </w:r>
      <w:r>
        <w:fldChar w:fldCharType="begin"/>
      </w:r>
      <w:r>
        <w:instrText>REF _Ref65399700 \h</w:instrText>
      </w:r>
      <w:r>
        <w:fldChar w:fldCharType="separate"/>
      </w:r>
      <w:r>
        <w:t>Figure 11</w:t>
      </w:r>
      <w:r>
        <w:fldChar w:fldCharType="end"/>
      </w:r>
      <w:r>
        <w:t>. All countries get their needed installed capacities to cover 10% of their consumption and the rest is again distributed to South-eastern and North-western Europe. The flatter distribution is at the expense of the variability redu</w:t>
      </w:r>
      <w:r>
        <w:t>ction potential. It reduces from 44.4% (S1) to 29.6% for the mean variability and reduces from 38.8% to 29.4% for the maximum variability. Which means that we are reducing the total mean variability from 2.7 GW to 1.9 GW (1.5 GW in S1) and the total maximu</w:t>
      </w:r>
      <w:r>
        <w:t>m variability from 8.5 GW to 6.0 GW (5.2GW in S1).</w:t>
      </w:r>
    </w:p>
    <w:p w14:paraId="358F622F" w14:textId="77777777" w:rsidR="006C67E2" w:rsidRDefault="008B1F2D">
      <w:commentRangeStart w:id="179"/>
      <w:r>
        <w:t xml:space="preserve">Interesting remark </w:t>
      </w:r>
      <w:r>
        <w:rPr>
          <w:rFonts w:ascii="Wingdings" w:eastAsia="Wingdings" w:hAnsi="Wingdings" w:cs="Wingdings"/>
        </w:rPr>
        <w:t></w:t>
      </w:r>
      <w:r>
        <w:t xml:space="preserve"> with 13.5</w:t>
      </w:r>
      <w:proofErr w:type="gramStart"/>
      <w:r>
        <w:t xml:space="preserve">%  </w:t>
      </w:r>
      <w:r>
        <w:rPr>
          <w:rFonts w:ascii="Wingdings" w:eastAsia="Wingdings" w:hAnsi="Wingdings" w:cs="Wingdings"/>
        </w:rPr>
        <w:t></w:t>
      </w:r>
      <w:proofErr w:type="gramEnd"/>
      <w:r>
        <w:t xml:space="preserve"> nearly same variability with bit more IC and same production</w:t>
      </w:r>
      <w:commentRangeEnd w:id="179"/>
      <w:r>
        <w:commentReference w:id="179"/>
      </w:r>
    </w:p>
    <w:p w14:paraId="58B66A15" w14:textId="77777777" w:rsidR="006C67E2" w:rsidRDefault="008B1F2D">
      <w:pPr>
        <w:spacing w:before="5345"/>
        <w:ind w:firstLine="0"/>
      </w:pPr>
      <w:r>
        <w:rPr>
          <w:noProof/>
        </w:rPr>
        <w:lastRenderedPageBreak/>
        <mc:AlternateContent>
          <mc:Choice Requires="wps">
            <w:drawing>
              <wp:anchor distT="0" distB="0" distL="114300" distR="114300" simplePos="0" relativeHeight="24" behindDoc="0" locked="0" layoutInCell="1" allowOverlap="1" wp14:anchorId="66F1A82D" wp14:editId="5FCDC580">
                <wp:simplePos x="0" y="0"/>
                <wp:positionH relativeFrom="column">
                  <wp:posOffset>3175</wp:posOffset>
                </wp:positionH>
                <wp:positionV relativeFrom="paragraph">
                  <wp:posOffset>3068320</wp:posOffset>
                </wp:positionV>
                <wp:extent cx="5970905" cy="586105"/>
                <wp:effectExtent l="0" t="0" r="0" b="0"/>
                <wp:wrapTopAndBottom/>
                <wp:docPr id="35" name="Textfeld 16"/>
                <wp:cNvGraphicFramePr/>
                <a:graphic xmlns:a="http://schemas.openxmlformats.org/drawingml/2006/main">
                  <a:graphicData uri="http://schemas.microsoft.com/office/word/2010/wordprocessingShape">
                    <wps:wsp>
                      <wps:cNvSpPr/>
                      <wps:spPr>
                        <a:xfrm>
                          <a:off x="0" y="0"/>
                          <a:ext cx="5970240" cy="5853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78E6F9C" w14:textId="77777777" w:rsidR="006C67E2" w:rsidRDefault="008B1F2D">
                            <w:pPr>
                              <w:pStyle w:val="Beschriftung"/>
                            </w:pPr>
                            <w:bookmarkStart w:id="180" w:name="_Ref65399700"/>
                            <w:r>
                              <w:t xml:space="preserve">Figure </w:t>
                            </w:r>
                            <w:r>
                              <w:fldChar w:fldCharType="begin"/>
                            </w:r>
                            <w:r>
                              <w:instrText>SEQ Figure \* ARABIC</w:instrText>
                            </w:r>
                            <w:r>
                              <w:fldChar w:fldCharType="separate"/>
                            </w:r>
                            <w:r>
                              <w:t>11</w:t>
                            </w:r>
                            <w:r>
                              <w:fldChar w:fldCharType="end"/>
                            </w:r>
                            <w:bookmarkEnd w:id="180"/>
                            <w:r>
                              <w:t xml:space="preserve"> </w:t>
                            </w:r>
                            <w:bookmarkStart w:id="181" w:name="_Hlk65586292"/>
                            <w:r>
                              <w:t>Additional installed PV capacities planned for the year 2030 (NECPs) a</w:t>
                            </w:r>
                            <w:r>
                              <w:t xml:space="preserve">nd of scenario 4-1 (S4-1). S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30 (NECPs) and 10% of the inland electricity consumptions must</w:t>
                            </w:r>
                            <w:r>
                              <w:t xml:space="preserve"> be </w:t>
                            </w:r>
                            <w:proofErr w:type="spellStart"/>
                            <w:r>
                              <w:t>coverd</w:t>
                            </w:r>
                            <w:proofErr w:type="spellEnd"/>
                            <w:r>
                              <w:t xml:space="preserve"> with PV power production by the countries </w:t>
                            </w:r>
                            <w:proofErr w:type="spellStart"/>
                            <w:r>
                              <w:t>themselfe</w:t>
                            </w:r>
                            <w:proofErr w:type="spellEnd"/>
                            <w:r>
                              <w:t xml:space="preserve">. </w:t>
                            </w:r>
                            <w:bookmarkEnd w:id="181"/>
                          </w:p>
                        </w:txbxContent>
                      </wps:txbx>
                      <wps:bodyPr lIns="0" tIns="0" rIns="0" bIns="0">
                        <a:prstTxWarp prst="textNoShape">
                          <a:avLst/>
                        </a:prstTxWarp>
                        <a:spAutoFit/>
                      </wps:bodyPr>
                    </wps:wsp>
                  </a:graphicData>
                </a:graphic>
              </wp:anchor>
            </w:drawing>
          </mc:Choice>
          <mc:Fallback>
            <w:pict>
              <v:rect id="shape_0" ID="Textfeld 16" fillcolor="white" stroked="f" style="position:absolute;margin-left:0.25pt;margin-top:241.6pt;width:470.05pt;height:46.05pt" wp14:anchorId="47073701">
                <w10:wrap type="square"/>
                <v:fill o:detectmouseclick="t" type="solid" color2="black"/>
                <v:stroke color="#3465a4" joinstyle="round" endcap="flat"/>
                <v:textbox>
                  <w:txbxContent>
                    <w:p>
                      <w:pPr>
                        <w:pStyle w:val="Caption1"/>
                        <w:spacing w:before="0" w:after="200"/>
                        <w:rPr/>
                      </w:pPr>
                      <w:bookmarkStart w:id="195" w:name="_Ref65399700"/>
                      <w:r>
                        <w:rPr>
                          <w:color w:val="auto"/>
                        </w:rPr>
                        <w:t xml:space="preserve">Figure </w:t>
                      </w:r>
                      <w:r>
                        <w:rPr/>
                        <w:fldChar w:fldCharType="begin"/>
                      </w:r>
                      <w:r>
                        <w:rPr/>
                        <w:instrText> SEQ Figure \* ARABIC </w:instrText>
                      </w:r>
                      <w:r>
                        <w:rPr/>
                        <w:fldChar w:fldCharType="separate"/>
                      </w:r>
                      <w:r>
                        <w:rPr/>
                        <w:t>11</w:t>
                      </w:r>
                      <w:r>
                        <w:rPr/>
                        <w:fldChar w:fldCharType="end"/>
                      </w:r>
                      <w:bookmarkEnd w:id="195"/>
                      <w:r>
                        <w:rPr>
                          <w:color w:val="auto"/>
                        </w:rPr>
                        <w:t xml:space="preserve"> </w:t>
                      </w:r>
                      <w:bookmarkStart w:id="196" w:name="_Hlk65586292"/>
                      <w:r>
                        <w:rPr>
                          <w:color w:val="auto"/>
                        </w:rPr>
                        <w:t xml:space="preserve">Additional installed PV capacities planned for the year 2030 (NECPs) and of scenario 4-1 (S4-1). S4-1 minimized the varability of PV power production with the contraint that the PV power production must be equal to the PV power production estiamted for the year 2030 (NECPs) and 10% of the inland electricity consumptions must be coverd with PV power production by the countries themselfe. </w:t>
                      </w:r>
                      <w:bookmarkEnd w:id="196"/>
                    </w:p>
                  </w:txbxContent>
                </v:textbox>
              </v:rect>
            </w:pict>
          </mc:Fallback>
        </mc:AlternateContent>
      </w:r>
      <w:r>
        <w:rPr>
          <w:noProof/>
        </w:rPr>
        <w:drawing>
          <wp:anchor distT="0" distB="0" distL="114300" distR="0" simplePos="0" relativeHeight="23" behindDoc="0" locked="0" layoutInCell="1" allowOverlap="1" wp14:anchorId="741EA2B4" wp14:editId="5654C01C">
            <wp:simplePos x="0" y="0"/>
            <wp:positionH relativeFrom="margin">
              <wp:align>right</wp:align>
            </wp:positionH>
            <wp:positionV relativeFrom="paragraph">
              <wp:posOffset>203200</wp:posOffset>
            </wp:positionV>
            <wp:extent cx="5969635" cy="280797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a:blip r:embed="rId36"/>
                    <a:srcRect l="14096" t="10119" r="1687" b="10548"/>
                    <a:stretch>
                      <a:fillRect/>
                    </a:stretch>
                  </pic:blipFill>
                  <pic:spPr bwMode="auto">
                    <a:xfrm>
                      <a:off x="0" y="0"/>
                      <a:ext cx="5969635" cy="2807970"/>
                    </a:xfrm>
                    <a:prstGeom prst="rect">
                      <a:avLst/>
                    </a:prstGeom>
                  </pic:spPr>
                </pic:pic>
              </a:graphicData>
            </a:graphic>
          </wp:anchor>
        </w:drawing>
      </w:r>
    </w:p>
    <w:p w14:paraId="69108CA1" w14:textId="77777777" w:rsidR="006C67E2" w:rsidRDefault="008B1F2D">
      <w:pPr>
        <w:ind w:firstLine="0"/>
      </w:pPr>
      <w:r>
        <w:t xml:space="preserve">The same analyses but with the estimate of 1.94 TW installed capacity for the year 2050 by the Energy Watch Group and the constraint that 30% of the consumption per country must be covered </w:t>
      </w:r>
      <w:r>
        <w:t xml:space="preserve">with PV power production, yields to the results presented in </w:t>
      </w:r>
      <w:r>
        <w:fldChar w:fldCharType="begin"/>
      </w:r>
      <w:r>
        <w:instrText>REF _Ref65402092 \h</w:instrText>
      </w:r>
      <w:r>
        <w:fldChar w:fldCharType="separate"/>
      </w:r>
      <w:r>
        <w:t>Figure 12</w:t>
      </w:r>
      <w:r>
        <w:fldChar w:fldCharType="end"/>
      </w:r>
      <w:r>
        <w:t>. The flatter distribution is again at the expense of the mean variability reduction potential. It de</w:t>
      </w:r>
      <w:r>
        <w:t>creases from 33.8% (S2-2) to 28.1%. Which is a reduction from 13.9 GW to 10.0 GW (9.2 GW in S2-2). Interestingly the maximum variability reduction potential increases within this scenario from 29.9% (S2-2) to 30.4%. Which is a reduction from 43.8 GW to 30.</w:t>
      </w:r>
      <w:r>
        <w:t>5 GW (30.7 GW in S2-2).</w:t>
      </w:r>
    </w:p>
    <w:p w14:paraId="3AEFF6FF" w14:textId="77777777" w:rsidR="006C67E2" w:rsidRDefault="006C67E2"/>
    <w:p w14:paraId="22E36DCE" w14:textId="77777777" w:rsidR="006C67E2" w:rsidRDefault="008B1F2D">
      <w:pPr>
        <w:spacing w:before="5938" w:after="160" w:line="259" w:lineRule="auto"/>
        <w:ind w:firstLine="0"/>
        <w:jc w:val="left"/>
      </w:pPr>
      <w:r>
        <w:rPr>
          <w:noProof/>
        </w:rPr>
        <w:lastRenderedPageBreak/>
        <mc:AlternateContent>
          <mc:Choice Requires="wps">
            <w:drawing>
              <wp:anchor distT="0" distB="0" distL="114300" distR="114300" simplePos="0" relativeHeight="27" behindDoc="0" locked="0" layoutInCell="1" allowOverlap="1" wp14:anchorId="0C5AE198" wp14:editId="158D3B85">
                <wp:simplePos x="0" y="0"/>
                <wp:positionH relativeFrom="margin">
                  <wp:posOffset>635</wp:posOffset>
                </wp:positionH>
                <wp:positionV relativeFrom="paragraph">
                  <wp:posOffset>3062605</wp:posOffset>
                </wp:positionV>
                <wp:extent cx="5972175" cy="986790"/>
                <wp:effectExtent l="0" t="0" r="0" b="5080"/>
                <wp:wrapTopAndBottom/>
                <wp:docPr id="38" name="Textfeld 26"/>
                <wp:cNvGraphicFramePr/>
                <a:graphic xmlns:a="http://schemas.openxmlformats.org/drawingml/2006/main">
                  <a:graphicData uri="http://schemas.microsoft.com/office/word/2010/wordprocessingShape">
                    <wps:wsp>
                      <wps:cNvSpPr/>
                      <wps:spPr>
                        <a:xfrm>
                          <a:off x="0" y="0"/>
                          <a:ext cx="5971680" cy="9860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C57F2AB" w14:textId="77777777" w:rsidR="006C67E2" w:rsidRDefault="008B1F2D">
                            <w:pPr>
                              <w:pStyle w:val="Beschriftung"/>
                            </w:pPr>
                            <w:bookmarkStart w:id="182" w:name="_Ref65402092"/>
                            <w:r>
                              <w:t xml:space="preserve">Figure </w:t>
                            </w:r>
                            <w:r>
                              <w:fldChar w:fldCharType="begin"/>
                            </w:r>
                            <w:r>
                              <w:instrText>SEQ Figure \* ARABIC</w:instrText>
                            </w:r>
                            <w:r>
                              <w:fldChar w:fldCharType="separate"/>
                            </w:r>
                            <w:r>
                              <w:t>12</w:t>
                            </w:r>
                            <w:r>
                              <w:fldChar w:fldCharType="end"/>
                            </w:r>
                            <w:bookmarkEnd w:id="182"/>
                            <w:r>
                              <w:t>: Additional installed PV capacities of 2050 (interpolated from the distribution of 2019 with the estimate of 1.94 TW installed PV capacity by the Energy Watch Group) and of scenario 4-1 (S4-1). S</w:t>
                            </w:r>
                            <w:r>
                              <w:t xml:space="preserve">4-1 minimized the </w:t>
                            </w:r>
                            <w:proofErr w:type="spellStart"/>
                            <w:r>
                              <w:t>varability</w:t>
                            </w:r>
                            <w:proofErr w:type="spellEnd"/>
                            <w:r>
                              <w:t xml:space="preserve"> of PV power production with the </w:t>
                            </w:r>
                            <w:proofErr w:type="spellStart"/>
                            <w:r>
                              <w:t>contraint</w:t>
                            </w:r>
                            <w:proofErr w:type="spellEnd"/>
                            <w:r>
                              <w:t xml:space="preserve"> that the PV power production must be equal to the PV power production </w:t>
                            </w:r>
                            <w:proofErr w:type="spellStart"/>
                            <w:r>
                              <w:t>estiamted</w:t>
                            </w:r>
                            <w:proofErr w:type="spellEnd"/>
                            <w:r>
                              <w:t xml:space="preserve"> for the year 2050 and 30% of the inland electricity consumptions must be </w:t>
                            </w:r>
                            <w:proofErr w:type="spellStart"/>
                            <w:r>
                              <w:t>coverd</w:t>
                            </w:r>
                            <w:proofErr w:type="spellEnd"/>
                            <w:r>
                              <w:t xml:space="preserve"> with PV power production </w:t>
                            </w:r>
                            <w:r>
                              <w:t xml:space="preserve">by the countries </w:t>
                            </w:r>
                            <w:proofErr w:type="spellStart"/>
                            <w:r>
                              <w:t>themselfe</w:t>
                            </w:r>
                            <w:proofErr w:type="spellEnd"/>
                            <w:r>
                              <w:t>. Hatched countries indicate that the upper bound (potential for roof-top mounted PV systems) is reached.</w:t>
                            </w:r>
                          </w:p>
                        </w:txbxContent>
                      </wps:txbx>
                      <wps:bodyPr lIns="0" tIns="0" rIns="0" bIns="0">
                        <a:prstTxWarp prst="textNoShape">
                          <a:avLst/>
                        </a:prstTxWarp>
                        <a:noAutofit/>
                      </wps:bodyPr>
                    </wps:wsp>
                  </a:graphicData>
                </a:graphic>
              </wp:anchor>
            </w:drawing>
          </mc:Choice>
          <mc:Fallback>
            <w:pict>
              <v:rect id="shape_0" ID="Textfeld 26" fillcolor="white" stroked="f" style="position:absolute;margin-left:0.05pt;margin-top:241.15pt;width:470.15pt;height:77.6pt;mso-position-horizontal-relative:margin" wp14:anchorId="42F47E85">
                <w10:wrap type="square"/>
                <v:fill o:detectmouseclick="t" type="solid" color2="black"/>
                <v:stroke color="#3465a4" joinstyle="round" endcap="flat"/>
                <v:textbox>
                  <w:txbxContent>
                    <w:p>
                      <w:pPr>
                        <w:pStyle w:val="Caption1"/>
                        <w:spacing w:before="0" w:after="200"/>
                        <w:rPr/>
                      </w:pPr>
                      <w:bookmarkStart w:id="198" w:name="_Ref65402092"/>
                      <w:r>
                        <w:rPr>
                          <w:color w:val="auto"/>
                        </w:rPr>
                        <w:t xml:space="preserve">Figure </w:t>
                      </w:r>
                      <w:r>
                        <w:rPr/>
                        <w:fldChar w:fldCharType="begin"/>
                      </w:r>
                      <w:r>
                        <w:rPr/>
                        <w:instrText> SEQ Figure \* ARABIC </w:instrText>
                      </w:r>
                      <w:r>
                        <w:rPr/>
                        <w:fldChar w:fldCharType="separate"/>
                      </w:r>
                      <w:r>
                        <w:rPr/>
                        <w:t>12</w:t>
                      </w:r>
                      <w:r>
                        <w:rPr/>
                        <w:fldChar w:fldCharType="end"/>
                      </w:r>
                      <w:bookmarkEnd w:id="198"/>
                      <w:r>
                        <w:rPr>
                          <w:color w:val="auto"/>
                        </w:rPr>
                        <w:t>: Additional installed PV capacities of 2050 (interpolated from the distribution of 2019 with the estimate of 1.94 TW installed PV capacity by the Energy Watch Group) and of scenario 4-1 (S4-1). S4-1 minimized the varability of PV power production with the contraint that the PV power production must be equal to the PV power production estiamted for the year 2050 and 30% of the inland electricity consumptions must be coverd with PV power production by the countries themselfe. Hatched countries indicate that the upper bound (potential for roof-top mounted PV systems) is reached.</w:t>
                      </w:r>
                    </w:p>
                  </w:txbxContent>
                </v:textbox>
              </v:rect>
            </w:pict>
          </mc:Fallback>
        </mc:AlternateContent>
      </w:r>
      <w:r>
        <w:rPr>
          <w:noProof/>
        </w:rPr>
        <w:drawing>
          <wp:anchor distT="0" distB="0" distL="114300" distR="114300" simplePos="0" relativeHeight="26" behindDoc="0" locked="0" layoutInCell="1" allowOverlap="1" wp14:anchorId="663112BD" wp14:editId="03A8CA0F">
            <wp:simplePos x="0" y="0"/>
            <wp:positionH relativeFrom="margin">
              <wp:posOffset>0</wp:posOffset>
            </wp:positionH>
            <wp:positionV relativeFrom="paragraph">
              <wp:posOffset>272415</wp:posOffset>
            </wp:positionV>
            <wp:extent cx="5970905" cy="2784475"/>
            <wp:effectExtent l="0" t="0" r="0" b="0"/>
            <wp:wrapTopAndBottom/>
            <wp:docPr id="4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25"/>
                    <pic:cNvPicPr>
                      <a:picLocks noChangeAspect="1" noChangeArrowheads="1"/>
                    </pic:cNvPicPr>
                  </pic:nvPicPr>
                  <pic:blipFill>
                    <a:blip r:embed="rId37"/>
                    <a:srcRect l="13744" t="10458" r="1840" b="10785"/>
                    <a:stretch>
                      <a:fillRect/>
                    </a:stretch>
                  </pic:blipFill>
                  <pic:spPr bwMode="auto">
                    <a:xfrm>
                      <a:off x="0" y="0"/>
                      <a:ext cx="5970905" cy="2784475"/>
                    </a:xfrm>
                    <a:prstGeom prst="rect">
                      <a:avLst/>
                    </a:prstGeom>
                  </pic:spPr>
                </pic:pic>
              </a:graphicData>
            </a:graphic>
          </wp:anchor>
        </w:drawing>
      </w:r>
    </w:p>
    <w:p w14:paraId="09F83129" w14:textId="77777777" w:rsidR="006C67E2" w:rsidRDefault="006C67E2">
      <w:pPr>
        <w:spacing w:after="160" w:line="259" w:lineRule="auto"/>
        <w:ind w:firstLine="0"/>
        <w:jc w:val="left"/>
      </w:pPr>
    </w:p>
    <w:p w14:paraId="1182A3A6" w14:textId="77777777" w:rsidR="006C67E2" w:rsidRDefault="008B1F2D">
      <w:r>
        <w:t xml:space="preserve">An overview of all the important results of the various scenarios can be found in </w:t>
      </w:r>
      <w:r>
        <w:fldChar w:fldCharType="begin"/>
      </w:r>
      <w:r>
        <w:instrText>REF _Ref65410725 \h</w:instrText>
      </w:r>
      <w:r>
        <w:fldChar w:fldCharType="separate"/>
      </w:r>
      <w:r>
        <w:t xml:space="preserve">Error: </w:t>
      </w:r>
      <w:r>
        <w:t>Reference source not found</w:t>
      </w:r>
      <w:r>
        <w:fldChar w:fldCharType="end"/>
      </w:r>
      <w:r>
        <w:t>. A detailed analysis of the over- and underproductions for every weather regime and season compared to their seasonal mean for all scenarios is shown in the appen</w:t>
      </w:r>
      <w:r>
        <w:t xml:space="preserve">dix FIXXY – FIX XY. And the consolidate view of the variabilities for every scenario can also be found in the appendix FIXXY – FIXXY.  </w:t>
      </w:r>
    </w:p>
    <w:p w14:paraId="5BCCE228" w14:textId="77777777" w:rsidR="006C67E2" w:rsidRDefault="006C67E2">
      <w:pPr>
        <w:spacing w:after="160" w:line="259" w:lineRule="auto"/>
        <w:ind w:firstLine="0"/>
        <w:jc w:val="left"/>
      </w:pPr>
    </w:p>
    <w:p w14:paraId="5E0D03FA" w14:textId="77777777" w:rsidR="006C67E2" w:rsidRDefault="006C67E2">
      <w:pPr>
        <w:spacing w:after="160" w:line="259" w:lineRule="auto"/>
        <w:ind w:firstLine="0"/>
        <w:jc w:val="left"/>
        <w:sectPr w:rsidR="006C67E2">
          <w:headerReference w:type="default" r:id="rId38"/>
          <w:headerReference w:type="first" r:id="rId39"/>
          <w:pgSz w:w="12240" w:h="15840"/>
          <w:pgMar w:top="1134" w:right="1417" w:bottom="1417" w:left="1417" w:header="708" w:footer="0" w:gutter="0"/>
          <w:cols w:space="720"/>
          <w:formProt w:val="0"/>
          <w:titlePg/>
          <w:docGrid w:linePitch="360" w:charSpace="4096"/>
        </w:sectPr>
      </w:pPr>
    </w:p>
    <w:p w14:paraId="345E79CB" w14:textId="77777777" w:rsidR="006C67E2" w:rsidRDefault="006C67E2">
      <w:pPr>
        <w:pStyle w:val="Beschriftung"/>
        <w:keepNext/>
      </w:pPr>
    </w:p>
    <w:p w14:paraId="277330C5" w14:textId="77777777" w:rsidR="006C67E2" w:rsidRDefault="006C67E2"/>
    <w:tbl>
      <w:tblPr>
        <w:tblStyle w:val="Gitternetztabelle5dunkelAkzent3"/>
        <w:tblpPr w:leftFromText="142" w:rightFromText="142" w:horzAnchor="margin" w:tblpXSpec="center" w:tblpYSpec="center"/>
        <w:tblW w:w="13561" w:type="dxa"/>
        <w:jc w:val="center"/>
        <w:tblCellMar>
          <w:left w:w="98" w:type="dxa"/>
        </w:tblCellMar>
        <w:tblLook w:val="04A0" w:firstRow="1" w:lastRow="0" w:firstColumn="1" w:lastColumn="0" w:noHBand="0" w:noVBand="1"/>
      </w:tblPr>
      <w:tblGrid>
        <w:gridCol w:w="3374"/>
        <w:gridCol w:w="845"/>
        <w:gridCol w:w="876"/>
        <w:gridCol w:w="1042"/>
        <w:gridCol w:w="845"/>
        <w:gridCol w:w="1159"/>
        <w:gridCol w:w="1042"/>
        <w:gridCol w:w="923"/>
        <w:gridCol w:w="845"/>
        <w:gridCol w:w="883"/>
        <w:gridCol w:w="845"/>
        <w:gridCol w:w="882"/>
      </w:tblGrid>
      <w:tr w:rsidR="006C67E2" w14:paraId="70730B96" w14:textId="77777777" w:rsidTr="006C67E2">
        <w:trPr>
          <w:cnfStyle w:val="100000000000" w:firstRow="1" w:lastRow="0" w:firstColumn="0" w:lastColumn="0" w:oddVBand="0" w:evenVBand="0" w:oddHBand="0" w:evenHBand="0" w:firstRowFirstColumn="0" w:firstRowLastColumn="0" w:lastRowFirstColumn="0" w:lastRowLastColumn="0"/>
          <w:trHeight w:val="656"/>
          <w:jc w:val="center"/>
        </w:trPr>
        <w:tc>
          <w:tcPr>
            <w:cnfStyle w:val="001000000000" w:firstRow="0" w:lastRow="0" w:firstColumn="1" w:lastColumn="0" w:oddVBand="0" w:evenVBand="0" w:oddHBand="0" w:evenHBand="0" w:firstRowFirstColumn="0" w:firstRowLastColumn="0" w:lastRowFirstColumn="0" w:lastRowLastColumn="0"/>
            <w:tcW w:w="3373" w:type="dxa"/>
          </w:tcPr>
          <w:p w14:paraId="0922CF1C" w14:textId="77777777" w:rsidR="006C67E2" w:rsidRDefault="006C67E2">
            <w:pPr>
              <w:spacing w:line="240" w:lineRule="auto"/>
              <w:ind w:firstLine="0"/>
              <w:jc w:val="left"/>
              <w:rPr>
                <w:color w:val="FFFFFF" w:themeColor="background1"/>
                <w:sz w:val="24"/>
                <w:szCs w:val="24"/>
                <w:lang w:eastAsia="de-CH"/>
              </w:rPr>
            </w:pPr>
          </w:p>
        </w:tc>
        <w:tc>
          <w:tcPr>
            <w:tcW w:w="845" w:type="dxa"/>
            <w:tcBorders>
              <w:bottom w:val="nil"/>
            </w:tcBorders>
          </w:tcPr>
          <w:p w14:paraId="17701AF9"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19</w:t>
            </w:r>
          </w:p>
        </w:tc>
        <w:tc>
          <w:tcPr>
            <w:tcW w:w="876" w:type="dxa"/>
            <w:tcBorders>
              <w:bottom w:val="nil"/>
            </w:tcBorders>
          </w:tcPr>
          <w:p w14:paraId="42C785F8"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000000"/>
                <w:lang w:eastAsia="de-CH"/>
              </w:rPr>
            </w:pPr>
            <w:r>
              <w:rPr>
                <w:color w:val="000000"/>
                <w:lang w:eastAsia="de-CH"/>
              </w:rPr>
              <w:t>2030</w:t>
            </w:r>
          </w:p>
          <w:p w14:paraId="7B6B47D1"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NECP</w:t>
            </w:r>
          </w:p>
        </w:tc>
        <w:tc>
          <w:tcPr>
            <w:tcW w:w="1042" w:type="dxa"/>
            <w:tcBorders>
              <w:bottom w:val="nil"/>
            </w:tcBorders>
          </w:tcPr>
          <w:p w14:paraId="5DAF1D20"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2050</w:t>
            </w:r>
            <w:r>
              <w:rPr>
                <w:color w:val="000000"/>
                <w:lang w:eastAsia="de-CH"/>
              </w:rPr>
              <w:br/>
              <w:t>1.94TW</w:t>
            </w:r>
          </w:p>
        </w:tc>
        <w:tc>
          <w:tcPr>
            <w:tcW w:w="845" w:type="dxa"/>
            <w:tcBorders>
              <w:bottom w:val="nil"/>
            </w:tcBorders>
          </w:tcPr>
          <w:p w14:paraId="21FD4CBD"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1</w:t>
            </w:r>
          </w:p>
        </w:tc>
        <w:tc>
          <w:tcPr>
            <w:tcW w:w="1159" w:type="dxa"/>
            <w:tcBorders>
              <w:bottom w:val="nil"/>
            </w:tcBorders>
          </w:tcPr>
          <w:p w14:paraId="0D75A8A8"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1</w:t>
            </w:r>
            <w:r>
              <w:rPr>
                <w:color w:val="000000"/>
                <w:lang w:eastAsia="de-CH"/>
              </w:rPr>
              <w:br/>
              <w:t>0.891TW</w:t>
            </w:r>
          </w:p>
        </w:tc>
        <w:tc>
          <w:tcPr>
            <w:tcW w:w="1042" w:type="dxa"/>
            <w:tcBorders>
              <w:bottom w:val="nil"/>
            </w:tcBorders>
          </w:tcPr>
          <w:p w14:paraId="75D3FF22"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2</w:t>
            </w:r>
            <w:r>
              <w:rPr>
                <w:color w:val="000000"/>
                <w:lang w:eastAsia="de-CH"/>
              </w:rPr>
              <w:br/>
              <w:t>1.94TW</w:t>
            </w:r>
          </w:p>
        </w:tc>
        <w:tc>
          <w:tcPr>
            <w:tcW w:w="923" w:type="dxa"/>
            <w:tcBorders>
              <w:bottom w:val="nil"/>
            </w:tcBorders>
          </w:tcPr>
          <w:p w14:paraId="60EFADD7"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2-3</w:t>
            </w:r>
            <w:r>
              <w:rPr>
                <w:color w:val="000000"/>
                <w:lang w:eastAsia="de-CH"/>
              </w:rPr>
              <w:br/>
              <w:t>8.8TW</w:t>
            </w:r>
          </w:p>
        </w:tc>
        <w:tc>
          <w:tcPr>
            <w:tcW w:w="845" w:type="dxa"/>
            <w:tcBorders>
              <w:bottom w:val="nil"/>
            </w:tcBorders>
          </w:tcPr>
          <w:p w14:paraId="65ECFFEC"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1</w:t>
            </w:r>
            <w:r>
              <w:rPr>
                <w:color w:val="000000"/>
                <w:lang w:eastAsia="de-CH"/>
              </w:rPr>
              <w:br/>
              <w:t>2030</w:t>
            </w:r>
          </w:p>
        </w:tc>
        <w:tc>
          <w:tcPr>
            <w:tcW w:w="883" w:type="dxa"/>
            <w:tcBorders>
              <w:bottom w:val="nil"/>
            </w:tcBorders>
          </w:tcPr>
          <w:p w14:paraId="5022F360"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3-2</w:t>
            </w:r>
            <w:r>
              <w:rPr>
                <w:color w:val="000000"/>
                <w:lang w:eastAsia="de-CH"/>
              </w:rPr>
              <w:br/>
              <w:t>2050</w:t>
            </w:r>
          </w:p>
        </w:tc>
        <w:tc>
          <w:tcPr>
            <w:tcW w:w="845" w:type="dxa"/>
            <w:tcBorders>
              <w:bottom w:val="nil"/>
            </w:tcBorders>
          </w:tcPr>
          <w:p w14:paraId="67DF8044"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4-1</w:t>
            </w:r>
            <w:r>
              <w:rPr>
                <w:color w:val="000000"/>
                <w:lang w:eastAsia="de-CH"/>
              </w:rPr>
              <w:br/>
              <w:t>2030</w:t>
            </w:r>
          </w:p>
        </w:tc>
        <w:tc>
          <w:tcPr>
            <w:tcW w:w="882" w:type="dxa"/>
            <w:tcBorders>
              <w:bottom w:val="nil"/>
            </w:tcBorders>
          </w:tcPr>
          <w:p w14:paraId="04489B1B"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4-2</w:t>
            </w:r>
            <w:r>
              <w:rPr>
                <w:color w:val="000000"/>
                <w:lang w:eastAsia="de-CH"/>
              </w:rPr>
              <w:br/>
              <w:t>2050</w:t>
            </w:r>
          </w:p>
        </w:tc>
      </w:tr>
      <w:tr w:rsidR="006C67E2" w14:paraId="2F7E05B5" w14:textId="77777777" w:rsidTr="006C67E2">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8905CDA" w14:textId="77777777" w:rsidR="006C67E2" w:rsidRDefault="008B1F2D">
            <w:pPr>
              <w:spacing w:line="240" w:lineRule="auto"/>
              <w:ind w:firstLine="0"/>
              <w:jc w:val="left"/>
              <w:rPr>
                <w:i/>
                <w:iCs/>
                <w:color w:val="000000"/>
                <w:lang w:eastAsia="de-CH"/>
              </w:rPr>
            </w:pPr>
            <w:r>
              <w:rPr>
                <w:color w:val="000000"/>
                <w:lang w:eastAsia="de-CH"/>
              </w:rPr>
              <w:t xml:space="preserve">Total Installed PV capacity </w:t>
            </w:r>
          </w:p>
          <w:p w14:paraId="2546C547" w14:textId="77777777" w:rsidR="006C67E2" w:rsidRDefault="008B1F2D">
            <w:pPr>
              <w:spacing w:line="240" w:lineRule="auto"/>
              <w:ind w:firstLine="0"/>
              <w:jc w:val="left"/>
              <w:rPr>
                <w:color w:val="000000"/>
                <w:lang w:eastAsia="de-CH"/>
              </w:rPr>
            </w:pPr>
            <w:r>
              <w:rPr>
                <w:color w:val="000000"/>
                <w:lang w:eastAsia="de-CH"/>
              </w:rPr>
              <w:t>[GW]</w:t>
            </w:r>
          </w:p>
        </w:tc>
        <w:tc>
          <w:tcPr>
            <w:tcW w:w="845" w:type="dxa"/>
            <w:vAlign w:val="center"/>
          </w:tcPr>
          <w:p w14:paraId="270B037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1.2</w:t>
            </w:r>
          </w:p>
        </w:tc>
        <w:tc>
          <w:tcPr>
            <w:tcW w:w="876" w:type="dxa"/>
            <w:vAlign w:val="center"/>
          </w:tcPr>
          <w:p w14:paraId="6C90E1C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6.5</w:t>
            </w:r>
          </w:p>
        </w:tc>
        <w:tc>
          <w:tcPr>
            <w:tcW w:w="1042" w:type="dxa"/>
            <w:vAlign w:val="center"/>
          </w:tcPr>
          <w:p w14:paraId="0D33025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40.0</w:t>
            </w:r>
          </w:p>
        </w:tc>
        <w:tc>
          <w:tcPr>
            <w:tcW w:w="845" w:type="dxa"/>
            <w:vAlign w:val="center"/>
          </w:tcPr>
          <w:p w14:paraId="78EE668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75.5</w:t>
            </w:r>
          </w:p>
        </w:tc>
        <w:tc>
          <w:tcPr>
            <w:tcW w:w="1159" w:type="dxa"/>
            <w:vAlign w:val="center"/>
          </w:tcPr>
          <w:p w14:paraId="6CE114F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85.6</w:t>
            </w:r>
          </w:p>
        </w:tc>
        <w:tc>
          <w:tcPr>
            <w:tcW w:w="1042" w:type="dxa"/>
            <w:vAlign w:val="center"/>
          </w:tcPr>
          <w:p w14:paraId="11EE881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00.2</w:t>
            </w:r>
          </w:p>
        </w:tc>
        <w:tc>
          <w:tcPr>
            <w:tcW w:w="923" w:type="dxa"/>
            <w:vAlign w:val="center"/>
          </w:tcPr>
          <w:p w14:paraId="06E6FED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8697.8</w:t>
            </w:r>
          </w:p>
        </w:tc>
        <w:tc>
          <w:tcPr>
            <w:tcW w:w="845" w:type="dxa"/>
            <w:vAlign w:val="center"/>
          </w:tcPr>
          <w:p w14:paraId="66CC6CC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9.6</w:t>
            </w:r>
          </w:p>
        </w:tc>
        <w:tc>
          <w:tcPr>
            <w:tcW w:w="883" w:type="dxa"/>
            <w:vAlign w:val="center"/>
          </w:tcPr>
          <w:p w14:paraId="4B76F2B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733.4</w:t>
            </w:r>
          </w:p>
        </w:tc>
        <w:tc>
          <w:tcPr>
            <w:tcW w:w="845" w:type="dxa"/>
            <w:vAlign w:val="center"/>
          </w:tcPr>
          <w:p w14:paraId="2D4AA5E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80.4</w:t>
            </w:r>
          </w:p>
        </w:tc>
        <w:tc>
          <w:tcPr>
            <w:tcW w:w="882" w:type="dxa"/>
            <w:vAlign w:val="center"/>
          </w:tcPr>
          <w:p w14:paraId="23CAA08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15.6</w:t>
            </w:r>
          </w:p>
        </w:tc>
      </w:tr>
      <w:tr w:rsidR="006C67E2" w14:paraId="583877D1" w14:textId="77777777" w:rsidTr="006C67E2">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0ADCB58" w14:textId="77777777" w:rsidR="006C67E2" w:rsidRDefault="008B1F2D">
            <w:pPr>
              <w:spacing w:line="240" w:lineRule="auto"/>
              <w:ind w:firstLine="0"/>
              <w:jc w:val="left"/>
              <w:rPr>
                <w:color w:val="000000"/>
                <w:lang w:eastAsia="de-CH"/>
              </w:rPr>
            </w:pPr>
            <w:r>
              <w:rPr>
                <w:color w:val="000000"/>
                <w:lang w:eastAsia="de-CH"/>
              </w:rPr>
              <w:t xml:space="preserve">Total mean PV production </w:t>
            </w:r>
            <w:r>
              <w:rPr>
                <w:color w:val="000000"/>
                <w:lang w:eastAsia="de-CH"/>
              </w:rPr>
              <w:br/>
              <w:t>[GW]</w:t>
            </w:r>
          </w:p>
        </w:tc>
        <w:tc>
          <w:tcPr>
            <w:tcW w:w="845" w:type="dxa"/>
            <w:vAlign w:val="center"/>
          </w:tcPr>
          <w:p w14:paraId="765EB99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5</w:t>
            </w:r>
          </w:p>
        </w:tc>
        <w:tc>
          <w:tcPr>
            <w:tcW w:w="876" w:type="dxa"/>
            <w:vAlign w:val="center"/>
          </w:tcPr>
          <w:p w14:paraId="2B02F92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1042" w:type="dxa"/>
            <w:vAlign w:val="center"/>
          </w:tcPr>
          <w:p w14:paraId="2C1C12A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9</w:t>
            </w:r>
          </w:p>
        </w:tc>
        <w:tc>
          <w:tcPr>
            <w:tcW w:w="845" w:type="dxa"/>
            <w:vAlign w:val="center"/>
          </w:tcPr>
          <w:p w14:paraId="4C05265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2</w:t>
            </w:r>
          </w:p>
        </w:tc>
        <w:tc>
          <w:tcPr>
            <w:tcW w:w="1159" w:type="dxa"/>
            <w:vAlign w:val="center"/>
          </w:tcPr>
          <w:p w14:paraId="7C9D2AAD"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6</w:t>
            </w:r>
          </w:p>
        </w:tc>
        <w:tc>
          <w:tcPr>
            <w:tcW w:w="1042" w:type="dxa"/>
            <w:vAlign w:val="center"/>
          </w:tcPr>
          <w:p w14:paraId="347B22D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0</w:t>
            </w:r>
          </w:p>
        </w:tc>
        <w:tc>
          <w:tcPr>
            <w:tcW w:w="923" w:type="dxa"/>
            <w:vAlign w:val="center"/>
          </w:tcPr>
          <w:p w14:paraId="72F44C7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73.7</w:t>
            </w:r>
          </w:p>
        </w:tc>
        <w:tc>
          <w:tcPr>
            <w:tcW w:w="845" w:type="dxa"/>
            <w:vAlign w:val="center"/>
          </w:tcPr>
          <w:p w14:paraId="2126AAE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3" w:type="dxa"/>
            <w:vAlign w:val="center"/>
          </w:tcPr>
          <w:p w14:paraId="63773DF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62.4</w:t>
            </w:r>
          </w:p>
        </w:tc>
        <w:tc>
          <w:tcPr>
            <w:tcW w:w="845" w:type="dxa"/>
            <w:vAlign w:val="center"/>
          </w:tcPr>
          <w:p w14:paraId="709091E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3</w:t>
            </w:r>
          </w:p>
        </w:tc>
        <w:tc>
          <w:tcPr>
            <w:tcW w:w="882" w:type="dxa"/>
            <w:vAlign w:val="center"/>
          </w:tcPr>
          <w:p w14:paraId="753A4A1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8.1</w:t>
            </w:r>
          </w:p>
        </w:tc>
      </w:tr>
      <w:tr w:rsidR="006C67E2" w14:paraId="7824152B" w14:textId="77777777" w:rsidTr="006C67E2">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095980B2" w14:textId="77777777" w:rsidR="006C67E2" w:rsidRDefault="008B1F2D">
            <w:pPr>
              <w:spacing w:line="240" w:lineRule="auto"/>
              <w:ind w:firstLine="0"/>
              <w:jc w:val="left"/>
              <w:rPr>
                <w:i/>
                <w:iCs/>
                <w:color w:val="000000"/>
                <w:lang w:eastAsia="de-CH"/>
              </w:rPr>
            </w:pPr>
            <w:r>
              <w:rPr>
                <w:color w:val="000000"/>
                <w:lang w:eastAsia="de-CH"/>
              </w:rPr>
              <w:t xml:space="preserve">Total mean </w:t>
            </w:r>
            <w:r>
              <w:rPr>
                <w:color w:val="000000"/>
                <w:lang w:eastAsia="de-CH"/>
              </w:rPr>
              <w:t>variability</w:t>
            </w:r>
          </w:p>
          <w:p w14:paraId="49AAD221" w14:textId="77777777" w:rsidR="006C67E2" w:rsidRDefault="008B1F2D">
            <w:pPr>
              <w:spacing w:line="240" w:lineRule="auto"/>
              <w:ind w:firstLine="0"/>
              <w:jc w:val="left"/>
              <w:rPr>
                <w:color w:val="000000"/>
                <w:lang w:eastAsia="de-CH"/>
              </w:rPr>
            </w:pPr>
            <w:r>
              <w:rPr>
                <w:color w:val="000000"/>
                <w:lang w:eastAsia="de-CH"/>
              </w:rPr>
              <w:t>[GW]</w:t>
            </w:r>
          </w:p>
        </w:tc>
        <w:tc>
          <w:tcPr>
            <w:tcW w:w="845" w:type="dxa"/>
            <w:vAlign w:val="center"/>
          </w:tcPr>
          <w:p w14:paraId="394C0EE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76" w:type="dxa"/>
            <w:vAlign w:val="center"/>
          </w:tcPr>
          <w:p w14:paraId="35E5C39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7</w:t>
            </w:r>
          </w:p>
        </w:tc>
        <w:tc>
          <w:tcPr>
            <w:tcW w:w="1042" w:type="dxa"/>
            <w:vAlign w:val="center"/>
          </w:tcPr>
          <w:p w14:paraId="4A8D266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3.9</w:t>
            </w:r>
          </w:p>
        </w:tc>
        <w:tc>
          <w:tcPr>
            <w:tcW w:w="845" w:type="dxa"/>
            <w:vAlign w:val="center"/>
          </w:tcPr>
          <w:p w14:paraId="2406761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5</w:t>
            </w:r>
          </w:p>
        </w:tc>
        <w:tc>
          <w:tcPr>
            <w:tcW w:w="1159" w:type="dxa"/>
            <w:vAlign w:val="center"/>
          </w:tcPr>
          <w:p w14:paraId="26ED06D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c>
          <w:tcPr>
            <w:tcW w:w="1042" w:type="dxa"/>
            <w:vAlign w:val="center"/>
          </w:tcPr>
          <w:p w14:paraId="6E2BCEE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9.2</w:t>
            </w:r>
          </w:p>
        </w:tc>
        <w:tc>
          <w:tcPr>
            <w:tcW w:w="923" w:type="dxa"/>
            <w:vAlign w:val="center"/>
          </w:tcPr>
          <w:p w14:paraId="21AC5BB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1.1</w:t>
            </w:r>
          </w:p>
        </w:tc>
        <w:tc>
          <w:tcPr>
            <w:tcW w:w="845" w:type="dxa"/>
            <w:vAlign w:val="center"/>
          </w:tcPr>
          <w:p w14:paraId="6C483EF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8</w:t>
            </w:r>
          </w:p>
        </w:tc>
        <w:tc>
          <w:tcPr>
            <w:tcW w:w="883" w:type="dxa"/>
            <w:vAlign w:val="center"/>
          </w:tcPr>
          <w:p w14:paraId="2AA3A93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1.9</w:t>
            </w:r>
          </w:p>
        </w:tc>
        <w:tc>
          <w:tcPr>
            <w:tcW w:w="845" w:type="dxa"/>
            <w:vAlign w:val="center"/>
          </w:tcPr>
          <w:p w14:paraId="639FCB5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9</w:t>
            </w:r>
          </w:p>
        </w:tc>
        <w:tc>
          <w:tcPr>
            <w:tcW w:w="882" w:type="dxa"/>
            <w:vAlign w:val="center"/>
          </w:tcPr>
          <w:p w14:paraId="0448CE6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0.0</w:t>
            </w:r>
          </w:p>
        </w:tc>
      </w:tr>
      <w:tr w:rsidR="006C67E2" w14:paraId="58556F03" w14:textId="77777777" w:rsidTr="006C67E2">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B4D1034" w14:textId="77777777" w:rsidR="006C67E2" w:rsidRDefault="008B1F2D">
            <w:pPr>
              <w:spacing w:line="240" w:lineRule="auto"/>
              <w:ind w:firstLine="0"/>
              <w:jc w:val="left"/>
              <w:rPr>
                <w:i/>
                <w:iCs/>
                <w:color w:val="000000"/>
                <w:lang w:eastAsia="de-CH"/>
              </w:rPr>
            </w:pPr>
            <w:r>
              <w:rPr>
                <w:color w:val="000000"/>
                <w:lang w:eastAsia="de-CH"/>
              </w:rPr>
              <w:t>Total max variability</w:t>
            </w:r>
          </w:p>
          <w:p w14:paraId="76735ED9" w14:textId="77777777" w:rsidR="006C67E2" w:rsidRDefault="008B1F2D">
            <w:pPr>
              <w:spacing w:line="240" w:lineRule="auto"/>
              <w:ind w:firstLine="0"/>
              <w:jc w:val="left"/>
              <w:rPr>
                <w:color w:val="000000"/>
                <w:lang w:eastAsia="de-CH"/>
              </w:rPr>
            </w:pPr>
            <w:r>
              <w:rPr>
                <w:color w:val="000000"/>
                <w:lang w:eastAsia="de-CH"/>
              </w:rPr>
              <w:t>[GW</w:t>
            </w:r>
          </w:p>
        </w:tc>
        <w:tc>
          <w:tcPr>
            <w:tcW w:w="845" w:type="dxa"/>
            <w:vAlign w:val="center"/>
          </w:tcPr>
          <w:p w14:paraId="430AA15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w:t>
            </w:r>
          </w:p>
        </w:tc>
        <w:tc>
          <w:tcPr>
            <w:tcW w:w="876" w:type="dxa"/>
            <w:vAlign w:val="center"/>
          </w:tcPr>
          <w:p w14:paraId="09DD7AC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5</w:t>
            </w:r>
          </w:p>
        </w:tc>
        <w:tc>
          <w:tcPr>
            <w:tcW w:w="1042" w:type="dxa"/>
            <w:vAlign w:val="center"/>
          </w:tcPr>
          <w:p w14:paraId="10BBDFC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43.8</w:t>
            </w:r>
          </w:p>
        </w:tc>
        <w:tc>
          <w:tcPr>
            <w:tcW w:w="845" w:type="dxa"/>
            <w:vAlign w:val="center"/>
          </w:tcPr>
          <w:p w14:paraId="1285046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5.2</w:t>
            </w:r>
          </w:p>
        </w:tc>
        <w:tc>
          <w:tcPr>
            <w:tcW w:w="1159" w:type="dxa"/>
            <w:vAlign w:val="center"/>
          </w:tcPr>
          <w:p w14:paraId="1406A9D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2.7</w:t>
            </w:r>
          </w:p>
        </w:tc>
        <w:tc>
          <w:tcPr>
            <w:tcW w:w="1042" w:type="dxa"/>
            <w:vAlign w:val="center"/>
          </w:tcPr>
          <w:p w14:paraId="5EAEE024"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7</w:t>
            </w:r>
          </w:p>
        </w:tc>
        <w:tc>
          <w:tcPr>
            <w:tcW w:w="923" w:type="dxa"/>
            <w:vAlign w:val="center"/>
          </w:tcPr>
          <w:p w14:paraId="75D9BE0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5.6</w:t>
            </w:r>
          </w:p>
        </w:tc>
        <w:tc>
          <w:tcPr>
            <w:tcW w:w="845" w:type="dxa"/>
            <w:vAlign w:val="center"/>
          </w:tcPr>
          <w:p w14:paraId="3D5B596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2</w:t>
            </w:r>
          </w:p>
        </w:tc>
        <w:tc>
          <w:tcPr>
            <w:tcW w:w="883" w:type="dxa"/>
            <w:vAlign w:val="center"/>
          </w:tcPr>
          <w:p w14:paraId="74807B1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7FFED23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0</w:t>
            </w:r>
          </w:p>
        </w:tc>
        <w:tc>
          <w:tcPr>
            <w:tcW w:w="882" w:type="dxa"/>
            <w:vAlign w:val="center"/>
          </w:tcPr>
          <w:p w14:paraId="6DD3259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5</w:t>
            </w:r>
          </w:p>
        </w:tc>
      </w:tr>
      <w:tr w:rsidR="006C67E2" w14:paraId="5A991611" w14:textId="77777777" w:rsidTr="006C67E2">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6090B49B" w14:textId="77777777" w:rsidR="006C67E2" w:rsidRDefault="008B1F2D">
            <w:pPr>
              <w:spacing w:line="240" w:lineRule="auto"/>
              <w:ind w:firstLine="0"/>
              <w:jc w:val="left"/>
              <w:rPr>
                <w:i/>
                <w:iCs/>
                <w:color w:val="000000"/>
                <w:lang w:eastAsia="de-CH"/>
              </w:rPr>
            </w:pPr>
            <w:r>
              <w:rPr>
                <w:color w:val="000000"/>
                <w:lang w:eastAsia="de-CH"/>
              </w:rPr>
              <w:t>Mean variability / PV production</w:t>
            </w:r>
          </w:p>
          <w:p w14:paraId="2A6D9B71" w14:textId="77777777" w:rsidR="006C67E2" w:rsidRDefault="008B1F2D">
            <w:pPr>
              <w:spacing w:line="240" w:lineRule="auto"/>
              <w:ind w:firstLine="0"/>
              <w:jc w:val="left"/>
              <w:rPr>
                <w:color w:val="000000"/>
                <w:lang w:eastAsia="de-CH"/>
              </w:rPr>
            </w:pPr>
            <w:r>
              <w:rPr>
                <w:color w:val="000000"/>
                <w:lang w:eastAsia="de-CH"/>
              </w:rPr>
              <w:t>[%]</w:t>
            </w:r>
          </w:p>
        </w:tc>
        <w:tc>
          <w:tcPr>
            <w:tcW w:w="845" w:type="dxa"/>
            <w:vAlign w:val="center"/>
          </w:tcPr>
          <w:p w14:paraId="49F0FE9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1%</w:t>
            </w:r>
          </w:p>
        </w:tc>
        <w:tc>
          <w:tcPr>
            <w:tcW w:w="876" w:type="dxa"/>
            <w:vAlign w:val="center"/>
          </w:tcPr>
          <w:p w14:paraId="3D62C33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2%</w:t>
            </w:r>
          </w:p>
        </w:tc>
        <w:tc>
          <w:tcPr>
            <w:tcW w:w="1042" w:type="dxa"/>
            <w:vAlign w:val="center"/>
          </w:tcPr>
          <w:p w14:paraId="10E7D3D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5.4%</w:t>
            </w:r>
          </w:p>
        </w:tc>
        <w:tc>
          <w:tcPr>
            <w:tcW w:w="845" w:type="dxa"/>
            <w:vAlign w:val="center"/>
          </w:tcPr>
          <w:p w14:paraId="28B6EE8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w:t>
            </w:r>
          </w:p>
        </w:tc>
        <w:tc>
          <w:tcPr>
            <w:tcW w:w="1159" w:type="dxa"/>
            <w:vAlign w:val="center"/>
          </w:tcPr>
          <w:p w14:paraId="0CE9311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w:t>
            </w:r>
          </w:p>
        </w:tc>
        <w:tc>
          <w:tcPr>
            <w:tcW w:w="1042" w:type="dxa"/>
            <w:vAlign w:val="center"/>
          </w:tcPr>
          <w:p w14:paraId="690E2CB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923" w:type="dxa"/>
            <w:vAlign w:val="center"/>
          </w:tcPr>
          <w:p w14:paraId="5FD5E94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w:t>
            </w:r>
          </w:p>
        </w:tc>
        <w:tc>
          <w:tcPr>
            <w:tcW w:w="845" w:type="dxa"/>
            <w:vAlign w:val="center"/>
          </w:tcPr>
          <w:p w14:paraId="2C642F1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4%</w:t>
            </w:r>
          </w:p>
        </w:tc>
        <w:tc>
          <w:tcPr>
            <w:tcW w:w="883" w:type="dxa"/>
            <w:vAlign w:val="center"/>
          </w:tcPr>
          <w:p w14:paraId="1A6FC32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5%</w:t>
            </w:r>
          </w:p>
        </w:tc>
        <w:tc>
          <w:tcPr>
            <w:tcW w:w="845" w:type="dxa"/>
            <w:vAlign w:val="center"/>
          </w:tcPr>
          <w:p w14:paraId="4C9E665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6%</w:t>
            </w:r>
          </w:p>
        </w:tc>
        <w:tc>
          <w:tcPr>
            <w:tcW w:w="882" w:type="dxa"/>
            <w:vAlign w:val="center"/>
          </w:tcPr>
          <w:p w14:paraId="73C7FF4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6C67E2" w14:paraId="0F75CC2A" w14:textId="77777777" w:rsidTr="006C67E2">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DF06AE9" w14:textId="77777777" w:rsidR="006C67E2" w:rsidRDefault="008B1F2D">
            <w:pPr>
              <w:spacing w:line="240" w:lineRule="auto"/>
              <w:ind w:firstLine="0"/>
              <w:jc w:val="left"/>
              <w:rPr>
                <w:i/>
                <w:iCs/>
                <w:color w:val="000000"/>
                <w:lang w:eastAsia="de-CH"/>
              </w:rPr>
            </w:pPr>
            <w:r>
              <w:rPr>
                <w:color w:val="000000"/>
                <w:lang w:eastAsia="de-CH"/>
              </w:rPr>
              <w:t xml:space="preserve">Max </w:t>
            </w:r>
            <w:r>
              <w:rPr>
                <w:color w:val="000000"/>
                <w:lang w:eastAsia="de-CH"/>
              </w:rPr>
              <w:t>variability / PV production</w:t>
            </w:r>
          </w:p>
          <w:p w14:paraId="4B42333A" w14:textId="77777777" w:rsidR="006C67E2" w:rsidRDefault="008B1F2D">
            <w:pPr>
              <w:spacing w:line="240" w:lineRule="auto"/>
              <w:ind w:firstLine="0"/>
              <w:jc w:val="left"/>
              <w:rPr>
                <w:color w:val="000000"/>
                <w:lang w:eastAsia="de-CH"/>
              </w:rPr>
            </w:pPr>
            <w:r>
              <w:rPr>
                <w:color w:val="000000"/>
                <w:lang w:eastAsia="de-CH"/>
              </w:rPr>
              <w:t>[%]</w:t>
            </w:r>
          </w:p>
        </w:tc>
        <w:tc>
          <w:tcPr>
            <w:tcW w:w="845" w:type="dxa"/>
            <w:vAlign w:val="center"/>
          </w:tcPr>
          <w:p w14:paraId="45B415F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7.1%</w:t>
            </w:r>
          </w:p>
        </w:tc>
        <w:tc>
          <w:tcPr>
            <w:tcW w:w="876" w:type="dxa"/>
            <w:vAlign w:val="center"/>
          </w:tcPr>
          <w:p w14:paraId="28BB225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3%</w:t>
            </w:r>
          </w:p>
        </w:tc>
        <w:tc>
          <w:tcPr>
            <w:tcW w:w="1042" w:type="dxa"/>
            <w:vAlign w:val="center"/>
          </w:tcPr>
          <w:p w14:paraId="2E20F7E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6.9%</w:t>
            </w:r>
          </w:p>
        </w:tc>
        <w:tc>
          <w:tcPr>
            <w:tcW w:w="845" w:type="dxa"/>
            <w:vAlign w:val="center"/>
          </w:tcPr>
          <w:p w14:paraId="41D3881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0%</w:t>
            </w:r>
          </w:p>
        </w:tc>
        <w:tc>
          <w:tcPr>
            <w:tcW w:w="1159" w:type="dxa"/>
            <w:vAlign w:val="center"/>
          </w:tcPr>
          <w:p w14:paraId="6B191AD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0.7%</w:t>
            </w:r>
          </w:p>
        </w:tc>
        <w:tc>
          <w:tcPr>
            <w:tcW w:w="1042" w:type="dxa"/>
            <w:vAlign w:val="center"/>
          </w:tcPr>
          <w:p w14:paraId="3D27C2A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923" w:type="dxa"/>
            <w:vAlign w:val="center"/>
          </w:tcPr>
          <w:p w14:paraId="3963A05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6%</w:t>
            </w:r>
          </w:p>
        </w:tc>
        <w:tc>
          <w:tcPr>
            <w:tcW w:w="845" w:type="dxa"/>
            <w:vAlign w:val="center"/>
          </w:tcPr>
          <w:p w14:paraId="3E0B065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9%</w:t>
            </w:r>
          </w:p>
        </w:tc>
        <w:tc>
          <w:tcPr>
            <w:tcW w:w="883" w:type="dxa"/>
            <w:vAlign w:val="center"/>
          </w:tcPr>
          <w:p w14:paraId="4800190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c>
          <w:tcPr>
            <w:tcW w:w="845" w:type="dxa"/>
            <w:vAlign w:val="center"/>
          </w:tcPr>
          <w:p w14:paraId="46CD8D1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5%</w:t>
            </w:r>
          </w:p>
        </w:tc>
        <w:tc>
          <w:tcPr>
            <w:tcW w:w="882" w:type="dxa"/>
            <w:vAlign w:val="center"/>
          </w:tcPr>
          <w:p w14:paraId="56AB94B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1.8%</w:t>
            </w:r>
          </w:p>
        </w:tc>
      </w:tr>
      <w:tr w:rsidR="006C67E2" w14:paraId="0B3ABF59" w14:textId="77777777" w:rsidTr="006C67E2">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35260EE5" w14:textId="77777777" w:rsidR="006C67E2" w:rsidRDefault="008B1F2D">
            <w:pPr>
              <w:spacing w:line="240" w:lineRule="auto"/>
              <w:ind w:firstLine="0"/>
              <w:jc w:val="left"/>
              <w:rPr>
                <w:i/>
                <w:iCs/>
                <w:color w:val="000000"/>
                <w:lang w:eastAsia="de-CH"/>
              </w:rPr>
            </w:pPr>
            <w:r>
              <w:rPr>
                <w:color w:val="000000"/>
                <w:lang w:eastAsia="de-CH"/>
              </w:rPr>
              <w:t>Mean variability reduction</w:t>
            </w:r>
          </w:p>
          <w:p w14:paraId="10164468" w14:textId="77777777" w:rsidR="006C67E2" w:rsidRDefault="008B1F2D">
            <w:pPr>
              <w:spacing w:line="240" w:lineRule="auto"/>
              <w:ind w:firstLine="0"/>
              <w:jc w:val="left"/>
              <w:rPr>
                <w:color w:val="000000"/>
                <w:lang w:eastAsia="de-CH"/>
              </w:rPr>
            </w:pPr>
            <w:r>
              <w:rPr>
                <w:color w:val="000000"/>
                <w:lang w:eastAsia="de-CH"/>
              </w:rPr>
              <w:t>[GW]</w:t>
            </w:r>
          </w:p>
        </w:tc>
        <w:tc>
          <w:tcPr>
            <w:tcW w:w="845" w:type="dxa"/>
            <w:vAlign w:val="center"/>
          </w:tcPr>
          <w:p w14:paraId="414AFBC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74A9213B"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176CD9E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45EF79E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2</w:t>
            </w:r>
          </w:p>
        </w:tc>
        <w:tc>
          <w:tcPr>
            <w:tcW w:w="1159" w:type="dxa"/>
            <w:vAlign w:val="center"/>
          </w:tcPr>
          <w:p w14:paraId="0F24AC1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5</w:t>
            </w:r>
          </w:p>
        </w:tc>
        <w:tc>
          <w:tcPr>
            <w:tcW w:w="1042" w:type="dxa"/>
            <w:vAlign w:val="center"/>
          </w:tcPr>
          <w:p w14:paraId="0CEA12D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7</w:t>
            </w:r>
          </w:p>
        </w:tc>
        <w:tc>
          <w:tcPr>
            <w:tcW w:w="923" w:type="dxa"/>
            <w:vAlign w:val="center"/>
          </w:tcPr>
          <w:p w14:paraId="0AE2B0C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2.1</w:t>
            </w:r>
          </w:p>
        </w:tc>
        <w:tc>
          <w:tcPr>
            <w:tcW w:w="845" w:type="dxa"/>
            <w:vAlign w:val="center"/>
          </w:tcPr>
          <w:p w14:paraId="35A5A6B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9</w:t>
            </w:r>
          </w:p>
        </w:tc>
        <w:tc>
          <w:tcPr>
            <w:tcW w:w="883" w:type="dxa"/>
            <w:vAlign w:val="center"/>
          </w:tcPr>
          <w:p w14:paraId="2EFA09E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0</w:t>
            </w:r>
          </w:p>
        </w:tc>
        <w:tc>
          <w:tcPr>
            <w:tcW w:w="845" w:type="dxa"/>
            <w:vAlign w:val="center"/>
          </w:tcPr>
          <w:p w14:paraId="4959F48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0.8</w:t>
            </w:r>
          </w:p>
        </w:tc>
        <w:tc>
          <w:tcPr>
            <w:tcW w:w="882" w:type="dxa"/>
            <w:vAlign w:val="center"/>
          </w:tcPr>
          <w:p w14:paraId="1B0789B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w:t>
            </w:r>
          </w:p>
        </w:tc>
      </w:tr>
      <w:tr w:rsidR="006C67E2" w14:paraId="7E655A8F" w14:textId="77777777" w:rsidTr="006C67E2">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67CB5D98" w14:textId="77777777" w:rsidR="006C67E2" w:rsidRDefault="008B1F2D">
            <w:pPr>
              <w:spacing w:line="240" w:lineRule="auto"/>
              <w:ind w:firstLine="0"/>
              <w:jc w:val="left"/>
              <w:rPr>
                <w:i/>
                <w:iCs/>
                <w:color w:val="000000"/>
                <w:lang w:eastAsia="de-CH"/>
              </w:rPr>
            </w:pPr>
            <w:r>
              <w:rPr>
                <w:color w:val="000000"/>
                <w:lang w:eastAsia="de-CH"/>
              </w:rPr>
              <w:t>Max variability reduction</w:t>
            </w:r>
          </w:p>
          <w:p w14:paraId="7FD28D1F" w14:textId="77777777" w:rsidR="006C67E2" w:rsidRDefault="008B1F2D">
            <w:pPr>
              <w:spacing w:line="240" w:lineRule="auto"/>
              <w:ind w:firstLine="0"/>
              <w:jc w:val="left"/>
              <w:rPr>
                <w:color w:val="000000"/>
                <w:lang w:eastAsia="de-CH"/>
              </w:rPr>
            </w:pPr>
            <w:r>
              <w:rPr>
                <w:color w:val="000000"/>
                <w:lang w:eastAsia="de-CH"/>
              </w:rPr>
              <w:t>[GW]</w:t>
            </w:r>
          </w:p>
        </w:tc>
        <w:tc>
          <w:tcPr>
            <w:tcW w:w="845" w:type="dxa"/>
            <w:vAlign w:val="center"/>
          </w:tcPr>
          <w:p w14:paraId="4B7CD69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0F417AA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5E0A648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4FBF7A6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3</w:t>
            </w:r>
          </w:p>
        </w:tc>
        <w:tc>
          <w:tcPr>
            <w:tcW w:w="1159" w:type="dxa"/>
            <w:vAlign w:val="center"/>
          </w:tcPr>
          <w:p w14:paraId="7FC8198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7.4</w:t>
            </w:r>
          </w:p>
        </w:tc>
        <w:tc>
          <w:tcPr>
            <w:tcW w:w="1042" w:type="dxa"/>
            <w:vAlign w:val="center"/>
          </w:tcPr>
          <w:p w14:paraId="3A878AB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1</w:t>
            </w:r>
          </w:p>
        </w:tc>
        <w:tc>
          <w:tcPr>
            <w:tcW w:w="923" w:type="dxa"/>
            <w:vAlign w:val="center"/>
          </w:tcPr>
          <w:p w14:paraId="7CE2278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63.0</w:t>
            </w:r>
          </w:p>
        </w:tc>
        <w:tc>
          <w:tcPr>
            <w:tcW w:w="845" w:type="dxa"/>
            <w:vAlign w:val="center"/>
          </w:tcPr>
          <w:p w14:paraId="0B13996D"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3</w:t>
            </w:r>
          </w:p>
        </w:tc>
        <w:tc>
          <w:tcPr>
            <w:tcW w:w="883" w:type="dxa"/>
            <w:vAlign w:val="center"/>
          </w:tcPr>
          <w:p w14:paraId="09F1986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8.8</w:t>
            </w:r>
          </w:p>
        </w:tc>
        <w:tc>
          <w:tcPr>
            <w:tcW w:w="845" w:type="dxa"/>
            <w:vAlign w:val="center"/>
          </w:tcPr>
          <w:p w14:paraId="146F9A6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5</w:t>
            </w:r>
          </w:p>
        </w:tc>
        <w:tc>
          <w:tcPr>
            <w:tcW w:w="882" w:type="dxa"/>
            <w:vAlign w:val="center"/>
          </w:tcPr>
          <w:p w14:paraId="1883411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13.3</w:t>
            </w:r>
          </w:p>
        </w:tc>
      </w:tr>
      <w:tr w:rsidR="006C67E2" w14:paraId="6B797702" w14:textId="77777777" w:rsidTr="006C67E2">
        <w:trPr>
          <w:cnfStyle w:val="000000100000" w:firstRow="0" w:lastRow="0" w:firstColumn="0" w:lastColumn="0" w:oddVBand="0" w:evenVBand="0" w:oddHBand="1" w:evenHBand="0" w:firstRowFirstColumn="0" w:firstRowLastColumn="0" w:lastRowFirstColumn="0" w:lastRowLastColumn="0"/>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1150112B" w14:textId="77777777" w:rsidR="006C67E2" w:rsidRDefault="008B1F2D">
            <w:pPr>
              <w:spacing w:line="240" w:lineRule="auto"/>
              <w:ind w:firstLine="0"/>
              <w:jc w:val="left"/>
              <w:rPr>
                <w:i/>
                <w:iCs/>
                <w:color w:val="000000"/>
                <w:lang w:eastAsia="de-CH"/>
              </w:rPr>
            </w:pPr>
            <w:r>
              <w:rPr>
                <w:color w:val="000000"/>
                <w:lang w:eastAsia="de-CH"/>
              </w:rPr>
              <w:t xml:space="preserve">Mean </w:t>
            </w:r>
            <w:r>
              <w:rPr>
                <w:color w:val="000000"/>
                <w:lang w:eastAsia="de-CH"/>
              </w:rPr>
              <w:t>variability reduction</w:t>
            </w:r>
          </w:p>
          <w:p w14:paraId="47AF63C8" w14:textId="77777777" w:rsidR="006C67E2" w:rsidRDefault="008B1F2D">
            <w:pPr>
              <w:spacing w:line="240" w:lineRule="auto"/>
              <w:ind w:firstLine="0"/>
              <w:jc w:val="left"/>
              <w:rPr>
                <w:color w:val="000000"/>
                <w:lang w:eastAsia="de-CH"/>
              </w:rPr>
            </w:pPr>
            <w:r>
              <w:rPr>
                <w:color w:val="000000"/>
                <w:lang w:eastAsia="de-CH"/>
              </w:rPr>
              <w:t>[%]</w:t>
            </w:r>
          </w:p>
        </w:tc>
        <w:tc>
          <w:tcPr>
            <w:tcW w:w="845" w:type="dxa"/>
            <w:vAlign w:val="center"/>
          </w:tcPr>
          <w:p w14:paraId="2E93BC3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74A915B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15B24DF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7464EF3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44.4%</w:t>
            </w:r>
          </w:p>
        </w:tc>
        <w:tc>
          <w:tcPr>
            <w:tcW w:w="1159" w:type="dxa"/>
            <w:vAlign w:val="center"/>
          </w:tcPr>
          <w:p w14:paraId="5F39001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9.1%</w:t>
            </w:r>
          </w:p>
        </w:tc>
        <w:tc>
          <w:tcPr>
            <w:tcW w:w="1042" w:type="dxa"/>
            <w:vAlign w:val="center"/>
          </w:tcPr>
          <w:p w14:paraId="28C4814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8%</w:t>
            </w:r>
          </w:p>
        </w:tc>
        <w:tc>
          <w:tcPr>
            <w:tcW w:w="923" w:type="dxa"/>
            <w:vAlign w:val="center"/>
          </w:tcPr>
          <w:p w14:paraId="15A0CA0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5.0%</w:t>
            </w:r>
          </w:p>
        </w:tc>
        <w:tc>
          <w:tcPr>
            <w:tcW w:w="845" w:type="dxa"/>
            <w:vAlign w:val="center"/>
          </w:tcPr>
          <w:p w14:paraId="54742A3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33.3%</w:t>
            </w:r>
          </w:p>
        </w:tc>
        <w:tc>
          <w:tcPr>
            <w:tcW w:w="883" w:type="dxa"/>
            <w:vAlign w:val="center"/>
          </w:tcPr>
          <w:p w14:paraId="0784637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14.4%</w:t>
            </w:r>
          </w:p>
        </w:tc>
        <w:tc>
          <w:tcPr>
            <w:tcW w:w="845" w:type="dxa"/>
            <w:vAlign w:val="center"/>
          </w:tcPr>
          <w:p w14:paraId="7CE96E4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9.6%</w:t>
            </w:r>
          </w:p>
        </w:tc>
        <w:tc>
          <w:tcPr>
            <w:tcW w:w="882" w:type="dxa"/>
            <w:vAlign w:val="center"/>
          </w:tcPr>
          <w:p w14:paraId="223878A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lang w:eastAsia="de-CH"/>
              </w:rPr>
            </w:pPr>
            <w:r>
              <w:rPr>
                <w:color w:val="000000"/>
                <w:lang w:eastAsia="de-CH"/>
              </w:rPr>
              <w:t>28.1%</w:t>
            </w:r>
          </w:p>
        </w:tc>
      </w:tr>
      <w:tr w:rsidR="006C67E2" w14:paraId="5C7154F1" w14:textId="77777777" w:rsidTr="006C67E2">
        <w:trPr>
          <w:trHeight w:val="634"/>
          <w:jc w:val="center"/>
        </w:trPr>
        <w:tc>
          <w:tcPr>
            <w:cnfStyle w:val="001000000000" w:firstRow="0" w:lastRow="0" w:firstColumn="1" w:lastColumn="0" w:oddVBand="0" w:evenVBand="0" w:oddHBand="0" w:evenHBand="0" w:firstRowFirstColumn="0" w:firstRowLastColumn="0" w:lastRowFirstColumn="0" w:lastRowLastColumn="0"/>
            <w:tcW w:w="3373" w:type="dxa"/>
            <w:tcBorders>
              <w:right w:val="nil"/>
            </w:tcBorders>
          </w:tcPr>
          <w:p w14:paraId="2DD7677D" w14:textId="77777777" w:rsidR="006C67E2" w:rsidRDefault="008B1F2D">
            <w:pPr>
              <w:spacing w:line="240" w:lineRule="auto"/>
              <w:ind w:firstLine="0"/>
              <w:jc w:val="left"/>
              <w:rPr>
                <w:i/>
                <w:iCs/>
                <w:color w:val="000000"/>
                <w:lang w:eastAsia="de-CH"/>
              </w:rPr>
            </w:pPr>
            <w:r>
              <w:rPr>
                <w:color w:val="000000"/>
                <w:lang w:eastAsia="de-CH"/>
              </w:rPr>
              <w:t xml:space="preserve">Max variability reduction </w:t>
            </w:r>
          </w:p>
          <w:p w14:paraId="3BA9DF48" w14:textId="77777777" w:rsidR="006C67E2" w:rsidRDefault="008B1F2D">
            <w:pPr>
              <w:spacing w:line="240" w:lineRule="auto"/>
              <w:ind w:firstLine="0"/>
              <w:jc w:val="left"/>
              <w:rPr>
                <w:color w:val="000000"/>
                <w:lang w:eastAsia="de-CH"/>
              </w:rPr>
            </w:pPr>
            <w:r>
              <w:rPr>
                <w:color w:val="000000"/>
                <w:lang w:eastAsia="de-CH"/>
              </w:rPr>
              <w:t>[%]</w:t>
            </w:r>
          </w:p>
        </w:tc>
        <w:tc>
          <w:tcPr>
            <w:tcW w:w="845" w:type="dxa"/>
            <w:vAlign w:val="center"/>
          </w:tcPr>
          <w:p w14:paraId="7EE7A1D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w:t>
            </w:r>
          </w:p>
        </w:tc>
        <w:tc>
          <w:tcPr>
            <w:tcW w:w="876" w:type="dxa"/>
            <w:vAlign w:val="center"/>
          </w:tcPr>
          <w:p w14:paraId="1737FF3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1042" w:type="dxa"/>
            <w:vAlign w:val="center"/>
          </w:tcPr>
          <w:p w14:paraId="5A4763B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lang w:eastAsia="de-CH"/>
              </w:rPr>
            </w:pPr>
            <w:r>
              <w:rPr>
                <w:sz w:val="20"/>
                <w:szCs w:val="20"/>
                <w:lang w:eastAsia="de-CH"/>
              </w:rPr>
              <w:t>-</w:t>
            </w:r>
          </w:p>
        </w:tc>
        <w:tc>
          <w:tcPr>
            <w:tcW w:w="845" w:type="dxa"/>
            <w:vAlign w:val="center"/>
          </w:tcPr>
          <w:p w14:paraId="7FC8F87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8.8%</w:t>
            </w:r>
          </w:p>
        </w:tc>
        <w:tc>
          <w:tcPr>
            <w:tcW w:w="1159" w:type="dxa"/>
            <w:vAlign w:val="center"/>
          </w:tcPr>
          <w:p w14:paraId="5BF09B4F"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6.8%</w:t>
            </w:r>
          </w:p>
        </w:tc>
        <w:tc>
          <w:tcPr>
            <w:tcW w:w="1042" w:type="dxa"/>
            <w:vAlign w:val="center"/>
          </w:tcPr>
          <w:p w14:paraId="38831AD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9%</w:t>
            </w:r>
          </w:p>
        </w:tc>
        <w:tc>
          <w:tcPr>
            <w:tcW w:w="923" w:type="dxa"/>
            <w:vAlign w:val="center"/>
          </w:tcPr>
          <w:p w14:paraId="18A873B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1.7%</w:t>
            </w:r>
          </w:p>
        </w:tc>
        <w:tc>
          <w:tcPr>
            <w:tcW w:w="845" w:type="dxa"/>
            <w:vAlign w:val="center"/>
          </w:tcPr>
          <w:p w14:paraId="116CA26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7.1%</w:t>
            </w:r>
          </w:p>
        </w:tc>
        <w:tc>
          <w:tcPr>
            <w:tcW w:w="883" w:type="dxa"/>
            <w:vAlign w:val="center"/>
          </w:tcPr>
          <w:p w14:paraId="0FA0131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0.1%</w:t>
            </w:r>
          </w:p>
        </w:tc>
        <w:tc>
          <w:tcPr>
            <w:tcW w:w="845" w:type="dxa"/>
            <w:vAlign w:val="center"/>
          </w:tcPr>
          <w:p w14:paraId="0B09AEA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29.4%</w:t>
            </w:r>
          </w:p>
        </w:tc>
        <w:tc>
          <w:tcPr>
            <w:tcW w:w="882" w:type="dxa"/>
            <w:vAlign w:val="center"/>
          </w:tcPr>
          <w:p w14:paraId="0D7F01B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color w:val="000000"/>
                <w:lang w:eastAsia="de-CH"/>
              </w:rPr>
            </w:pPr>
            <w:r>
              <w:rPr>
                <w:color w:val="000000"/>
                <w:lang w:eastAsia="de-CH"/>
              </w:rPr>
              <w:t>30.4%</w:t>
            </w:r>
          </w:p>
        </w:tc>
      </w:tr>
    </w:tbl>
    <w:p w14:paraId="02D499BD" w14:textId="77777777" w:rsidR="006C67E2" w:rsidRDefault="008B1F2D">
      <w:pPr>
        <w:pStyle w:val="Beschriftung"/>
        <w:keepNext/>
        <w:sectPr w:rsidR="006C67E2">
          <w:headerReference w:type="default" r:id="rId40"/>
          <w:pgSz w:w="15840" w:h="12240" w:orient="landscape"/>
          <w:pgMar w:top="1417" w:right="1134" w:bottom="1417" w:left="1417" w:header="708" w:footer="0" w:gutter="0"/>
          <w:cols w:space="720"/>
          <w:formProt w:val="0"/>
          <w:docGrid w:linePitch="360" w:charSpace="4096"/>
        </w:sectPr>
      </w:pPr>
      <w:r>
        <w:t xml:space="preserve">Table </w:t>
      </w:r>
      <w:bookmarkStart w:id="183" w:name="_Ref66534567"/>
      <w:bookmarkEnd w:id="183"/>
      <w:r>
        <w:fldChar w:fldCharType="begin"/>
      </w:r>
      <w:r>
        <w:instrText>SEQ Table \* ARABIC</w:instrText>
      </w:r>
      <w:r>
        <w:fldChar w:fldCharType="separate"/>
      </w:r>
      <w:r>
        <w:t>3</w:t>
      </w:r>
      <w:r>
        <w:fldChar w:fldCharType="end"/>
      </w:r>
      <w:r>
        <w:t xml:space="preserve">: Overview of all </w:t>
      </w:r>
      <w:r>
        <w:t>important variables of the various scenarios and their reference data.</w:t>
      </w:r>
    </w:p>
    <w:p w14:paraId="311AA8A0" w14:textId="77777777" w:rsidR="006C67E2" w:rsidRDefault="008B1F2D">
      <w:pPr>
        <w:spacing w:after="160" w:line="259" w:lineRule="auto"/>
        <w:ind w:firstLine="0"/>
        <w:jc w:val="left"/>
        <w:rPr>
          <w:rFonts w:eastAsiaTheme="majorEastAsia" w:cstheme="majorBidi"/>
          <w:b/>
          <w:sz w:val="24"/>
          <w:szCs w:val="26"/>
        </w:rPr>
      </w:pPr>
      <w:r>
        <w:lastRenderedPageBreak/>
        <w:br w:type="page"/>
      </w:r>
    </w:p>
    <w:p w14:paraId="66C3C81C" w14:textId="77777777" w:rsidR="006C67E2" w:rsidRDefault="008B1F2D">
      <w:pPr>
        <w:pStyle w:val="berschrift2"/>
        <w:numPr>
          <w:ilvl w:val="1"/>
          <w:numId w:val="2"/>
        </w:numPr>
        <w:ind w:hanging="578"/>
      </w:pPr>
      <w:bookmarkStart w:id="184" w:name="_Toc66805701"/>
      <w:r>
        <w:lastRenderedPageBreak/>
        <w:t>Notes</w:t>
      </w:r>
      <w:bookmarkEnd w:id="184"/>
    </w:p>
    <w:p w14:paraId="7FE0BDAC" w14:textId="77777777" w:rsidR="006C67E2" w:rsidRDefault="008B1F2D">
      <w:pPr>
        <w:rPr>
          <w:color w:val="FF0000"/>
          <w:lang w:val="de-CH"/>
        </w:rPr>
      </w:pPr>
      <w:r>
        <w:rPr>
          <w:color w:val="FF0000"/>
        </w:rPr>
        <w:t>To meet the EU’s energy and climate targets for 2030, EU Member States need to establish a 10-year integrated national energy and climate plan (NECP) for the period from 2021 to</w:t>
      </w:r>
      <w:r>
        <w:rPr>
          <w:color w:val="FF0000"/>
        </w:rPr>
        <w:t xml:space="preserve"> 2030. </w:t>
      </w:r>
      <w:r>
        <w:rPr>
          <w:color w:val="FF0000"/>
          <w:lang w:val="de-CH"/>
        </w:rPr>
        <w:t>I</w:t>
      </w:r>
    </w:p>
    <w:p w14:paraId="6BD97814" w14:textId="77777777" w:rsidR="006C67E2" w:rsidRDefault="006C67E2">
      <w:pPr>
        <w:rPr>
          <w:color w:val="FF0000"/>
          <w:lang w:val="de-CH"/>
        </w:rPr>
      </w:pPr>
    </w:p>
    <w:p w14:paraId="10E07634" w14:textId="77777777" w:rsidR="006C67E2" w:rsidRDefault="008B1F2D">
      <w:pPr>
        <w:rPr>
          <w:color w:val="FF0000"/>
          <w:lang w:val="de-CH"/>
        </w:rPr>
      </w:pPr>
      <w:r>
        <w:rPr>
          <w:color w:val="FF0000"/>
          <w:lang w:val="de-CH"/>
        </w:rPr>
        <w:t xml:space="preserve">2030 </w:t>
      </w:r>
      <w:proofErr w:type="spellStart"/>
      <w:r>
        <w:rPr>
          <w:color w:val="FF0000"/>
          <w:lang w:val="de-CH"/>
        </w:rPr>
        <w:t>data</w:t>
      </w:r>
      <w:proofErr w:type="spellEnd"/>
      <w:r>
        <w:rPr>
          <w:color w:val="FF0000"/>
          <w:lang w:val="de-CH"/>
        </w:rPr>
        <w:t xml:space="preserve"> </w:t>
      </w:r>
      <w:r>
        <w:rPr>
          <w:rFonts w:ascii="Wingdings" w:eastAsia="Wingdings" w:hAnsi="Wingdings" w:cs="Wingdings"/>
          <w:color w:val="FF0000"/>
        </w:rPr>
        <w:t></w:t>
      </w:r>
      <w:r>
        <w:rPr>
          <w:color w:val="FF0000"/>
          <w:lang w:val="de-CH"/>
        </w:rPr>
        <w:t xml:space="preserve"> IRENA </w:t>
      </w:r>
      <w:r>
        <w:rPr>
          <w:rFonts w:ascii="Wingdings" w:eastAsia="Wingdings" w:hAnsi="Wingdings" w:cs="Wingdings"/>
          <w:color w:val="FF0000"/>
        </w:rPr>
        <w:t></w:t>
      </w:r>
      <w:r>
        <w:rPr>
          <w:color w:val="FF0000"/>
          <w:lang w:val="de-CH"/>
        </w:rPr>
        <w:t xml:space="preserve"> plus </w:t>
      </w:r>
      <w:proofErr w:type="spellStart"/>
      <w:r>
        <w:rPr>
          <w:color w:val="FF0000"/>
          <w:lang w:val="de-CH"/>
        </w:rPr>
        <w:t>missing</w:t>
      </w:r>
      <w:proofErr w:type="spellEnd"/>
      <w:r>
        <w:rPr>
          <w:color w:val="FF0000"/>
          <w:lang w:val="de-CH"/>
        </w:rPr>
        <w:t xml:space="preserve"> countries!!?? </w:t>
      </w:r>
      <w:r>
        <w:rPr>
          <w:rFonts w:ascii="Wingdings" w:eastAsia="Wingdings" w:hAnsi="Wingdings" w:cs="Wingdings"/>
          <w:color w:val="FF0000"/>
        </w:rPr>
        <w:t></w:t>
      </w:r>
      <w:r>
        <w:rPr>
          <w:color w:val="FF0000"/>
          <w:lang w:val="de-CH"/>
        </w:rPr>
        <w:t xml:space="preserve"> CH, UK</w:t>
      </w:r>
    </w:p>
    <w:p w14:paraId="0E2361C4" w14:textId="77777777" w:rsidR="006C67E2" w:rsidRDefault="006C67E2">
      <w:pPr>
        <w:rPr>
          <w:color w:val="FF0000"/>
          <w:lang w:val="de-CH"/>
        </w:rPr>
      </w:pPr>
    </w:p>
    <w:p w14:paraId="7E6A4A81" w14:textId="77777777" w:rsidR="006C67E2" w:rsidRDefault="006C67E2">
      <w:pPr>
        <w:rPr>
          <w:color w:val="FF0000"/>
          <w:lang w:val="de-CH"/>
        </w:rPr>
      </w:pPr>
    </w:p>
    <w:p w14:paraId="4EB940CE" w14:textId="77777777" w:rsidR="006C67E2" w:rsidRDefault="008B1F2D">
      <w:pPr>
        <w:rPr>
          <w:color w:val="FF0000"/>
          <w:lang w:val="de-CH"/>
        </w:rPr>
      </w:pPr>
      <w:r>
        <w:rPr>
          <w:color w:val="FF0000"/>
          <w:lang w:val="de-CH"/>
        </w:rPr>
        <w:t xml:space="preserve">CF pro </w:t>
      </w:r>
      <w:proofErr w:type="spellStart"/>
      <w:r>
        <w:rPr>
          <w:color w:val="FF0000"/>
          <w:lang w:val="de-CH"/>
        </w:rPr>
        <w:t>land</w:t>
      </w:r>
      <w:proofErr w:type="spellEnd"/>
      <w:r>
        <w:rPr>
          <w:color w:val="FF0000"/>
          <w:lang w:val="de-CH"/>
        </w:rPr>
        <w:t xml:space="preserve"> vergleichen --&gt; Doris Ide --&gt; wie viel PV brauche ich für gleiche </w:t>
      </w:r>
      <w:proofErr w:type="spellStart"/>
      <w:r>
        <w:rPr>
          <w:color w:val="FF0000"/>
          <w:lang w:val="de-CH"/>
        </w:rPr>
        <w:t>proiduktion</w:t>
      </w:r>
      <w:proofErr w:type="spellEnd"/>
      <w:r>
        <w:rPr>
          <w:color w:val="FF0000"/>
          <w:lang w:val="de-CH"/>
        </w:rPr>
        <w:t xml:space="preserve"> in </w:t>
      </w:r>
      <w:proofErr w:type="spellStart"/>
      <w:r>
        <w:rPr>
          <w:color w:val="FF0000"/>
          <w:lang w:val="de-CH"/>
        </w:rPr>
        <w:t>zb</w:t>
      </w:r>
      <w:proofErr w:type="spellEnd"/>
      <w:r>
        <w:rPr>
          <w:color w:val="FF0000"/>
          <w:lang w:val="de-CH"/>
        </w:rPr>
        <w:t xml:space="preserve"> </w:t>
      </w:r>
      <w:proofErr w:type="spellStart"/>
      <w:r>
        <w:rPr>
          <w:color w:val="FF0000"/>
          <w:lang w:val="de-CH"/>
        </w:rPr>
        <w:t>sweden</w:t>
      </w:r>
      <w:proofErr w:type="spellEnd"/>
      <w:r>
        <w:rPr>
          <w:color w:val="FF0000"/>
          <w:lang w:val="de-CH"/>
        </w:rPr>
        <w:t xml:space="preserve"> </w:t>
      </w:r>
      <w:proofErr w:type="spellStart"/>
      <w:r>
        <w:rPr>
          <w:color w:val="FF0000"/>
          <w:lang w:val="de-CH"/>
        </w:rPr>
        <w:t>than</w:t>
      </w:r>
      <w:proofErr w:type="spellEnd"/>
      <w:r>
        <w:rPr>
          <w:color w:val="FF0000"/>
          <w:lang w:val="de-CH"/>
        </w:rPr>
        <w:t xml:space="preserve"> </w:t>
      </w:r>
      <w:proofErr w:type="spellStart"/>
      <w:r>
        <w:rPr>
          <w:color w:val="FF0000"/>
          <w:lang w:val="de-CH"/>
        </w:rPr>
        <w:t>greece</w:t>
      </w:r>
      <w:proofErr w:type="spellEnd"/>
    </w:p>
    <w:p w14:paraId="33F8081C" w14:textId="77777777" w:rsidR="006C67E2" w:rsidRDefault="006C67E2">
      <w:pPr>
        <w:rPr>
          <w:color w:val="FF0000"/>
          <w:lang w:val="de-CH"/>
        </w:rPr>
      </w:pPr>
    </w:p>
    <w:p w14:paraId="4D5BFBE1" w14:textId="77777777" w:rsidR="006C67E2" w:rsidRDefault="006C67E2">
      <w:pPr>
        <w:rPr>
          <w:lang w:val="de-CH"/>
        </w:rPr>
      </w:pPr>
    </w:p>
    <w:p w14:paraId="5CDABB2E" w14:textId="77777777" w:rsidR="006C67E2" w:rsidRDefault="008B1F2D">
      <w:pPr>
        <w:rPr>
          <w:lang w:val="de-CH"/>
        </w:rPr>
      </w:pPr>
      <w:r>
        <w:rPr>
          <w:lang w:val="de-CH"/>
        </w:rPr>
        <w:t xml:space="preserve">CF pro </w:t>
      </w:r>
      <w:proofErr w:type="spellStart"/>
      <w:r>
        <w:rPr>
          <w:lang w:val="de-CH"/>
        </w:rPr>
        <w:t>land</w:t>
      </w:r>
      <w:proofErr w:type="spellEnd"/>
      <w:r>
        <w:rPr>
          <w:lang w:val="de-CH"/>
        </w:rPr>
        <w:t xml:space="preserve"> vergleichen --&gt; Doris Ide --&gt; wie viel PV brauche ich </w:t>
      </w:r>
      <w:r>
        <w:rPr>
          <w:lang w:val="de-CH"/>
        </w:rPr>
        <w:t xml:space="preserve">für gleiche </w:t>
      </w:r>
      <w:proofErr w:type="spellStart"/>
      <w:r>
        <w:rPr>
          <w:lang w:val="de-CH"/>
        </w:rPr>
        <w:t>proiduktion</w:t>
      </w:r>
      <w:proofErr w:type="spellEnd"/>
      <w:r>
        <w:rPr>
          <w:lang w:val="de-CH"/>
        </w:rPr>
        <w:t xml:space="preserve"> in </w:t>
      </w:r>
      <w:proofErr w:type="spellStart"/>
      <w:r>
        <w:rPr>
          <w:lang w:val="de-CH"/>
        </w:rPr>
        <w:t>zb</w:t>
      </w:r>
      <w:proofErr w:type="spellEnd"/>
      <w:r>
        <w:rPr>
          <w:lang w:val="de-CH"/>
        </w:rPr>
        <w:t xml:space="preserve"> </w:t>
      </w:r>
      <w:proofErr w:type="spellStart"/>
      <w:r>
        <w:rPr>
          <w:lang w:val="de-CH"/>
        </w:rPr>
        <w:t>sweden</w:t>
      </w:r>
      <w:proofErr w:type="spellEnd"/>
      <w:r>
        <w:rPr>
          <w:lang w:val="de-CH"/>
        </w:rPr>
        <w:t xml:space="preserve"> </w:t>
      </w:r>
      <w:proofErr w:type="spellStart"/>
      <w:r>
        <w:rPr>
          <w:lang w:val="de-CH"/>
        </w:rPr>
        <w:t>than</w:t>
      </w:r>
      <w:proofErr w:type="spellEnd"/>
      <w:r>
        <w:rPr>
          <w:lang w:val="de-CH"/>
        </w:rPr>
        <w:t xml:space="preserve"> </w:t>
      </w:r>
      <w:proofErr w:type="spellStart"/>
      <w:r>
        <w:rPr>
          <w:lang w:val="de-CH"/>
        </w:rPr>
        <w:t>greece</w:t>
      </w:r>
      <w:proofErr w:type="spellEnd"/>
    </w:p>
    <w:p w14:paraId="4E4BC8C0" w14:textId="77777777" w:rsidR="006C67E2" w:rsidRDefault="006C67E2">
      <w:pPr>
        <w:rPr>
          <w:lang w:val="de-CH"/>
        </w:rPr>
      </w:pPr>
    </w:p>
    <w:p w14:paraId="4C613CF3" w14:textId="77777777" w:rsidR="006C67E2" w:rsidRDefault="006C67E2">
      <w:pPr>
        <w:rPr>
          <w:lang w:val="de-CH"/>
        </w:rPr>
      </w:pPr>
    </w:p>
    <w:p w14:paraId="496C0FE4" w14:textId="77777777" w:rsidR="006C67E2" w:rsidRDefault="008B1F2D">
      <w:r>
        <w:rPr>
          <w:rFonts w:ascii="Wingdings" w:eastAsia="Wingdings" w:hAnsi="Wingdings" w:cs="Wingdings"/>
        </w:rPr>
        <w:t></w:t>
      </w:r>
      <w:r>
        <w:t xml:space="preserve"> </w:t>
      </w:r>
      <w:proofErr w:type="spellStart"/>
      <w:r>
        <w:t>disupted</w:t>
      </w:r>
      <w:proofErr w:type="spellEnd"/>
      <w:r>
        <w:t xml:space="preserve"> by </w:t>
      </w:r>
      <w:proofErr w:type="spellStart"/>
      <w:r>
        <w:t>Colantuono</w:t>
      </w:r>
      <w:proofErr w:type="spellEnd"/>
      <w:r>
        <w:t xml:space="preserve"> 2014 and </w:t>
      </w:r>
      <w:proofErr w:type="spellStart"/>
      <w:r>
        <w:t>francois</w:t>
      </w:r>
      <w:proofErr w:type="spellEnd"/>
      <w:r>
        <w:t xml:space="preserve"> 2016 </w:t>
      </w:r>
      <w:r>
        <w:rPr>
          <w:rFonts w:ascii="Wingdings" w:eastAsia="Wingdings" w:hAnsi="Wingdings" w:cs="Wingdings"/>
        </w:rPr>
        <w:t></w:t>
      </w:r>
      <w:r>
        <w:t xml:space="preserve"> </w:t>
      </w:r>
      <w:proofErr w:type="spellStart"/>
      <w:r>
        <w:t>nachlesen</w:t>
      </w:r>
      <w:proofErr w:type="spellEnd"/>
      <w:r>
        <w:t>! NAO and solar radiation</w:t>
      </w:r>
    </w:p>
    <w:p w14:paraId="51AA80F5" w14:textId="77777777" w:rsidR="006C67E2" w:rsidRDefault="006C67E2"/>
    <w:p w14:paraId="15221CC2" w14:textId="77777777" w:rsidR="006C67E2" w:rsidRDefault="006C67E2"/>
    <w:p w14:paraId="58B60B94" w14:textId="77777777" w:rsidR="006C67E2" w:rsidRDefault="006C67E2"/>
    <w:p w14:paraId="5AE70315" w14:textId="77777777" w:rsidR="006C67E2" w:rsidRDefault="006C67E2"/>
    <w:p w14:paraId="6B6E200E" w14:textId="77777777" w:rsidR="006C67E2" w:rsidRDefault="008B1F2D">
      <w:r>
        <w:t xml:space="preserve">WR3 </w:t>
      </w:r>
      <w:r>
        <w:rPr>
          <w:rFonts w:ascii="Wingdings" w:eastAsia="Wingdings" w:hAnsi="Wingdings" w:cs="Wingdings"/>
        </w:rPr>
        <w:t></w:t>
      </w:r>
      <w:r>
        <w:t xml:space="preserve"> </w:t>
      </w:r>
      <w:r>
        <w:rPr>
          <w:color w:val="FF0000"/>
        </w:rPr>
        <w:t xml:space="preserve">According to </w:t>
      </w:r>
      <w:proofErr w:type="spellStart"/>
      <w:r>
        <w:rPr>
          <w:color w:val="FF0000"/>
        </w:rPr>
        <w:t>Wiel</w:t>
      </w:r>
      <w:proofErr w:type="spellEnd"/>
      <w:r>
        <w:rPr>
          <w:color w:val="FF0000"/>
        </w:rPr>
        <w:t xml:space="preserve"> et al the impact of the Atlantic ridge on 2m temperature and wind are close to normal and th</w:t>
      </w:r>
      <w:r>
        <w:rPr>
          <w:color w:val="FF0000"/>
        </w:rPr>
        <w:t>erefore have a small impact on the energy sector</w:t>
      </w:r>
      <w:r>
        <w:t xml:space="preserve">. </w:t>
      </w:r>
      <w:r>
        <w:rPr>
          <w:color w:val="FF0000"/>
        </w:rPr>
        <w:t>Nevertheless, his results also showed that the surface solar radiation over the Iberian Peninsula is higher than on average and over north-eastern Europe the surface solar radiation is slightly reduced.</w:t>
      </w:r>
    </w:p>
    <w:p w14:paraId="7AD0BAB5" w14:textId="77777777" w:rsidR="006C67E2" w:rsidRDefault="006C67E2"/>
    <w:p w14:paraId="3497BB40" w14:textId="77777777" w:rsidR="006C67E2" w:rsidRDefault="006C67E2"/>
    <w:p w14:paraId="3BF745B7" w14:textId="77777777" w:rsidR="006C67E2" w:rsidRDefault="006C67E2">
      <w:pPr>
        <w:spacing w:after="160" w:line="259" w:lineRule="auto"/>
        <w:ind w:firstLine="0"/>
        <w:jc w:val="left"/>
        <w:rPr>
          <w:rFonts w:eastAsiaTheme="majorEastAsia" w:cstheme="majorBidi"/>
          <w:b/>
          <w:sz w:val="24"/>
          <w:szCs w:val="26"/>
        </w:rPr>
      </w:pPr>
    </w:p>
    <w:p w14:paraId="183A518E" w14:textId="77777777" w:rsidR="006C67E2" w:rsidRDefault="008B1F2D">
      <w:pPr>
        <w:pStyle w:val="Listenabsatz"/>
        <w:numPr>
          <w:ilvl w:val="1"/>
          <w:numId w:val="5"/>
        </w:numPr>
        <w:rPr>
          <w:color w:val="FF0000"/>
        </w:rPr>
      </w:pPr>
      <w:proofErr w:type="spellStart"/>
      <w:r>
        <w:rPr>
          <w:color w:val="FF0000"/>
        </w:rPr>
        <w:t>Einzelne</w:t>
      </w:r>
      <w:proofErr w:type="spellEnd"/>
      <w:r>
        <w:rPr>
          <w:color w:val="FF0000"/>
        </w:rPr>
        <w:t xml:space="preserve"> </w:t>
      </w:r>
      <w:proofErr w:type="spellStart"/>
      <w:r>
        <w:rPr>
          <w:color w:val="FF0000"/>
        </w:rPr>
        <w:t>ländern</w:t>
      </w:r>
      <w:proofErr w:type="spellEnd"/>
      <w:r>
        <w:rPr>
          <w:color w:val="FF0000"/>
        </w:rPr>
        <w:t xml:space="preserve"> </w:t>
      </w:r>
      <w:proofErr w:type="spellStart"/>
      <w:r>
        <w:rPr>
          <w:color w:val="FF0000"/>
        </w:rPr>
        <w:t>nullen</w:t>
      </w:r>
      <w:proofErr w:type="spellEnd"/>
    </w:p>
    <w:p w14:paraId="1057606C" w14:textId="77777777" w:rsidR="006C67E2" w:rsidRDefault="006C67E2"/>
    <w:p w14:paraId="031ACCAE" w14:textId="77777777" w:rsidR="006C67E2" w:rsidRDefault="008B1F2D">
      <w:pPr>
        <w:spacing w:after="160" w:line="259" w:lineRule="auto"/>
        <w:ind w:firstLine="0"/>
        <w:jc w:val="left"/>
        <w:rPr>
          <w:rFonts w:eastAsiaTheme="majorEastAsia" w:cstheme="majorBidi"/>
          <w:b/>
          <w:sz w:val="26"/>
          <w:szCs w:val="26"/>
        </w:rPr>
      </w:pPr>
      <w:r>
        <w:br w:type="page"/>
      </w:r>
    </w:p>
    <w:p w14:paraId="362AE097" w14:textId="77777777" w:rsidR="006C67E2" w:rsidRDefault="008B1F2D">
      <w:pPr>
        <w:pStyle w:val="berschrift1"/>
        <w:numPr>
          <w:ilvl w:val="0"/>
          <w:numId w:val="2"/>
        </w:numPr>
      </w:pPr>
      <w:bookmarkStart w:id="185" w:name="_Toc66805702"/>
      <w:r>
        <w:lastRenderedPageBreak/>
        <w:t>Discussion</w:t>
      </w:r>
      <w:bookmarkEnd w:id="185"/>
    </w:p>
    <w:p w14:paraId="25F6CF3C" w14:textId="77777777" w:rsidR="006C67E2" w:rsidRDefault="008B1F2D">
      <w:r>
        <w:t>Our results suggest that with the derived seven weather regime for Europe it is possible to assess PV power production variability year around. With that as basis we estimate for the first time how the PV power output</w:t>
      </w:r>
      <w:r>
        <w:t xml:space="preserve"> variability could change towards the year 2030 and 2050 with the current plans for additional installed PV capacities in Europe. Furthermore, the results show that we successfully introduce a novel method to analytically find a distribution of installed P</w:t>
      </w:r>
      <w:r>
        <w:t>V capacities, which reduces the PV power output variability. The derived results of the four scenarios also emphasize how easily the method can be extended to implement additional constraints. In the following chapter we compare</w:t>
      </w:r>
      <w:ins w:id="186" w:author="Doris Folini" w:date="2021-03-23T08:43:00Z">
        <w:r>
          <w:t xml:space="preserve"> </w:t>
        </w:r>
        <w:proofErr w:type="gramStart"/>
        <w:r>
          <w:t>confront?</w:t>
        </w:r>
        <w:proofErr w:type="gramEnd"/>
        <w:r>
          <w:t xml:space="preserve"> Discuss in the li</w:t>
        </w:r>
        <w:r>
          <w:t xml:space="preserve">ght of existing literature? Put into </w:t>
        </w:r>
      </w:ins>
      <w:ins w:id="187" w:author="Doris Folini" w:date="2021-03-23T08:44:00Z">
        <w:r>
          <w:t>the context of existing studies / literature?</w:t>
        </w:r>
      </w:ins>
      <w:r>
        <w:t xml:space="preserve"> the obtained results with literature, highlight main findings and possible implications and hint to limitations of the chosen method. </w:t>
      </w:r>
      <w:commentRangeStart w:id="188"/>
      <w:commentRangeEnd w:id="188"/>
      <w:ins w:id="189" w:author="Doris Folini" w:date="2021-03-23T09:05:00Z">
        <w:r>
          <w:commentReference w:id="188"/>
        </w:r>
      </w:ins>
      <w:ins w:id="190" w:author="Doris Folini" w:date="2021-03-23T08:45:00Z">
        <w:r>
          <w:t xml:space="preserve">We start with the classification of </w:t>
        </w:r>
        <w:r>
          <w:t>WRs, as they form the basis for any further analysis, then proceed to WR associa</w:t>
        </w:r>
      </w:ins>
      <w:ins w:id="191" w:author="Doris Folini" w:date="2021-03-23T08:46:00Z">
        <w:r>
          <w:t xml:space="preserve">ted PV production and its variability under present day </w:t>
        </w:r>
        <w:proofErr w:type="spellStart"/>
        <w:r>
          <w:t>conditions,before</w:t>
        </w:r>
        <w:proofErr w:type="spellEnd"/>
        <w:r>
          <w:t xml:space="preserve"> finally returning to the initial motivation of this study: in a future where energy production will be</w:t>
        </w:r>
        <w:r>
          <w:t xml:space="preserve"> dominated by renewables,, to what degree can WR associated variability of PV power production be counteracted by different measures, such as clever spatial distribution of future PV </w:t>
        </w:r>
        <w:proofErr w:type="spellStart"/>
        <w:r>
          <w:t>panals</w:t>
        </w:r>
        <w:proofErr w:type="spellEnd"/>
        <w:r>
          <w:t xml:space="preserve"> or combination with wind energy. </w:t>
        </w:r>
      </w:ins>
    </w:p>
    <w:p w14:paraId="0878FB21" w14:textId="77777777" w:rsidR="006C67E2" w:rsidRDefault="008B1F2D">
      <w:pPr>
        <w:pStyle w:val="berschrift2"/>
        <w:numPr>
          <w:ilvl w:val="1"/>
          <w:numId w:val="2"/>
        </w:numPr>
        <w:ind w:hanging="578"/>
      </w:pPr>
      <w:bookmarkStart w:id="192" w:name="_Toc66805703"/>
      <w:r>
        <w:t>Weather regimes classification</w:t>
      </w:r>
      <w:bookmarkEnd w:id="192"/>
    </w:p>
    <w:p w14:paraId="2446DBA9" w14:textId="77777777" w:rsidR="006C67E2" w:rsidRDefault="008B1F2D">
      <w:pPr>
        <w:rPr>
          <w:lang w:val="fr-CH"/>
        </w:rPr>
      </w:pPr>
      <w:commentRangeStart w:id="193"/>
      <w:commentRangeEnd w:id="193"/>
      <w:r>
        <w:commentReference w:id="193"/>
      </w:r>
      <w:r>
        <w:t xml:space="preserve">Although the weather regime classification is year around, our defined seven weather regimes include the four weather regimes which are found by many studies that focused only wintertime weather regime classification </w:t>
      </w:r>
      <w:r>
        <w:fldChar w:fldCharType="begin"/>
      </w:r>
      <w:r>
        <w:instrText>ADDIN CSL_CITATION {"citationItems":</w:instrText>
      </w:r>
      <w:r>
        <w:instrText>[{"id":"ITEM-1","itemData":{"DOI":"10.1088/1748-9326/ab38d3","ISSN":"1748-9326","abstract":"The growing share of variable renewable energy increases the meteorological sensitivity of power systems. This study investigates if large-scale weather regimes cap</w:instrText>
      </w:r>
      <w:r>
        <w:instrText>ture the influence of meteorological variability on the European energy sector. For each weather regime, the associated changes to wintertime - mean and extreme - wind and solar power production, temperature-driven energy demand and energy shortfall (resid</w:instrText>
      </w:r>
      <w:r>
        <w:instrText>ual load) are explored. Days with a blocked circulation pattern, i.e. the 'Scandinavian Blocking' and 'North Atlantic Oscillation negative' regimes, on average have lower than normal renewable power production, higher than normal energy demand and therefor</w:instrText>
      </w:r>
      <w:r>
        <w:instrText xml:space="preserve">e, higher than normal energy shortfall. These average effects hide large variability of energy parameters within each weather regime. Though the risk of extreme high energy shortfall events increases in the two blocked regimes (by a factor of 1.5 and 2.0, </w:instrText>
      </w:r>
      <w:r>
        <w:instrText>respectively), it is shown that such events occur in all regimes. Extreme high energy shortfall events are the result of rare circulation types and smaller-scale features, rather than extreme magnitudes of common large-scale circulation types. In fact, the</w:instrText>
      </w:r>
      <w:r>
        <w:instrText>se events resemble each other more strongly than their respective weather regime mean pattern. For (sub-)seasonal forecasting applications weather regimes may be of use for the energy sector. At shorter lead times or for more detailed system analyses, thei</w:instrText>
      </w:r>
      <w:r>
        <w:instrText>r ineffectiveness at characterising extreme events limits their potential.","author":[{"dropping-particle":"","family":"Wiel","given":"Karin","non-dropping-particle":"van der","parse-names":false,"suffix":""},{"dropping-particle":"","family":"Bloomfield","</w:instrText>
      </w:r>
      <w:r>
        <w:instrText xml:space="preserve">given":"Hannah C.","non-dropping-particle":"","parse-names":false,"suffix":""},{"dropping-particle":"","family":"Lee","given":"Robert W.","non-dropping-particle":"","parse-names":false,"suffix":""},{"dropping-particle":"","family":"Stoop","given":"Laurens </w:instrText>
      </w:r>
      <w:r>
        <w:instrText>P.","non-dropping-particle":"","parse-names":false,"suffix":""},{"dropping-particle":"","family":"Blackport","given":"Russell","non-dropping-particle":"","parse-names":false,"suffix":""},{"dropping-particle":"","family":"Screen","given":"James A.","non-dro</w:instrText>
      </w:r>
      <w:r>
        <w:instrText>pping-particle":"","parse-names":false,"suffix":""},{"dropping-particle":"","family":"Selten","given":"Frank M.","non-dropping-particle":"","parse-names":false,"suffix":""}],"container-title":"Environmental Research Letters","id":"ITEM-1","issue":"9","issu</w:instrText>
      </w:r>
      <w:r>
        <w:instrText>ed":{"date-parts":[["2019","9","6"]]},"page":"094010","title":"The influence of weather regimes on European renewable energy production and demand","type":"article-journal","volume":"14"},"uris":["http://www.mendeley.com/documents/?uuid=ecf4bfc0-bf9f-4e56-</w:instrText>
      </w:r>
      <w:r>
        <w:instrText>9dfc-ed01970d5711"]},{"id":"ITEM-2","itemData":{"DOI":"10.1038/nature07286","ISSN":"14764687","abstract":"Bridging the traditional gap between the spatio-temporal scales of weather and climate is a significant challenge facing the atmospheric community. In</w:instrText>
      </w:r>
      <w:r>
        <w:instrText xml:space="preserve"> particular, progress in both medium-range and seasonal-to-interannual climate prediction relies on our understanding of recurrent weather patterns and the identification of specific causes responsible for their favoured occurrence, persistence or transiti</w:instrText>
      </w:r>
      <w:r>
        <w:instrText>on. Within this framework, I here present evidence that the main climate intra-seasonal oscillation in the tropics - the Madden-Julian Oscillation (MJO) - controls part of the distribution and sequences of the four daily weather regimes defined over the No</w:instrText>
      </w:r>
      <w:r>
        <w:instrText>rth Atlantic-European region in winter. North Atlantic Oscillation (NAO) regimes are the most affected, allowing for medium-range predictability of their phase far exceeding the limit of around one week that is usually quoted. The tropical-extratropical la</w:instrText>
      </w:r>
      <w:r>
        <w:instrText>gged relationship is asymmetrical. Positive NAO events mostly respond to a mid-latitude low-frequency wave train initiated by the MJO in the western-central tropical Pacific and propagating eastwards. Precursors for negative NAO events are found in the eas</w:instrText>
      </w:r>
      <w:r>
        <w:instrText>tern tropical Pacific-western Atlantic, leading to changes along the North Atlantic storm track. Wave-breaking diagnostics tend to support the MJO preconditioning and the role of transient eddies in setting the phase of the NAO. I present a simple statisti</w:instrText>
      </w:r>
      <w:r>
        <w:instrText xml:space="preserve">cal model to quantitatively assess the potential predictability of the daily NAO index or the sign of the NAO regimes when they occur. Forecasts are successful in ∼70 per cent of the cases based on the knowledge of the previous ∼12-day MJO phase used as a </w:instrText>
      </w:r>
      <w:r>
        <w:instrText>predictor. This promising skill could be of importance considering the tight link between weather regimes and both mean conditions and the chances of extreme events occurring over Europe. These findings are useful for further stressing the need to better s</w:instrText>
      </w:r>
      <w:r>
        <w:instrText>imulate and forecast the tropical coupled ocean-atmosphere dynamics, which is a source of medium-to-long range predictability and is the Achilles' heel of the current seamless prediction suites. ©2008 Macmillan Publishers Limited. All rights reserved.","au</w:instrText>
      </w:r>
      <w:r>
        <w:instrText>thor":[{"dropping-particle":"","family":"Cassou","given":"Christophe","non-dropping-particle":"","parse-names":false,"suffix":""}],"container-title":"Nature","id":"ITEM-2","issue":"7212","issued":{"date-parts":[["2008"]]},"page":"523-527","title":"Intrasea</w:instrText>
      </w:r>
      <w:r>
        <w:instrText>sonal interaction between the Madden-Julian Oscillation and the North Atlantic Oscillation","type":"article-journal","volume":"455"},"uris":["http://www.mendeley.com/documents/?uuid=69380aa0-e642-4004-a672-91882b3732c9"]},{"id":"ITEM-3","itemData":{"DOI":"</w:instrText>
      </w:r>
      <w:r>
        <w:instrText xml:space="preserve">10.1175/1520-0469(1995)052&lt;1237:WRRAQS&gt;2.0.CO;2","ISSN":"00224928","abstract":"Two different definitions of midlatitude weather regimes are compared. The first seeks recurrent atmospheric patterns. The second seeks quasi-stationary patterns, whose average </w:instrText>
      </w:r>
      <w:r>
        <w:instrText>tendency vanishes. Recurrent patterns are identified by cluster analysis, and qausi-stationary patterns are identified by solving a nonlinear equilibration equation. The two methods give the same number of weather regimes - four over the Atlantic sector an</w:instrText>
      </w:r>
      <w:r>
        <w:instrText>d three over the Pacific sector. However, the patterns differ significantly. The investigation of the tendency, or drift, of the clusters shows that recurrent flows have a systematic slow evolution, explaining this difference. The patterns are in agreement</w:instrText>
      </w:r>
      <w:r>
        <w:instrText xml:space="preserve"> with the ones obtained from previous studies, but their number differs. -from Authors","author":[{"dropping-particle":"","family":"Michelangeli","given":"P. A.","non-dropping-particle":"","parse-names":false,"suffix":""},{"dropping-particle":"","family":"</w:instrText>
      </w:r>
      <w:r>
        <w:instrText>Vautard","given":"R.","non-dropping-particle":"","parse-names":false,"suffix":""},{"dropping-particle":"","family":"Legras","given":"B.","non-dropping-particle":"","parse-names":false,"suffix":""}],"container-title":"Journal of the Atmospheric Sciences","i</w:instrText>
      </w:r>
      <w:r>
        <w:instrText>d":"ITEM-3","issue":"8","issued":{"date-parts":[["1995"]]},"page":"1237-1256","title":"Weather regimes: recurrence and quasi stationarity","type":"article","volume":"52"},"uris":["http://www.mendeley.com/documents/?uuid=e65311d3-efe5-47ac-aa82-b6cbd44b48b4</w:instrText>
      </w:r>
      <w:r>
        <w:instrText xml:space="preserve">"]},{"id":"ITEM-4","itemData":{"DOI":"10.1175/1520-0493(1990)118&lt;2056:MWROTN&gt;2.0.CO;2","ISSN":"00270644","abstract":"The algorithm developed by Vautard and Legras is applied to a series of 37 winters of 700 mb geopotential height observations, in order to </w:instrText>
      </w:r>
      <w:r>
        <w:instrText>identify quasi-stationary patterns occurring over the extratropical North Atlantic area. Weather regimes are obtained as solutions of a set of nine nonlinear statistical equations, giving the balance of the large-scale average tendency. Four regime pattern</w:instrText>
      </w:r>
      <w:r>
        <w:instrText>s are found. The first o</w:instrText>
      </w:r>
      <w:r w:rsidRPr="00E40F3F">
        <w:rPr>
          <w:lang w:val="fr-CH"/>
          <w:rPrChange w:id="194" w:author="Dirk Mühlemann" w:date="2021-03-28T11:31:00Z">
            <w:rPr/>
          </w:rPrChange>
        </w:rPr>
        <w:instrText>ne exhibits the typical European blocking dipole. The second one is an enhanced zonal flow. The third one consists of a positive anomaly over Greenland, and the last one is characterized by a ridge over the eastern Atlantic Ocean. T</w:instrText>
      </w:r>
      <w:r w:rsidRPr="00E40F3F">
        <w:rPr>
          <w:lang w:val="fr-CH"/>
          <w:rPrChange w:id="195" w:author="Dirk Mühlemann" w:date="2021-03-28T11:31:00Z">
            <w:rPr/>
          </w:rPrChange>
        </w:rPr>
        <w:instrText>he role played by the transient small scales in the maintenance of these four regimes is discussed. It is shown, in particular, that zonal flows are likely to become blocked flows, and that the Greenland Anticyclone regime (third regime) is likely to succe</w:instrText>
      </w:r>
      <w:r w:rsidRPr="00E40F3F">
        <w:rPr>
          <w:lang w:val="fr-CH"/>
          <w:rPrChange w:id="196" w:author="Dirk Mühlemann" w:date="2021-03-28T11:31:00Z">
            <w:rPr/>
          </w:rPrChange>
        </w:rPr>
        <w:instrText>ed blocking events. All statistics are tested against climatology. -from Author","author":[{"dropping-particle":"","family":"Vautard","given":"R.","non-dropping-particle":"","parse-names":false,"suffix":""}],"container-title":"Monthly Weather Review","id":</w:instrText>
      </w:r>
      <w:r w:rsidRPr="00E40F3F">
        <w:rPr>
          <w:lang w:val="fr-CH"/>
          <w:rPrChange w:id="197" w:author="Dirk Mühlemann" w:date="2021-03-28T11:31:00Z">
            <w:rPr/>
          </w:rPrChange>
        </w:rPr>
        <w:instrText>"ITEM-4","issue":"10","issued":{"date-parts":[["1990"]]},"title":"Multiple weather regimes over the North Atlantic: analysis of precursors and successors","type":"article-journal","volume":"118"},"uris":["http://www.mendeley.com/documents/?uuid=f77b43e7-f6</w:instrText>
      </w:r>
      <w:r w:rsidRPr="00E40F3F">
        <w:rPr>
          <w:lang w:val="fr-CH"/>
          <w:rPrChange w:id="198" w:author="Dirk Mühlemann" w:date="2021-03-28T11:31:00Z">
            <w:rPr/>
          </w:rPrChange>
        </w:rPr>
        <w:instrText xml:space="preserve">67-3adc-8634-47c356288be7"]}],"mendeley":{"formattedCitation":"(Cassou, 2008; Michelangeli et al., 1995; van der Wiel et al., 2019; Vautard, 1990)","plainTextFormattedCitation":"(Cassou, 2008; Michelangeli et al., 1995; van der Wiel et al., 2019; Vautard, </w:instrText>
      </w:r>
      <w:r w:rsidRPr="00E40F3F">
        <w:rPr>
          <w:lang w:val="fr-CH"/>
          <w:rPrChange w:id="199" w:author="Dirk Mühlemann" w:date="2021-03-28T11:31:00Z">
            <w:rPr/>
          </w:rPrChange>
        </w:rPr>
        <w:instrText>1990)","previouslyFormattedCitation":"(Cassou, 2008; Michelangeli et al., 1995; van der Wiel et al., 2019; Vautard, 1990)"},"properties":{"noteIndex":0},"schema":"https://github.com/citation-style-language/schema/raw/master/csl-citation.json"}</w:instrText>
      </w:r>
      <w:r>
        <w:fldChar w:fldCharType="separate"/>
      </w:r>
      <w:bookmarkStart w:id="200" w:name="__Fieldmark__2415_2869974584"/>
      <w:r>
        <w:rPr>
          <w:lang w:val="fr-CH"/>
        </w:rPr>
        <w:t>(Cassou, 2008</w:t>
      </w:r>
      <w:r>
        <w:rPr>
          <w:lang w:val="fr-CH"/>
        </w:rPr>
        <w:t xml:space="preserve">; </w:t>
      </w:r>
      <w:proofErr w:type="spellStart"/>
      <w:r>
        <w:rPr>
          <w:lang w:val="fr-CH"/>
        </w:rPr>
        <w:t>Michelangeli</w:t>
      </w:r>
      <w:proofErr w:type="spellEnd"/>
      <w:r>
        <w:rPr>
          <w:lang w:val="fr-CH"/>
        </w:rPr>
        <w:t xml:space="preserve"> et al., 1995; van der Wiel et al., 2019; Vautard, 1990)</w:t>
      </w:r>
      <w:bookmarkStart w:id="201" w:name="__Fieldmark__4962_1659650938"/>
      <w:bookmarkEnd w:id="201"/>
      <w:r>
        <w:fldChar w:fldCharType="end"/>
      </w:r>
      <w:bookmarkEnd w:id="200"/>
      <w:r>
        <w:rPr>
          <w:lang w:val="fr-CH"/>
        </w:rPr>
        <w:t xml:space="preserve">. </w:t>
      </w:r>
      <w:r>
        <w:t>Namely the positive phase of the NAO (WR0), the negative phase of the NAO (WR2), the Atlantic ridge (WR3) and the Scandinavian blocking (WR6). Their frequencies (</w:t>
      </w:r>
      <w:r>
        <w:fldChar w:fldCharType="begin"/>
      </w:r>
      <w:r>
        <w:instrText>REF _Ref65573728 \h</w:instrText>
      </w:r>
      <w:r>
        <w:fldChar w:fldCharType="separate"/>
      </w:r>
      <w:r>
        <w:t>Error: Reference source not found</w:t>
      </w:r>
      <w:r>
        <w:fldChar w:fldCharType="end"/>
      </w:r>
      <w:r>
        <w:t xml:space="preserve"> and appendix </w:t>
      </w:r>
      <w:r>
        <w:fldChar w:fldCharType="begin"/>
      </w:r>
      <w:r>
        <w:instrText>REF _Ref66631052 \h</w:instrText>
      </w:r>
      <w:r>
        <w:fldChar w:fldCharType="separate"/>
      </w:r>
      <w:r>
        <w:t>Table 5</w:t>
      </w:r>
      <w:r>
        <w:fldChar w:fldCharType="end"/>
      </w:r>
      <w:r>
        <w:t>) suggest that we are in line with these studies be</w:t>
      </w:r>
      <w:r>
        <w:t>cause they occur most often in winter, expect the Scandinavian blocking. The most likely explanation for this is, that the European blocking belongs to the top four weather regime during wintertime in our analysis instead of the Scandinavian blocking. Sinc</w:t>
      </w:r>
      <w:r>
        <w:t xml:space="preserve">e these two weather regimes are similar, one might be at the expense of the other because we are splitting them into two separate weather regimes. A comparison with the seven weather regimes defined year around by </w:t>
      </w:r>
      <w:r>
        <w:fldChar w:fldCharType="begin"/>
      </w:r>
      <w:r>
        <w:instrText>ADDIN CSL_CITATION {"citationItems":[{"id"</w:instrText>
      </w:r>
      <w:r>
        <w:instrText xml:space="preserve">:"ITEM-1","itemData":{"DOI":"10.1038/nclimate3338","ISSN":"1758-678X","abstract":"As wind and solar power provide a growing share of Europe's electricity, understanding and accommodating their variability on multiple timescales remains a critical problem. </w:instrText>
      </w:r>
      <w:r>
        <w:instrText>On weekly timescales, variability is related to long-lasting weather conditions, called weather regimes, which can cause lulls with a loss of wind power across neighbouring countries. Here we show that weather regimes provide a meteorological explanation f</w:instrText>
      </w:r>
      <w:r>
        <w:instrText>or multi-day fluctuations in Europe's wind power and can help guide new deployment pathways that minimize this variability. Mean generation during different regimes currently ranges from 22 GW to 44 GW and is expected to triple by 2030 with current plannin</w:instrText>
      </w:r>
      <w:r>
        <w:instrText>g strategies. However, balancing future wind capacity across regions with contrasting inter-regime behaviour-specifically deploying in the Balkans instead of the North Sea-would almost eliminate these output variations, maintain mean generation, and increa</w:instrText>
      </w:r>
      <w:r>
        <w:instrText>se fleet-wide minimum output. Solar photovoltaics could balance low-wind regimes locally, but only by expanding current capacity tenfold. New deployment strategies based on an understanding of continent-scale wind patterns and pan-European collaboration co</w:instrText>
      </w:r>
      <w:r>
        <w:instrText>uld enable a high share of wind energy whilst minimizing the negative impacts of output variability.","author":[{"dropping-particle":"","family":"Grams","given":"Christian M.","non-dropping-particle":"","parse-names":false,"suffix":""},{"dropping-particle"</w:instrText>
      </w:r>
      <w:r>
        <w:instrText>:"","family":"Beerli","given":"Remo","non-dropping-particle":"","parse-names":false,"suffix":""},{"dropping-particle":"","family":"Pfenninger","given":"Stefan","non-dropping-particle":"","parse-names":false,"suffix":""},{"dropping-particle":"","family":"St</w:instrText>
      </w:r>
      <w:r>
        <w:instrText>affell","given":"Iain","non-dropping-particle":"","parse-names":false,"suffix":""},{"dropping-particle":"","family":"Wernli","given":"Heini","non-dropping-particle":"","parse-names":false,"suffix":""}],"container-title":"Nature Climate Change","id":"ITEM-1</w:instrText>
      </w:r>
      <w:r>
        <w:instrText>","issue":"8","issued":{"date-parts":[["2017","8","17"]]},"page":"557-562","title":"Balancing Europe’s wind-power output through spatial deployment informed by weather regimes","type":"article-journal","volume":"7"},"uris":["http://www.mendeley.com/documen</w:instrText>
      </w:r>
      <w:r>
        <w:instrText>ts/?uuid=0f0202ee-916b-4c1f-b7e2-1c40150def04"]}],"mendeley":{"formattedCitation":"(Grams et al., 2017)","manualFormatting":"Grams et al. (2017)","plainTextFormattedCitation":"(Grams et al., 2017)","previouslyFormattedCitation":"(Grams et al., 2017)"},"pro</w:instrText>
      </w:r>
      <w:r>
        <w:instrText>perties":{"noteIndex":0},"schema":"https://github.com/citation-style-language/schema/raw/master/csl-citation.json"}</w:instrText>
      </w:r>
      <w:r>
        <w:fldChar w:fldCharType="separate"/>
      </w:r>
      <w:bookmarkStart w:id="202" w:name="__Fieldmark__2430_2869974584"/>
      <w:r>
        <w:t>Grams et al. (2017)</w:t>
      </w:r>
      <w:bookmarkStart w:id="203" w:name="__Fieldmark__5008_1659650938"/>
      <w:bookmarkEnd w:id="203"/>
      <w:r>
        <w:fldChar w:fldCharType="end"/>
      </w:r>
      <w:bookmarkEnd w:id="202"/>
      <w:r>
        <w:t xml:space="preserve"> shows that they mostly agree</w:t>
      </w:r>
      <w:commentRangeStart w:id="204"/>
      <w:commentRangeEnd w:id="204"/>
      <w:r>
        <w:commentReference w:id="204"/>
      </w:r>
      <w:r>
        <w:t xml:space="preserve"> with our weather regime classification. The comparison turns out to be challenging bec</w:t>
      </w:r>
      <w:r>
        <w:t xml:space="preserve">ause although </w:t>
      </w:r>
      <w:r>
        <w:fldChar w:fldCharType="begin"/>
      </w:r>
      <w:r>
        <w:instrText>ADDIN CSL_CITATION {"citationItems":[{"id":"ITEM-1","itemData":{"DOI":"10.1038/nclimate3338","ISSN":"1758-678X","abstract":"As wind and solar power provide a growing share of Europe's electricity, understanding and accommodating their variabi</w:instrText>
      </w:r>
      <w:r>
        <w:instrText>lity on multiple timescales remains a critical problem. On weekly timescales, variability is related to long-lasting weather conditions, called weather regimes, which can cause lulls with a loss of wind power across neighbouring countries. Here we show tha</w:instrText>
      </w:r>
      <w:r>
        <w:instrText>t weather regimes provide a meteorological explanation for multi-day fluctuations in Europe's wind power and can help guide new deployment pathways that minimize this variability. Mean generation during different regimes currently ranges from 22 GW to 44 G</w:instrText>
      </w:r>
      <w:r>
        <w:instrText>W and is expected to triple by 2030 with current planning strategies. However, balancing future wind capacity across regions with contrasting inter-regime behaviour-specifically deploying in the Balkans instead of the North Sea-would almost eliminate these</w:instrText>
      </w:r>
      <w:r>
        <w:instrText xml:space="preserve"> output variations, maintain mean generation, and increase fleet-wide minimum output. Solar photovoltaics could balance low-wind regimes locally, but only by expanding current capacity tenfold. New deployment strategies based on an understanding of contine</w:instrText>
      </w:r>
      <w:r>
        <w:instrText>nt-scale wind patterns and pan-European collaboration could enable a high share of wind energy whilst minimizing the negative impacts of output variability.","author":[{"dropping-particle":"","family":"Grams","given":"Christian M.","non-dropping-particle":</w:instrText>
      </w:r>
      <w:r>
        <w:instrText>"","parse-names":false,"suffix":""},{"dropping-particle":"","family":"Beerli","given":"Remo","non-dropping-particle":"","parse-names":false,"suffix":""},{"dropping-particle":"","family":"Pfenninger","given":"Stefan","non-dropping-particle":"","parse-names"</w:instrText>
      </w:r>
      <w:r>
        <w:instrText>:false,"suffix":""},{"dropping-particle":"","family":"Staffell","given":"Iain","non-dropping-particle":"","parse-names":false,"suffix":""},{"dropping-particle":"","family":"Wernli","given":"Heini","non-dropping-particle":"","parse-names":false,"suffix":""}</w:instrText>
      </w:r>
      <w:r>
        <w:instrText>],"container-title":"Nature Climate Change","id":"ITEM-1","issue":"8","issued":{"date-parts":[["2017","8","17"]]},"page":"557-562","title":"Balancing Europe’s wind-power output through spatial deployment informed by weather regimes","type":"article-journal</w:instrText>
      </w:r>
      <w:r>
        <w:instrText>","volume":"7"},"uris":["http://www.mendeley.com/documents/?uuid=0f0202ee-916b-4c1f-b7e2-1c40150def04"]}],"mendeley":{"formattedCitation":"(Grams et al., 2017)","manualFormatting":"Grams et al. (2017)","plainTextFormattedCitation":"(Grams et al., 2017)","p</w:instrText>
      </w:r>
      <w:r>
        <w:instrText>reviouslyFormattedCitation":"(Grams et al., 2017)"},"properties":{"noteIndex":0},"schema":"https://github.com/citation-style-language/schema/raw/master/csl-citation.json"}</w:instrText>
      </w:r>
      <w:r>
        <w:fldChar w:fldCharType="separate"/>
      </w:r>
      <w:bookmarkStart w:id="205" w:name="__Fieldmark__2440_2869974584"/>
      <w:r>
        <w:t>Grams et al. (2017)</w:t>
      </w:r>
      <w:bookmarkStart w:id="206" w:name="__Fieldmark__5022_1659650938"/>
      <w:bookmarkEnd w:id="206"/>
      <w:r>
        <w:fldChar w:fldCharType="end"/>
      </w:r>
      <w:bookmarkEnd w:id="205"/>
      <w:r>
        <w:t xml:space="preserve"> defined the weather regimes year around, he presents the weath</w:t>
      </w:r>
      <w:r>
        <w:t>er regime results only for wintertime</w:t>
      </w:r>
      <w:commentRangeStart w:id="207"/>
      <w:commentRangeEnd w:id="207"/>
      <w:r>
        <w:commentReference w:id="207"/>
      </w:r>
      <w:r>
        <w:t>. His results also include the four already discussed weather regimes (in his study with slightly different naming convention). But contrary to our frequencies during wintertime his frequencies does not determine the</w:t>
      </w:r>
      <w:r>
        <w:t>m as the most frequent ones in winter. In addition to those four weather regimes, he determined the three weather regimes Atlantic trough, European blocking, and Scandinavian trough. The European blocking is in line with our findings. Whereas the Scandinav</w:t>
      </w:r>
      <w:r>
        <w:t xml:space="preserve">ian trough in his study is mostly comparable with the European trough in our study. </w:t>
      </w:r>
      <w:r>
        <w:lastRenderedPageBreak/>
        <w:t>But as the names states the cyclone in his study is located over Scandinavian and, in our study, over North-western Europe. Additionally, the meridional dipole is more pron</w:t>
      </w:r>
      <w:r>
        <w:t xml:space="preserve">ounced in our results. The Atlantic trough is in good agreement with </w:t>
      </w:r>
      <w:r>
        <w:fldChar w:fldCharType="begin"/>
      </w:r>
      <w:r>
        <w:instrText>ADDIN CSL_CITATION {"citationItems":[{"id":"ITEM-1","itemData":{"DOI":"10.1038/nclimate3338","ISSN":"1758-678X","abstract":"As wind and solar power provide a growing share of Europe's ele</w:instrText>
      </w:r>
      <w:r>
        <w:instrText>ctricity, understanding and accommodating their variability on multiple timescales remains a critical problem. On weekly timescales, variability is related to long-lasting weather conditions, called weather regimes, which can cause lulls with a loss of win</w:instrText>
      </w:r>
      <w:r>
        <w:instrText>d power across neighbouring countries. Here we show that weather regimes provide a meteorological explanation for multi-day fluctuations in Europe's wind power and can help guide new deployment pathways that minimize this variability. Mean generation durin</w:instrText>
      </w:r>
      <w:r>
        <w:instrText>g different regimes currently ranges from 22 GW to 44 GW and is expected to triple by 2030 with current planning strategies. However, balancing future wind capacity across regions with contrasting inter-regime behaviour-specifically deploying in the Balkan</w:instrText>
      </w:r>
      <w:r>
        <w:instrText>s instead of the North Sea-would almost eliminate these output variations, maintain mean generation, and increase fleet-wide minimum output. Solar photovoltaics could balance low-wind regimes locally, but only by expanding current capacity tenfold. New dep</w:instrText>
      </w:r>
      <w:r>
        <w:instrText>loyment strategies based on an understanding of continent-scale wind patterns and pan-European collaboration could enable a high share of wind energy whilst minimizing the negative impacts of output variability.","author":[{"dropping-particle":"","family":</w:instrText>
      </w:r>
      <w:r>
        <w:instrText>"Grams","given":"Christian M.","non-dropping-particle":"","parse-names":false,"suffix":""},{"dropping-particle":"","family":"Beerli","given":"Remo","non-dropping-particle":"","parse-names":false,"suffix":""},{"dropping-particle":"","family":"Pfenninger","g</w:instrText>
      </w:r>
      <w:r>
        <w:instrText>iven":"Stefan","non-dropping-particle":"","parse-names":false,"suffix":""},{"dropping-particle":"","family":"Staffell","given":"Iain","non-dropping-particle":"","parse-names":false,"suffix":""},{"dropping-particle":"","family":"Wernli","given":"Heini","non</w:instrText>
      </w:r>
      <w:r>
        <w:instrText>-dropping-particle":"","parse-names":false,"suffix":""}],"container-title":"Nature Climate Change","id":"ITEM-1","issue":"8","issued":{"date-parts":[["2017","8","17"]]},"page":"557-562","title":"Balancing Europe’s wind-power output through spatial deployme</w:instrText>
      </w:r>
      <w:r>
        <w:instrText>nt informed by weather regimes","type":"article-journal","volume":"7"},"uris":["http://www.mendeley.com/documents/?uuid=0f0202ee-916b-4c1f-b7e2-1c40150def04"]}],"mendeley":{"formattedCitation":"(Grams et al., 2017)","manualFormatting":"Grams et al. (2017)"</w:instrText>
      </w:r>
      <w:r>
        <w:instrText>,"plainTextFormattedCitation":"(Grams et al., 2017)","previouslyFormattedCitation":"(Grams et al., 2017)"},"properties":{"noteIndex":0},"schema":"https://github.com/citation-style-language/schema/raw/master/csl-citation.json"}</w:instrText>
      </w:r>
      <w:r>
        <w:fldChar w:fldCharType="separate"/>
      </w:r>
      <w:bookmarkStart w:id="208" w:name="__Fieldmark__2450_2869974584"/>
      <w:r>
        <w:t>Grams et al. (2017)</w:t>
      </w:r>
      <w:bookmarkStart w:id="209" w:name="__Fieldmark__5066_1659650938"/>
      <w:bookmarkEnd w:id="209"/>
      <w:r>
        <w:fldChar w:fldCharType="end"/>
      </w:r>
      <w:bookmarkEnd w:id="208"/>
      <w:r>
        <w:t xml:space="preserve"> results</w:t>
      </w:r>
      <w:r>
        <w:t xml:space="preserve">. But the positive geopotential height anomaly in Southern Europe in our study is more pronounced. The differences are most likely be explained because </w:t>
      </w:r>
      <w:r>
        <w:fldChar w:fldCharType="begin"/>
      </w:r>
      <w:r>
        <w:instrText>ADDIN CSL_CITATION {"citationItems":[{"id":"ITEM-1","itemData":{"DOI":"10.1038/nclimate3338","ISSN":"175</w:instrText>
      </w:r>
      <w:r>
        <w:instrText>8-678X","abstract":"As wind and solar power provide a growing share of Europe's electricity, understanding and accommodating their variability on multiple timescales remains a critical problem. On weekly timescales, variability is related to long-lasting w</w:instrText>
      </w:r>
      <w:r>
        <w:instrText xml:space="preserve">eather conditions, called weather regimes, which can cause lulls with a loss of wind power across neighbouring countries. Here we show that weather regimes provide a meteorological explanation for multi-day fluctuations in Europe's wind power and can help </w:instrText>
      </w:r>
      <w:r>
        <w:instrText>guide new deployment pathways that minimize this variability. Mean generation during different regimes currently ranges from 22 GW to 44 GW and is expected to triple by 2030 with current planning strategies. However, balancing future wind capacity across r</w:instrText>
      </w:r>
      <w:r>
        <w:instrText>egions with contrasting inter-regime behaviour-specifically deploying in the Balkans instead of the North Sea-would almost eliminate these output variations, maintain mean generation, and increase fleet-wide minimum output. Solar photovoltaics could balanc</w:instrText>
      </w:r>
      <w:r>
        <w:instrText>e low-wind regimes locally, but only by expanding current capacity tenfold. New deployment strategies based on an understanding of continent-scale wind patterns and pan-European collaboration could enable a high share of wind energy whilst minimizing the n</w:instrText>
      </w:r>
      <w:r>
        <w:instrText>egative impacts of output variability.","author":[{"dropping-particle":"","family":"Grams","given":"Christian M.","non-dropping-particle":"","parse-names":false,"suffix":""},{"dropping-particle":"","family":"Beerli","given":"Remo","non-dropping-particle":"</w:instrText>
      </w:r>
      <w:r>
        <w:instrText>","parse-names":false,"suffix":""},{"dropping-particle":"","family":"Pfenninger","given":"Stefan","non-dropping-particle":"","parse-names":false,"suffix":""},{"dropping-particle":"","family":"Staffell","given":"Iain","non-dropping-particle":"","parse-names</w:instrText>
      </w:r>
      <w:r>
        <w:instrText>":false,"suffix":""},{"dropping-particle":"","family":"Wernli","given":"Heini","non-dropping-particle":"","parse-names":false,"suffix":""}],"container-title":"Nature Climate Change","id":"ITEM-1","issue":"8","issued":{"date-parts":[["2017","8","17"]]},"pag</w:instrText>
      </w:r>
      <w:r>
        <w:instrText>e":"557-562","title":"Balancing Europe’s wind-power output through spatial deployment informed by weather regimes","type":"article-journal","volume":"7"},"uris":["http://www.mendeley.com/documents/?uuid=0f0202ee-916b-4c1f-b7e2-1c40150def04"]}],"mendeley":{</w:instrText>
      </w:r>
      <w:r>
        <w:instrText>"formattedCitation":"(Grams et al., 2017)","manualFormatting":"Grams et al. (2017)","plainTextFormattedCitation":"(Grams et al., 2017)","previouslyFormattedCitation":"(Grams et al., 2017)"},"properties":{"noteIndex":0},"schema":"https://github.com/citation</w:instrText>
      </w:r>
      <w:r>
        <w:instrText>-style-language/schema/raw/master/csl-citation.json"}</w:instrText>
      </w:r>
      <w:r>
        <w:fldChar w:fldCharType="separate"/>
      </w:r>
      <w:bookmarkStart w:id="210" w:name="__Fieldmark__2458_2869974584"/>
      <w:r>
        <w:t>Grams et al. (2017)</w:t>
      </w:r>
      <w:bookmarkStart w:id="211" w:name="__Fieldmark__5089_1659650938"/>
      <w:bookmarkEnd w:id="211"/>
      <w:r>
        <w:fldChar w:fldCharType="end"/>
      </w:r>
      <w:bookmarkEnd w:id="210"/>
      <w:r>
        <w:t xml:space="preserve"> results only show the results of the weather regimes during wintertime and because some details within the chosen method to classify the weather regimes differ. The difference in t</w:t>
      </w:r>
      <w:r>
        <w:t xml:space="preserve">he definition of the reference climatology (30- vs. 90-day running mean) and the differences in the assignment of days to no regime should be emphasized here. Overall, the weather regimes classification is in accordance with findings reported by others </w:t>
      </w:r>
      <w:r>
        <w:fldChar w:fldCharType="begin"/>
      </w:r>
      <w:r>
        <w:instrText>ADD</w:instrText>
      </w:r>
      <w:r>
        <w:instrText xml:space="preserve">IN CSL_CITATION {"citationItems":[{"id":"ITEM-1","itemData":{"DOI":"10.1038/nclimate3338","ISSN":"1758-678X","abstract":"As wind and solar power provide a growing share of Europe's electricity, understanding and accommodating their variability on multiple </w:instrText>
      </w:r>
      <w:r>
        <w:instrText>timescales remains a critical problem. On weekly timescales, variability is related to long-lasting weather conditions, called weather regimes, which can cause lulls with a loss of wind power across neighbouring countries. Here we show that weather regimes</w:instrText>
      </w:r>
      <w:r>
        <w:instrText xml:space="preserve"> provide a meteorological explanation for multi-day fluctuations in Europe's wind power and can help guide new deployment pathways that minimize this variability. Mean generation during different regimes currently ranges from 22 GW to 44 GW and is expected</w:instrText>
      </w:r>
      <w:r>
        <w:instrText xml:space="preserve"> to triple by 2030 with current planning strategies. However, balancing future wind capacity across regions with contrasting inter-regime behaviour-specifically deploying in the Balkans instead of the North Sea-would almost eliminate these output variation</w:instrText>
      </w:r>
      <w:r>
        <w:instrText>s, maintain mean generation, and increase fleet-wide minimum output. Solar photovoltaics could balance low-wind regimes locally, but only by expanding current capacity tenfold. New deployment strategies based on an understanding of continent-scale wind pat</w:instrText>
      </w:r>
      <w:r>
        <w:instrText>terns and pan-European collaboration could enable a high share of wind energy whilst minimizing the negative impacts of output variability.","author":[{"dropping-particle":"","family":"Grams","given":"Christian M.","non-dropping-particle":"","parse-names":</w:instrText>
      </w:r>
      <w:r>
        <w:instrText>false,"suffix":""},{"dropping-particle":"","family":"Beerli","given":"Remo","non-dropping-particle":"","parse-names":false,"suffix":""},{"dropping-particle":"","family":"Pfenninger","given":"Stefan","non-dropping-particle":"","parse-names":false,"suffix":"</w:instrText>
      </w:r>
      <w:r>
        <w:instrText>"},{"dropping-particle":"","family":"Staffell","given":"Iain","non-dropping-particle":"","parse-names":false,"suffix":""},{"dropping-particle":"","family":"Wernli","given":"Heini","non-dropping-particle":"","parse-names":false,"suffix":""}],"container-titl</w:instrText>
      </w:r>
      <w:r>
        <w:instrText>e":"Nature Climate Change","id":"ITEM-1","issue":"8","issued":{"date-parts":[["2017","8","17"]]},"page":"557-562","title":"Balancing Europe’s wind-power output through spatial deployment informed by weather regimes","type":"article-journal","volume":"7"},"</w:instrText>
      </w:r>
      <w:r>
        <w:instrText>uris":["http://www.mendeley.com/documents/?uuid=0f0202ee-916b-4c1f-b7e2-1c40150def04"]},{"id":"ITEM-2","itemData":{"DOI":"10.1038/nature07286","ISSN":"14764687","abstract":"Bridging the traditional gap between the spatio-temporal scales of weather and clim</w:instrText>
      </w:r>
      <w:r>
        <w:instrText>ate is a significant challenge facing the atmospheric community. In particular, progress in both medium-range and seasonal-to-interannual climate prediction relies on our understanding of recurrent weather patterns and the identification of specific causes</w:instrText>
      </w:r>
      <w:r>
        <w:instrText xml:space="preserve"> responsible for their favoured occurrence, persistence or transition. Within this framework, I here present evidence that the main climate intra-seasonal oscillation in the tropics - the Madden-Julian Oscillation (MJO) - controls part of the distribution </w:instrText>
      </w:r>
      <w:r>
        <w:instrText>and sequences of the four daily weather regimes defined over the North Atlantic-European region in winter. North Atlantic Oscillation (NAO) regimes are the most affected, allowing for medium-range predictability of their phase far exceeding the limit of ar</w:instrText>
      </w:r>
      <w:r>
        <w:instrText>ound one week that is usually quoted. The tropical-extratropical lagged relationship is asymmetrical. Positive NAO events mostly respond to a mid-latitude low-frequency wave train initiated by the MJO in the western-central tropical Pacific and propagating</w:instrText>
      </w:r>
      <w:r>
        <w:instrText xml:space="preserve"> eastwards. Precursors for negative NAO events are found in the eastern tropical Pacific-western Atlantic, leading to changes along the North Atlantic storm track. Wave-breaking diagnostics tend to support the MJO preconditioning and the role of transient </w:instrText>
      </w:r>
      <w:r>
        <w:instrText xml:space="preserve">eddies in setting the phase of the NAO. I present a simple statistical model to quantitatively assess the potential predictability of the daily NAO index or the sign of the NAO regimes when they occur. Forecasts are successful in ∼70 per cent of the cases </w:instrText>
      </w:r>
      <w:r>
        <w:instrText>based on the knowledge of the previous ∼12-day MJO phase used as a predictor. This promising skill could be of importance considering the tight link between weather regimes and both mean conditions and the chances of extreme events occurring over Europe. T</w:instrText>
      </w:r>
      <w:r>
        <w:instrText>hese findings are useful for further stressing the need to better simulate and forecast the tropical coupled ocean-atmosphere dynamics, which is a source of medium-to-long range predictability and is the Achilles' heel of the current seamless prediction su</w:instrText>
      </w:r>
      <w:r>
        <w:instrText>ites. ©2008 Macmillan Publishers Limited. All rights reserved.","author":[{"dropping-particle":"","family":"Cassou","given":"Christophe","non-dropping-particle":"","parse-names":false,"suffix":""}],"container-title":"Nature","id":"ITEM-2","issue":"7212","i</w:instrText>
      </w:r>
      <w:r>
        <w:instrText>ssued":{"date-parts":[["2008"]]},"page":"523-527","title":"Intraseasonal interaction between the Madden-Julian Oscillation and the North Atlantic Oscillation","type":"article-journal","volume":"455"},"uris":["http://www.mendeley.com/documents/?uuid=69380aa</w:instrText>
      </w:r>
      <w:r>
        <w:instrText>0-e642-4004-a672-91882b3732c9"]},{"id":"ITEM-3","itemData":{"DOI":"10.1088/1748-9326/ab38d3","ISSN":"1748-9326","abstract":"The growing share of variable renewable energy increases the meteorological sensitivity of power systems. This study investigates if</w:instrText>
      </w:r>
      <w:r>
        <w:instrText xml:space="preserve"> large-scale weather regimes capture the influence of meteorological variability on the European energy sector. For each weather regime, the associated changes to wintertime - mean and extreme - wind and solar power production, temperature-driven energy de</w:instrText>
      </w:r>
      <w:r>
        <w:instrText>mand and energy shortfall (residual load) are explored. Days with a blocked circulation pattern, i.e. the 'Scandinavian Blocking' and 'North Atlantic Oscillation negative' regimes, on average have lower than normal renewable power production, higher than n</w:instrText>
      </w:r>
      <w:r>
        <w:instrText>ormal energy demand and therefore, higher than normal energy shortfall. These average effects hide large variability of energy parameters within each weather regime. Though the risk of extreme high energy shortfall events increases in the two blocked regim</w:instrText>
      </w:r>
      <w:r>
        <w:instrText>es (by a factor of 1.5 and 2.0, respectively), it is shown that such events occur in all regimes. Extreme high energy shortfall events are the result of rare circulation types and smaller-scale features, rather than extreme magnitudes of common large-scale</w:instrText>
      </w:r>
      <w:r>
        <w:instrText xml:space="preserve"> circulation types. In fact, these events resemble each other more strongly than their respective weather regime mean pattern. For (sub-)seasonal forecasting applications weather regimes may be of use for the energy sector. At shorter lead times or for mor</w:instrText>
      </w:r>
      <w:r>
        <w:instrText>e detailed system analyses, their ineffectiveness at characterising extreme events limits their potential.","author":[{"dropping-particle":"","family":"Wiel","given":"Karin","non-dropping-particle":"van der","parse-names":false,"suffix":""},{"dropping-part</w:instrText>
      </w:r>
      <w:r>
        <w:instrText>icle":"","family":"Bloomfield","given":"Hannah C.","non-dropping-particle":"","parse-names":false,"suffix":""},{"dropping-particle":"","family":"Lee","given":"Robert W.","non-dropping-particle":"","parse-names":false,"suffix":""},{"dropping-particle":"","f</w:instrText>
      </w:r>
      <w:r>
        <w:instrText>amily":"Stoop","given":"Laurens P.","non-dropping-particle":"","parse-names":false,"suffix":""},{"dropping-particle":"","family":"Blackport","given":"Russell","non-dropping-particle":"","parse-names":false,"suffix":""},{"dropping-particle":"","family":"Scr</w:instrText>
      </w:r>
      <w:r>
        <w:instrText>een","given":"James A.","non-dropping-particle":"","parse-names":false,"suffix":""},{"dropping-particle":"","family":"Selten","given":"Frank M.","non-dropping-particle":"","parse-names":false,"suffix":""}],"container-title":"Environmental Research Letters"</w:instrText>
      </w:r>
      <w:r>
        <w:instrText>,"id":"ITEM-3","issue":"9","issued":{"date-parts":[["2019","9","6"]]},"page":"094010","title":"The influence of weather regimes on European renewable energy production and demand","type":"article-journal","volume":"14"},"uris":["http://www.mendeley.com/doc</w:instrText>
      </w:r>
      <w:r>
        <w:instrText xml:space="preserve">uments/?uuid=ecf4bfc0-bf9f-4e56-9dfc-ed01970d5711"]},{"id":"ITEM-4","itemData":{"DOI":"10.1175/1520-0493(1990)118&lt;2056:MWROTN&gt;2.0.CO;2","ISSN":"00270644","abstract":"The algorithm developed by Vautard and Legras is applied to a series of 37 winters of 700 </w:instrText>
      </w:r>
      <w:r>
        <w:instrText xml:space="preserve">mb geopotential height observations, in order to identify quasi-stationary patterns occurring over the extratropical North Atlantic area. Weather regimes are obtained as solutions of a set of nine nonlinear statistical equations, giving the balance of the </w:instrText>
      </w:r>
      <w:r>
        <w:instrText>large-scale average tendency. Four regime patterns are found. The first one exhibits the typical European blocking dipole. The second one is an enhanced zonal flow. The third one consists of a positive anomaly over Greenland, and the last one is characteri</w:instrText>
      </w:r>
      <w:r>
        <w:instrText>zed by a ridge over the eastern Atlantic Ocean. The role played by the transient small scales in the maintenance of these four regimes is discussed. It is shown, in particular, that zonal flows are likely to become blocked flows, and that the Greenland Ant</w:instrText>
      </w:r>
      <w:r>
        <w:instrText>icyclone regime (third regime) is likely to succeed blocking events. All statistics are tested against climatology. -from Author","author":[{"dropping-particle":"","family":"Vautard","given":"R.","non-dropping-particle":"","parse-names":false,"suffix":""}]</w:instrText>
      </w:r>
      <w:r>
        <w:instrText>,"container-title":"Monthly Weather Review","id":"ITEM-4","issue":"10","issued":{"date-parts":[["1990"]]},"title":"Multiple weather regimes over the North Atlantic: analysis of precursors and successors","type":"article-journal","volume":"118"},"uris":["ht</w:instrText>
      </w:r>
      <w:r>
        <w:instrText>tp://www.mendeley.com/documents/?uuid=f77b43e7-f667-3adc-8634-47c356288be7"]},{"id":"ITEM-5","itemData":{"DOI":"10.1175/1520-0469(1995)052&lt;1237:WRRAQS&gt;2.0.CO;2","ISSN":"00224928","abstract":"Two different definitions of midlatitude weather regimes are comp</w:instrText>
      </w:r>
      <w:r>
        <w:instrText>ared. The first seeks recurrent atmospheric patterns. The second seeks quasi-stationary patterns, whose average tendency vanishes. Recurrent patterns are identified by cluster analysis, and qausi-stationary patterns are identified by solving a nonlinear eq</w:instrText>
      </w:r>
      <w:r>
        <w:instrText>uilibration equation. The two methods give the same number of weather regimes - four over the Atlantic sector and three over the Pacific sector. However, the patterns diff</w:instrText>
      </w:r>
      <w:r w:rsidRPr="00E40F3F">
        <w:rPr>
          <w:lang w:val="fr-CH"/>
          <w:rPrChange w:id="212" w:author="Dirk Mühlemann" w:date="2021-03-28T11:31:00Z">
            <w:rPr/>
          </w:rPrChange>
        </w:rPr>
        <w:instrText xml:space="preserve">er significantly. The investigation of the tendency, or drift, of the clusters shows </w:instrText>
      </w:r>
      <w:r w:rsidRPr="00E40F3F">
        <w:rPr>
          <w:lang w:val="fr-CH"/>
          <w:rPrChange w:id="213" w:author="Dirk Mühlemann" w:date="2021-03-28T11:31:00Z">
            <w:rPr/>
          </w:rPrChange>
        </w:rPr>
        <w:instrText>that recurrent flows have a systematic slow evolution, explaining this difference. The patterns are in agreement with the ones obtained from previous studies, but their number differs. -from Authors","author":[{"dropping-particle":"","family":"Michelangeli</w:instrText>
      </w:r>
      <w:r w:rsidRPr="00E40F3F">
        <w:rPr>
          <w:lang w:val="fr-CH"/>
          <w:rPrChange w:id="214" w:author="Dirk Mühlemann" w:date="2021-03-28T11:31:00Z">
            <w:rPr/>
          </w:rPrChange>
        </w:rPr>
        <w:instrText>","given":"P. A.","non-dropping-particle":"","parse-names":false,"suffix":""},{"dropping-particle":"","family":"Vautard","given":"R.","non-dropping-particle":"","parse-names":false,"suffix":""},{"dropping-particle":"","family":"Legras","given":"B.","non-dr</w:instrText>
      </w:r>
      <w:r w:rsidRPr="00E40F3F">
        <w:rPr>
          <w:lang w:val="fr-CH"/>
          <w:rPrChange w:id="215" w:author="Dirk Mühlemann" w:date="2021-03-28T11:31:00Z">
            <w:rPr/>
          </w:rPrChange>
        </w:rPr>
        <w:instrText>opping-particle":"","parse-names":false,"suffix":""}],"container-title":"Journal of the Atmospheric Sciences","id":"ITEM-5","issue":"8","issued":{"date-parts":[["1995"]]},"page":"1237-1256","title":"Weather regimes: recurrence and quasi stationarity","type</w:instrText>
      </w:r>
      <w:r w:rsidRPr="00E40F3F">
        <w:rPr>
          <w:lang w:val="fr-CH"/>
          <w:rPrChange w:id="216" w:author="Dirk Mühlemann" w:date="2021-03-28T11:31:00Z">
            <w:rPr/>
          </w:rPrChange>
        </w:rPr>
        <w:instrText>":"article","volume":"52"},"uris":["http://www.mendeley.com/documents/?uuid=e65311d3-efe5-47ac-aa82-b6cbd44b48b4"]}],"mendeley":{"formattedCitation":"(Cassou, 2008; Grams et al., 2017; Michelangeli et al., 1995; van der Wiel et al., 2019; Vautard, 1990)","</w:instrText>
      </w:r>
      <w:r w:rsidRPr="00E40F3F">
        <w:rPr>
          <w:lang w:val="fr-CH"/>
          <w:rPrChange w:id="217" w:author="Dirk Mühlemann" w:date="2021-03-28T11:31:00Z">
            <w:rPr/>
          </w:rPrChange>
        </w:rPr>
        <w:instrText>plainTextFormattedCitation":"(Cassou, 2008; Grams et al., 2017; Michelangeli et al., 1995; van der Wiel et al., 2019; Vautard, 1990)","previouslyFormattedCitation":"(Cassou, 2008; Grams et al., 2017; Michelangeli et al., 1995; van der Wiel et al., 2019; Va</w:instrText>
      </w:r>
      <w:r w:rsidRPr="00E40F3F">
        <w:rPr>
          <w:lang w:val="fr-CH"/>
          <w:rPrChange w:id="218" w:author="Dirk Mühlemann" w:date="2021-03-28T11:31:00Z">
            <w:rPr/>
          </w:rPrChange>
        </w:rPr>
        <w:instrText>utard, 1990)"},"properties":{"noteIndex":0},"schema":"https://github.com/citation-style-language/schema/raw/master/csl-citation.json"}</w:instrText>
      </w:r>
      <w:r>
        <w:fldChar w:fldCharType="separate"/>
      </w:r>
      <w:bookmarkStart w:id="219" w:name="__Fieldmark__2466_2869974584"/>
      <w:r>
        <w:rPr>
          <w:lang w:val="fr-CH"/>
        </w:rPr>
        <w:t>(Cassou, 2008; Grams et al., 2017; Michelangeli et al., 1995; van der Wiel et al., 2019; Vautard, 1990)</w:t>
      </w:r>
      <w:bookmarkStart w:id="220" w:name="__Fieldmark__5124_1659650938"/>
      <w:bookmarkEnd w:id="220"/>
      <w:r>
        <w:fldChar w:fldCharType="end"/>
      </w:r>
      <w:bookmarkEnd w:id="219"/>
      <w:r>
        <w:rPr>
          <w:lang w:val="fr-CH"/>
        </w:rPr>
        <w:t xml:space="preserve">. </w:t>
      </w:r>
    </w:p>
    <w:p w14:paraId="4D659E7D" w14:textId="77777777" w:rsidR="006C67E2" w:rsidRDefault="008B1F2D">
      <w:pPr>
        <w:pStyle w:val="berschrift2"/>
        <w:numPr>
          <w:ilvl w:val="1"/>
          <w:numId w:val="2"/>
        </w:numPr>
        <w:ind w:hanging="578"/>
      </w:pPr>
      <w:bookmarkStart w:id="221" w:name="_Toc66805704"/>
      <w:r>
        <w:t>Capacity factor anomalies and surface weather variables</w:t>
      </w:r>
      <w:bookmarkEnd w:id="221"/>
    </w:p>
    <w:p w14:paraId="4E7DEECF" w14:textId="77777777" w:rsidR="006C67E2" w:rsidRDefault="008B1F2D">
      <w:commentRangeStart w:id="222"/>
      <w:commentRangeEnd w:id="222"/>
      <w:r>
        <w:commentReference w:id="222"/>
      </w:r>
      <w:r>
        <w:t>The surface weather variables anomalies (solar radiation and 2m temperature) and in direct consequence the CFs anomalies are in good agreement with other studies. Especially the four well studied w</w:t>
      </w:r>
      <w:r>
        <w:t xml:space="preserve">eather regimes in wintertime are line with previous results. </w:t>
      </w:r>
      <w:r>
        <w:fldChar w:fldCharType="begin"/>
      </w:r>
      <w:r>
        <w:instrText>ADDIN CSL_CITATION {"citationItems":[{"id":"ITEM-1","itemData":{"abstract":"The sensitivity of European power systems to meteorological conditions is increasing due to the growing share of weathe</w:instrText>
      </w:r>
      <w:r>
        <w:instrText>r-sensitive renewables in the electricity sector. The Großwetterlagen (GWLs) are a specific set of 29 synoptic-scale weather patterns focussed over central Europe and the North Atlantic. This study investigates how the GWL patterns relate to weather at the</w:instrText>
      </w:r>
      <w:r>
        <w:instrText xml:space="preserve"> surface and, in turn, the European electricity sector. The analysis is carried out using the ECMWF’s ERA5 reanalysis dataset, a numerical description of recent climate that assimilates historic observations with a numerical weather prediction model. The p</w:instrText>
      </w:r>
      <w:r>
        <w:instrText>ower system has changed considerably over the recent decades and relevant direct observations of the power system (for example, of electricity demand and wind and solar power production) are typically short-lived and hence ill-suited to in-depth meteorolog</w:instrText>
      </w:r>
      <w:r>
        <w:instrText>ical analysis. ERA5 meteorological variables have therefore been pre-converted into estimates of renewable electricity production and demand for use within this study, effectively creating a 38-year record that is consistent with the present-day power syst</w:instrText>
      </w:r>
      <w:r>
        <w:instrText>em configuration. The wintertime changes to wind and solar power production and temperature- driven electricity demand - prompted by each of the GWL patterns - is analysed using an objective method of weather pattern classification developed by the industr</w:instrText>
      </w:r>
      <w:r>
        <w:instrText>ial partner, MetSet. A strong link is found between the broad character of different groups of GWL types (for example, northerly, southerly, easterly, westerly, cyclonic, anticyclonic) and anomalous behaviour in renewable electricity production and demand.</w:instrText>
      </w:r>
      <w:r>
        <w:instrText xml:space="preserve"> Northerly and easterly GWL patterns are predominantly responsible for causing extreme system stress events, particularly in higher European latitudes. Across Europe, the least system stress – that is to say, the lowest levels of residual demand once renew</w:instrText>
      </w:r>
      <w:r>
        <w:instrText>able electricity production is accounted for - occurs under westerly and southerly GWL patterns, with cyclonic patterns also being favoured in the south. The strong link between GWL patterns, renewable electricity production and demand across Europe sugges</w:instrText>
      </w:r>
      <w:r>
        <w:instrText>ts that the GWL weather pattern classification possesses great potential for forecasting the behaviour of the European energy sector.","author":[{"dropping-particle":"","family":"Jones","given":"Sophie","non-dropping-particle":"","parse-names":false,"suffi</w:instrText>
      </w:r>
      <w:r>
        <w:instrText>x":""},{"dropping-particle":"","family":"Lee","given":"Supervisors Robert","non-dropping-particle":"","parse-names":false,"suffix":""},{"dropping-particle":"","family":"Bloomfield","given":"Hannah","non-dropping-particle":"","parse-names":false,"suffix":""</w:instrText>
      </w:r>
      <w:r>
        <w:instrText>}],"id":"ITEM-1","issue":"August","issued":{"date-parts":[["2020"]]},"number-of-pages":"0-77","publisher":"University of Reading","title":"Wintertime Impacts of Synoptic-Scale Weather Patterns on the European Energy Sector","type":"thesis"},"uris":["http:/</w:instrText>
      </w:r>
      <w:r>
        <w:instrText>/www.mendeley.com/documents/?uuid=8390156f-8eba-4c11-93bd-2bea2d42f8d2"]},{"id":"ITEM-2","itemData":{"DOI":"10.1038/nclimate3338","ISSN":"1758-678X","abstract":"As wind and solar power provide a growing share of Europe's electricity, understanding and acco</w:instrText>
      </w:r>
      <w:r>
        <w:instrText>mmodating their variability on multiple timescales remains a critical problem. On weekly timescales, variability is related to long-lasting weather conditions, called weather regimes, which can cause lulls with a loss of wind power across neighbouring coun</w:instrText>
      </w:r>
      <w:r>
        <w:instrText>tries. Here we show that weather regimes provide a meteorological explanation for multi-day fluctuations in Europe's wind power and can help guide new deployment pathways that minimize this variability. Mean generation during different regimes currently ra</w:instrText>
      </w:r>
      <w:r>
        <w:instrText>nges from 22 GW to 44 GW and is expected to triple by 2030 with current planning strategies. However, balancing future wind capacity across regions with contrasting inter-regime behaviour-specifically deploying in the Balkans instead of the North Sea-would</w:instrText>
      </w:r>
      <w:r>
        <w:instrText xml:space="preserve"> almost eliminate these output variations, maintain mean generation, and increase fleet-wide minimum output. Solar photovoltaics could balance low-wind regimes locally, but only by expanding current capacity tenfold. New deployment strategies based on an u</w:instrText>
      </w:r>
      <w:r>
        <w:instrText>nderstanding of continent-scale wind patterns and pan-European collaboration could enable a high share of wind energy whilst minimizing the negative impacts of output variability.","author":[{"dropping-particle":"","family":"Grams","given":"Christian M.","</w:instrText>
      </w:r>
      <w:r>
        <w:instrText>non-dropping-particle":"","parse-names":false,"suffix":""},{"dropping-particle":"","family":"Beerli","given":"Remo","non-dropping-particle":"","parse-names":false,"suffix":""},{"dropping-particle":"","family":"Pfenninger","given":"Stefan","non-dropping-par</w:instrText>
      </w:r>
      <w:r>
        <w:instrText>ticle":"","parse-names":false,"suffix":""},{"dropping-particle":"","family":"Staffell","given":"Iain","non-dropping-particle":"","parse-names":false,"suffix":""},{"dropping-particle":"","family":"Wernli","given":"Heini","non-dropping-particle":"","parse-na</w:instrText>
      </w:r>
      <w:r>
        <w:instrText>mes":false,"suffix":""}],"container-title":"Nature Climate Change","id":"ITEM-2","issue":"8","issued":{"date-parts":[["2017","8","17"]]},"page":"557-562","title":"Balancing Europe’s wind-power output through spatial deployment informed by weather regimes",</w:instrText>
      </w:r>
      <w:r>
        <w:instrText>"type":"article-journal","volume":"7"},"uris":["http://www.mendeley.com/documents/?uuid=609165f4-9f55-416f-99ff-09af6fb74959"]},{"id":"ITEM-3","itemData":{"DOI":"10.1088/1748-9326/ab38d3","ISSN":"1748-9326","abstract":"The growing share of variable renewab</w:instrText>
      </w:r>
      <w:r>
        <w:instrText>le energy increases the meteorological sensitivity of power systems. This study investigates if large-scale weather regimes capture the influence of meteorological variability on the European energy sector. For each weather regime, the associated changes t</w:instrText>
      </w:r>
      <w:r>
        <w:instrText>o wintertime - mean and extreme - wind and solar power production, temperature-driven energy demand and energy shortfall (residual load) are explored. Days with a blocked circulation pattern, i.e. the 'Scandinavian Blocking' and 'North Atlantic Oscillation</w:instrText>
      </w:r>
      <w:r>
        <w:instrText xml:space="preserve"> negative' regimes, on average have lower than normal renewable power production, higher than normal energy demand and therefore, higher than normal energy shortfall. These average effects hide large variability of energy parameters within each weather reg</w:instrText>
      </w:r>
      <w:r>
        <w:instrText>ime. Though the risk of extreme high energy shortfall events increases in the two blocked regimes (by a factor of 1.5 and 2.0, respectively), it is shown that such events occur in all regimes. Extreme high energy shortfall events are the result of rare cir</w:instrText>
      </w:r>
      <w:r>
        <w:instrText>culation types and smaller-scale features, rather than extreme magnitudes of common large-scale circulation types. In fact, these events resemble each other more strongly than their respective weather regime mean pattern. For (sub-)seasonal forecasting app</w:instrText>
      </w:r>
      <w:r>
        <w:instrText>lications weather regimes may be of use for the energy sector. At shorter lead times or for more detailed system analyses, their ineffectiveness at characterising extreme events limits their potential.","author":[{"dropping-particle":"","family":"Wiel","gi</w:instrText>
      </w:r>
      <w:r>
        <w:instrText>ven":"Karin","non-dropping-particle":"van der","parse-names":false,"suffix":""},{"dropping-particle":"","family":"Bloomfield","given":"Hannah C.","non-dropping-particle":"","parse-names":false,"suffix":""},{"dropping-particle":"","family":"Lee","given":"Ro</w:instrText>
      </w:r>
      <w:r>
        <w:instrText>bert W.","non-dropping-particle":"","parse-names":false,"suffix":""},{"dropping-particle":"","family":"Stoop","given":"Laurens P.","non-dropping-particle":"","parse-names":false,"suffix":""},{"dropping-particle":"","family":"Blackport","given":"Russell","n</w:instrText>
      </w:r>
      <w:r>
        <w:instrText>on-dropping-particle":"","parse-names":false,"suffix":""},{"dropping-particle":"","family":"Screen","given":"James A.","non-dropping-particle":"","parse-names":false,"suffix":""},{"dropping-particle":"","family":"Selten","given":"Frank M.","non-dropping-pa</w:instrText>
      </w:r>
      <w:r>
        <w:instrText>rticle":"","parse-names":false,"suffix":""}],"container-title":"Environmental Research Letters","id":"ITEM-3","issue":"9","issued":{"date-parts":[["2019","9","6"]]},"page":"094010","title":"The influence of weather regimes on European renewable energy prod</w:instrText>
      </w:r>
      <w:r>
        <w:instrText>uction and demand","type":"article-journal","volume":"14"},"uris":["http://www.mendeley.com/documents/?uuid=ecf4bfc0-bf9f-4e56-9dfc-ed01970d5711"]},{"id":"ITEM-4","itemData":{"DOI":"10.1002/met.1858","ISSN":"14698080","abstract":"Renewable electricity is a</w:instrText>
      </w:r>
      <w:r>
        <w:instrText xml:space="preserve"> key enabling step in the decarbonization of energy. Europe is at the forefront of renewable deployment and this has dramatically increased the weather sensitivity of the continent's power systems. Despite the importance of weather to energy systems, and w</w:instrText>
      </w:r>
      <w:r>
        <w:instrText xml:space="preserve">idespread interest from both academia and industry, the meteorological drivers of European power systems remain difficult to identify and are poorly understood. The present study presents a new and generally applicable approach, targeted circulation types </w:instrText>
      </w:r>
      <w:r>
        <w:instrText>(TCTs). In contrast to standard meteorological weather-regime or circulation-typing schemes, TCTs convolve the weather sensitivity of an impacted system of interest (in this case, the electricity system) with the intrinsic structures of the atmospheric cir</w:instrText>
      </w:r>
      <w:r>
        <w:instrText xml:space="preserve">culation to identify its meteorological drivers. A new 38 year reconstruction of daily electricity demand and renewable supply across Europe is used to identify the winter large-scale circulation patterns of most interest to the European electricity grid. </w:instrText>
      </w:r>
      <w:r>
        <w:instrText>TCTs provide greater explanatory power for power system variability and extremes compared with standard meteorological typing. Two new pairs of atmospheric patterns are highlighted, both of which have marked and extensive impacts on the European power syst</w:instrText>
      </w:r>
      <w:r>
        <w:instrText>em. The first pair resembles the meridional surface pressure dipole of the North Atlantic Oscillation (NAO), but shifted eastward into Europe and noticeably strengthened, while the second pair is weaker and corresponds to surface pressure anomalies over Ce</w:instrText>
      </w:r>
      <w:r>
        <w:instrText>ntral Southern and Eastern Europe. While these gross qualitative patterns are robust features of the present European power systems, the detailed circulation structures are strongly affected by the amount and location of renewables installed.","author":[{"</w:instrText>
      </w:r>
      <w:r>
        <w:instrText>dropping-particle":"","family":"Bloomfield","given":"Hannah C.","non-dropping-particle":"","parse-names":false,"suffix":""},{"dropping-particle":"","family":"Brayshaw","given":"David J.","non-dropping-particle":"","parse-names":false,"suffix":""},{"droppin</w:instrText>
      </w:r>
      <w:r>
        <w:instrText>g-particle":"","family":"Charlton-Perez","given":"Andrew J.","non-dropping-particle":"","parse-names":false,"suffix":""}],"container-title":"Meteorological Applications","id":"ITEM-4","issue":"1","issued":{"date-parts":[["2020"]]},"page":"1-18","title":"Ch</w:instrText>
      </w:r>
      <w:r>
        <w:instrText>aracterizing the winter meteorological drivers of the European electricity system using targeted circulation types","type":"article-journal","volume":"27"},"uris":["http://www.mendeley.com/documents/?uuid=a14e639a-8ffc-4e11-9a00-7c50e093884d"]},{"id":"ITEM</w:instrText>
      </w:r>
      <w:r>
        <w:instrText>-5","itemData":{"DOI":"10.1007/978-94-007-1372-7","ISBN":"978-94-007-1371-0","ISSN":"0717-6163","PMID":"15003161","abstract":"This 256-page book titled \"Hydrological, Socioeconomic and Ecological Impacts of the North Atlantic Oscillation in the Mediterran</w:instrText>
      </w:r>
      <w:r>
        <w:instrText>ean Region\" is volume 46 in the series \"Advances in Global Change Research\". This book contains 15 individually-authored chapters. Each chapter contains an extensive list of references. Chapter 1 gives a brief introduction to the remaining chapters cove</w:instrText>
      </w:r>
      <w:r>
        <w:instrText>red in this book. Specific topics covered include: variability and changes in the North Atlantic Oscillation(NAO) index, NAO impact on droughts hydrological resources, climate snow accumulation, Mediterranean fisheries, Mediterranean crop production, veget</w:instrText>
      </w:r>
      <w:r>
        <w:instrText>ation activity in Iberia, tree growth and forest decline in Spain, ecology impacts, atmospheric pollution, rainfall erosivity, landslides, solar and wind energy resources. The text is written in English. This book also includes a list of contributors to th</w:instrText>
      </w:r>
      <w:r>
        <w:instrText>is volume and their respective institutions. The users of this book will include researchers in the fields of geography, hydrology, remote-sensing, climatology. agriculture and energy.","author":[{"dropping-particle":"","family":"Pozo-Vazquez","given":"Dav</w:instrText>
      </w:r>
      <w:r>
        <w:instrText>id","non-dropping-particle":"","parse-names":false,"suffix":""},{"dropping-particle":"","family":"Santos-Alamillos","given":"Francisco Javie</w:instrText>
      </w:r>
      <w:r w:rsidRPr="00E40F3F">
        <w:rPr>
          <w:lang w:val="fr-CH"/>
          <w:rPrChange w:id="223" w:author="Dirk Mühlemann" w:date="2021-03-28T10:42:00Z">
            <w:rPr/>
          </w:rPrChange>
        </w:rPr>
        <w:instrText>r","non-dropping-particle":"","parse-names":false,"suffix":""},{"dropping-particle":"","family":"Lara-Fanego","given</w:instrText>
      </w:r>
      <w:r w:rsidRPr="00E40F3F">
        <w:rPr>
          <w:lang w:val="fr-CH"/>
          <w:rPrChange w:id="224" w:author="Dirk Mühlemann" w:date="2021-03-28T10:42:00Z">
            <w:rPr/>
          </w:rPrChange>
        </w:rPr>
        <w:instrText>":"Vicente","non-dropping-particle":"","parse-names":false,"suffix":""},{"dropping-particle":"","family":"Ruiz-Arias","given":"Jose Antonio","non-dropping-particle":"","parse-names":false,"suffix":""},{"dropping-particle":"","family":"Tovar-Pescador","give</w:instrText>
      </w:r>
      <w:r w:rsidRPr="00E40F3F">
        <w:rPr>
          <w:lang w:val="fr-CH"/>
          <w:rPrChange w:id="225" w:author="Dirk Mühlemann" w:date="2021-03-28T10:42:00Z">
            <w:rPr/>
          </w:rPrChange>
        </w:rPr>
        <w:instrText>n":"Joaquín","non-dropping-particle":"","parse-names":false,"suffix":""}],"container-title":"Hydrological, Socioeconomic and Ecological Impacts of the North Atlantic Oscillation in the Mediterranean Region","id":"ITEM-5","issue":"December 2015","issued":{"</w:instrText>
      </w:r>
      <w:r w:rsidRPr="00E40F3F">
        <w:rPr>
          <w:lang w:val="fr-CH"/>
          <w:rPrChange w:id="226" w:author="Dirk Mühlemann" w:date="2021-03-28T10:42:00Z">
            <w:rPr/>
          </w:rPrChange>
        </w:rPr>
        <w:instrText>date-parts":[["2011"]]},"number-of-pages":"213-231","title":"Hydrological, Socioeconomic and Ecological Impacts of the North Atlantic Oscillation in the Mediterranean Region","type":"book","volume":"46"},"uris":["http://www.mendeley.com/documents/?uuid=858</w:instrText>
      </w:r>
      <w:r w:rsidRPr="00E40F3F">
        <w:rPr>
          <w:lang w:val="fr-CH"/>
          <w:rPrChange w:id="227" w:author="Dirk Mühlemann" w:date="2021-03-28T10:42:00Z">
            <w:rPr/>
          </w:rPrChange>
        </w:rPr>
        <w:instrText>a9210-c5e5-490d-8e78-4a478aa81b40"]}],"mendeley":{"formattedCitation":"(Bloomfield et al., 2020; Grams et al., 2017; Jones et al., 2020; Pozo-Vazquez et al., 2011; van der Wiel et al., 2019)","plainTextFormattedCitation":"(Bloomfield et al., 2020; Grams et</w:instrText>
      </w:r>
      <w:r w:rsidRPr="00E40F3F">
        <w:rPr>
          <w:lang w:val="fr-CH"/>
          <w:rPrChange w:id="228" w:author="Dirk Mühlemann" w:date="2021-03-28T10:42:00Z">
            <w:rPr/>
          </w:rPrChange>
        </w:rPr>
        <w:instrText xml:space="preserve"> al., 2017; Jones et al., 2020; Pozo-Vazquez et al., 2011; van der Wiel et al., 2019)","previouslyFormattedCitation":"(Bloomfield et al., 2020; Grams et al., 2017; Jones et al., 2020; Pozo-Vazquez et al., 2011; van der Wiel et al., 2019)"},"properties":{"n</w:instrText>
      </w:r>
      <w:r w:rsidRPr="00E40F3F">
        <w:rPr>
          <w:lang w:val="fr-CH"/>
          <w:rPrChange w:id="229" w:author="Dirk Mühlemann" w:date="2021-03-28T10:42:00Z">
            <w:rPr/>
          </w:rPrChange>
        </w:rPr>
        <w:instrText>oteIndex":0},"schema":"https://github.com/citation-style-language/schema/raw/master/csl-citation.json"}</w:instrText>
      </w:r>
      <w:r>
        <w:fldChar w:fldCharType="separate"/>
      </w:r>
      <w:bookmarkStart w:id="230" w:name="__Fieldmark__2479_2869974584"/>
      <w:r>
        <w:rPr>
          <w:lang w:val="fr-CH"/>
        </w:rPr>
        <w:t xml:space="preserve">(Bloomfield et al., </w:t>
      </w:r>
      <w:proofErr w:type="gramStart"/>
      <w:r>
        <w:rPr>
          <w:lang w:val="fr-CH"/>
        </w:rPr>
        <w:t>2020;</w:t>
      </w:r>
      <w:proofErr w:type="gramEnd"/>
      <w:r>
        <w:rPr>
          <w:lang w:val="fr-CH"/>
        </w:rPr>
        <w:t xml:space="preserve"> Grams et al., 2017; Jones et al., 2020; Pozo-Vazquez et al., 2011; van der Wiel et al., 2019)</w:t>
      </w:r>
      <w:bookmarkStart w:id="231" w:name="__Fieldmark__5145_1659650938"/>
      <w:bookmarkEnd w:id="231"/>
      <w:r>
        <w:fldChar w:fldCharType="end"/>
      </w:r>
      <w:bookmarkEnd w:id="230"/>
      <w:r>
        <w:rPr>
          <w:lang w:val="fr-CH"/>
        </w:rPr>
        <w:t xml:space="preserve">. </w:t>
      </w:r>
      <w:r>
        <w:t>A more detailed discussion ab</w:t>
      </w:r>
      <w:r>
        <w:t>out the seven weather regimes can be found in the next seven paragraphs.</w:t>
      </w:r>
    </w:p>
    <w:p w14:paraId="503F6D64" w14:textId="77777777" w:rsidR="006C67E2" w:rsidRDefault="008B1F2D">
      <w:r>
        <w:t xml:space="preserve">The results of the </w:t>
      </w:r>
      <w:r>
        <w:rPr>
          <w:b/>
          <w:bCs/>
        </w:rPr>
        <w:t xml:space="preserve">positive phase of the NAO (WR0) </w:t>
      </w:r>
      <w:r>
        <w:t>suggests a negative correlation to the surface solar radiation anomalies in Northern Europe and a positive correlation in Southern E</w:t>
      </w:r>
      <w:r>
        <w:t>urope (</w:t>
      </w:r>
      <w:r>
        <w:fldChar w:fldCharType="begin"/>
      </w:r>
      <w:r>
        <w:instrText>REF _Ref60749590 \h</w:instrText>
      </w:r>
      <w:r>
        <w:fldChar w:fldCharType="separate"/>
      </w:r>
      <w:r>
        <w:t>Figure 3</w:t>
      </w:r>
      <w:r>
        <w:fldChar w:fldCharType="end"/>
      </w:r>
      <w:r>
        <w:t>). Consequently, the CF anomalies behave similarly</w:t>
      </w:r>
      <w:commentRangeStart w:id="232"/>
      <w:commentRangeEnd w:id="232"/>
      <w:r>
        <w:commentReference w:id="232"/>
      </w:r>
      <w:ins w:id="233" w:author="Doris Folini" w:date="2021-03-22T16:12:00Z">
        <w:r>
          <w:t>: during a positive phase of the NAO, Southern Europe experiences a relative surplus in PV production,</w:t>
        </w:r>
        <w:r>
          <w:t xml:space="preserve"> whereas PV production is below average in Northern </w:t>
        </w:r>
        <w:proofErr w:type="gramStart"/>
        <w:r>
          <w:t>Europe.</w:t>
        </w:r>
      </w:ins>
      <w:r>
        <w:t>.</w:t>
      </w:r>
      <w:proofErr w:type="gramEnd"/>
      <w:r>
        <w:t xml:space="preserve"> The correlation between NAO+ and surface solar radiation is in agreement with the study by </w:t>
      </w:r>
      <w:r>
        <w:fldChar w:fldCharType="begin"/>
      </w:r>
      <w:r>
        <w:instrText>ADDIN CSL_CITATION {"citationItems":[{"id":"ITEM-1","itemData":{"DOI":"10.1007/978-94-007-1372-7","ISBN"</w:instrText>
      </w:r>
      <w:r>
        <w:instrText>:"978-94-007-1371-0","ISSN":"0717-6163","PMID":"15003161","abstract":"This 256-page book titled \"Hydrological, Socioeconomic and Ecological Impacts of the North Atlantic Oscillation in the Mediterranean Region\" is volume 46 in the series \"Advances in Gl</w:instrText>
      </w:r>
      <w:r>
        <w:instrText>obal Change Research\". This book contains 15 individually-authored chapters. Each chapter contains an extensive list of references. Chapter 1 gives a brief introduction to the remaining chapters covered in this book. Specific topics covered include: varia</w:instrText>
      </w:r>
      <w:r>
        <w:instrText>bility and changes in the North Atlantic Oscillation(NAO) index, NAO impact on droughts hydrological resources, climate snow accumulation, Mediterranean fisheries, Mediterranean crop production, vegetation activity in Iberia, tree growth and forest decline</w:instrText>
      </w:r>
      <w:r>
        <w:instrText xml:space="preserve"> in Spain, ecology impacts, atmospheric pollution, rainfall erosivity, landslides, solar and wind energy resources. The text is written in English. This book also includes a list of contributors to this volume and their respective institutions. The users o</w:instrText>
      </w:r>
      <w:r>
        <w:instrText>f this book will include researchers in the fields of geography, hydrology, remote-sensing, climatology. agriculture and energy.","author":[{"dropping-particle":"","family":"Pozo-Vazquez","given":"David","non-dropping-particle":"","parse-names":false,"suff</w:instrText>
      </w:r>
      <w:r>
        <w:instrText>ix":""},{"dropping-particle":"","family":"Santos-Alamillos","given":"Francisco Javier","non-dropping-particle":"","parse-names":false,"suffix":""},{"dropping-particle":"","family":"Lara-Fanego","given":"Vicente","non-dropping-particle":"","parse-names":fal</w:instrText>
      </w:r>
      <w:r>
        <w:instrText>se,"suffix":""},{"dropping-particle":"","family":"Ruiz-Arias","given":"Jose Antonio","non-dropping-particle":"","parse-names":false,"suffix":""},{"dropping-particle":"","family":"Tovar-Pescador","given":"Joaquín","non-dropping-particle":"","parse-names":fa</w:instrText>
      </w:r>
      <w:r>
        <w:instrText>lse,"suffix":""}],"container-title":"Hydrological, Socioeconomic and Ecological Impacts of the North Atlantic Oscillation in the Mediterranean Region","id":"ITEM-1","issue":"December 2015","issued":{"date-parts":[["2011"]]},"number-of-pages":"213-231","tit</w:instrText>
      </w:r>
      <w:r>
        <w:instrText>le":"Hydrological, Socioeconomic and Ecological Impacts of the North Atlantic Oscillation in the Mediterranean Region","type":"book","volume":"46"},"uris":["http://www.mendeley.com/documents/?uuid=858a9210-c5e5-490d-8e78-4a478aa81b40"]}],"mendeley":{"forma</w:instrText>
      </w:r>
      <w:r>
        <w:instrText>ttedCitation":"(Pozo-Vazquez et al., 2011)","manualFormatting":"Pozo-Vazquez et al. (2011)","plainTextFormattedCitation":"(Pozo-Vazquez et al., 2011)","previouslyFormattedCitation":"(Pozo-Vazquez et al., 2011)"},"properties":{"noteIndex":0},"schema":"https</w:instrText>
      </w:r>
      <w:r>
        <w:instrText>://github.com/citation-style-language/schema/raw/master/csl-citation.json"}</w:instrText>
      </w:r>
      <w:r>
        <w:fldChar w:fldCharType="separate"/>
      </w:r>
      <w:bookmarkStart w:id="234" w:name="__Fieldmark__2498_2869974584"/>
      <w:r>
        <w:t>Pozo-Vazquez et al. (2011)</w:t>
      </w:r>
      <w:bookmarkStart w:id="235" w:name="__Fieldmark__5181_1659650938"/>
      <w:bookmarkEnd w:id="235"/>
      <w:r>
        <w:fldChar w:fldCharType="end"/>
      </w:r>
      <w:bookmarkEnd w:id="234"/>
      <w:r>
        <w:t xml:space="preserve"> although it is disputed by </w:t>
      </w:r>
      <w:r>
        <w:fldChar w:fldCharType="begin"/>
      </w:r>
      <w:r>
        <w:instrText>ADDIN CSL_CITATION {"citationItems":[{"id":"ITEM-1","itemData":{"DOI":"10.1016/j.solener.2014.05.045","ISBN":"7415597850","I</w:instrText>
      </w:r>
      <w:r>
        <w:instrText>SSN":"0038092X","abstract":"The impact of the North Atlantic Oscillation (NAO) on winter solar radiation in the British Isles is explored. Records of global horizontal radiation (GHR) from a set of UK Meteorological Office pyranometers spanning the last th</w:instrText>
      </w:r>
      <w:r>
        <w:instrText xml:space="preserve">ree decades have been compared to Hurrell's Winter NAO Index (WiNAOI). GHR in the West of Great Britain is found to be negatively correlated with WiNAOI; in eastern England, on the contrary, the correlation is significantly positive.These results disagree </w:instrText>
      </w:r>
      <w:r>
        <w:instrText>at least partially with the existing literature connecting NAO with irradiance in Europe, which reports a gradient of WiNAOI-versus-GHR's correlation oriented mainly meridionally, with the correlation coefficient becoming increasingly negative with increas</w:instrText>
      </w:r>
      <w:r>
        <w:instrText>ing latitude.The picture for Great Britain emerging from the present high resolution study, instead, shows a correlation gradient dominated by a zonal component over Engl∧ the year-to-year winter solar radiation variance associated with variations in WiNAO</w:instrText>
      </w:r>
      <w:r>
        <w:instrText>I is estimated to be 35% using Empirical Orthogonal Functions analysis.Over the last 16. years, monthly GHR averaged over negative WiNAOI winters is 9.3% higher in a representative South-West location with respect to positive WiNAOI years, while in a sampl</w:instrText>
      </w:r>
      <w:r>
        <w:instrText xml:space="preserve">e South-East (SE) location is 10.3% lower. This clear result could impact large photovoltaic proposals, as it links a non-negligible fraction of winter's yield to a known climatic phenomenon. Although WiNAOI predictability is limited, the present analysis </w:instrText>
      </w:r>
      <w:r>
        <w:instrText>highlights that while winter solar radiation is mainly in phase with WiNAOI in the East, it is mainly in opposite phase in the West: to some extent, spatial variability can even out year-to-year variability in power yield. © 2014 Elsevier Ltd.","author":[{</w:instrText>
      </w:r>
      <w:r>
        <w:instrText>"dropping-particle":"","family":"Colantuono","given":"Giuseppe","non-dropping-particle":"","parse-names":false,"suffix":""},{"dropping-particle":"","family":"Wang","given":"Yimin","non-dropping-particle":"","parse-names":false,"suffix":""},{"dropping-parti</w:instrText>
      </w:r>
      <w:r>
        <w:instrText>cle":"","family":"Hanna","given":"Edward","non-dropping-particle":"","parse-names":false,"suffix":""},{"dropping-particle":"","family":"Erdélyi","given":"Robert","non-dropping-particle":"","parse-names":false,"suffix":""}],"container-title":"Solar Energy",</w:instrText>
      </w:r>
      <w:r>
        <w:instrText>"id":"ITEM-1","issued":{"date-parts":[["2014"]]},"page":"210-219","title":"Signature of the North Atlantic Oscillation on British solar radiation availability and PV potential: The winter zonal seesaw","type":"article-journal","volume":"107"},"uris":["http</w:instrText>
      </w:r>
      <w:r>
        <w:instrText>://www.mendeley.com/documents/?uuid=f2adcfbe-0e27-463b-8b00-96710e9e6214"]}],"mendeley":{"formattedCitation":"(Colantuono et al., 2014)","manualFormatting":"Colantuono et al., (2014)","plainTextFormattedCitation":"(Colantuono et al., 2014)","previouslyForm</w:instrText>
      </w:r>
      <w:r>
        <w:instrText>attedCitation":"(Colantuono et al., 2014)"},"properties":{"noteIndex":0},"schema":"https://github.com/citation-style-language/schema/raw/master/csl-citation.json"}</w:instrText>
      </w:r>
      <w:r>
        <w:fldChar w:fldCharType="separate"/>
      </w:r>
      <w:bookmarkStart w:id="236" w:name="__Fieldmark__2506_2869974584"/>
      <w:r>
        <w:t>Colantuono et al., (2014)</w:t>
      </w:r>
      <w:bookmarkStart w:id="237" w:name="__Fieldmark__5192_1659650938"/>
      <w:bookmarkEnd w:id="237"/>
      <w:r>
        <w:fldChar w:fldCharType="end"/>
      </w:r>
      <w:bookmarkEnd w:id="236"/>
      <w:r>
        <w:t>. The observed North-South gradient of the PV CF anomalies can al</w:t>
      </w:r>
      <w:r>
        <w:t xml:space="preserve">so be observed in the study by </w:t>
      </w:r>
      <w:r>
        <w:fldChar w:fldCharType="begin"/>
      </w:r>
      <w:r>
        <w:instrText>ADDIN CSL_CITATION {"citationItems":[{"id":"ITEM-1","itemData":{"DOI":"10.1038/nclimate3338","ISSN":"1758-678X","abstract":"As wind and solar power provide a growing share of Europe's electricity, understanding and accommodat</w:instrText>
      </w:r>
      <w:r>
        <w:instrText>ing their variability on multiple timescales remains a critical problem. On weekly timescales, variability is related to long-lasting weather conditions, called weather regimes, which can cause lulls with a loss of wind power across neighbouring countries.</w:instrText>
      </w:r>
      <w:r>
        <w:instrText xml:space="preserve"> Here we show that weather regimes provide a meteorological explanation for multi-day fluctuations in Europe's wind power and can help guide new deployment pathways that minimize this variability. Mean generation during different regimes currently ranges f</w:instrText>
      </w:r>
      <w:r>
        <w:instrText>rom 22 GW to 44 GW and is expected to triple by 2030 with current planning strategies. However, balancing future wind capacity across regions with contrasting inter-regime behaviour-specifically deploying in the Balkans instead of the North Sea-would almos</w:instrText>
      </w:r>
      <w:r>
        <w:instrText>t eliminate these output variations, maintain mean generation, and increase fleet-wide minimum output. Solar photovoltaics could balance low-wind regimes locally, but only by expanding current capacity tenfold. New deployment strategies based on an underst</w:instrText>
      </w:r>
      <w:r>
        <w:instrText>anding of continent-scale wind patterns and pan-European collaboration could enable a high share of wind energy whilst minimizing the negative impacts of output variability.","author":[{"dropping-particle":"","family":"Grams","given":"Christian M.","non-dr</w:instrText>
      </w:r>
      <w:r>
        <w:instrText>opping-particle":"","parse-names":false,"suffix":""},{"dropping-particle":"","family":"Beerli","given":"Remo","non-dropping-particle":"","parse-names":false,"suffix":""},{"dropping-particle":"","family":"Pfenninger","given":"Stefan","non-dropping-particle"</w:instrText>
      </w:r>
      <w:r>
        <w:instrText>:"","parse-names":false,"suffix":""},{"dropping-particle":"","family":"Staffell","given":"Iain","non-dropping-particle":"","parse-names":false,"suffix":""},{"dropping-particle":"","family":"Wernli","given":"Heini","non-dropping-particle":"","parse-names":f</w:instrText>
      </w:r>
      <w:r>
        <w:instrText>alse,"suffix":""}],"container-title":"Nature Climate Change","id":"ITEM-1","issue":"8","issued":{"date-parts":[["2017","8","17"]]},"page":"557-562","title":"Balancing Europe’s wind-power output through spatial deployment informed by weather regimes","type"</w:instrText>
      </w:r>
      <w:r>
        <w:instrText xml:space="preserve">:"article-journal","volume":"7"},"uris":["http://www.mendeley.com/documents/?uuid=0f0202ee-916b-4c1f-b7e2-1c40150def04"]}],"mendeley":{"formattedCitation":"(Grams et al., 2017)","manualFormatting":"Grams et al. (2017)","plainTextFormattedCitation":"(Grams </w:instrText>
      </w:r>
      <w:r>
        <w:instrText>et al., 2017)","previouslyFormattedCitation":"(Grams et al., 2017)"},"properties":{"noteIndex":0},"schema":"https://github.com/citation-style-language/schema/raw/master/csl-citation.json"}</w:instrText>
      </w:r>
      <w:r>
        <w:fldChar w:fldCharType="separate"/>
      </w:r>
      <w:bookmarkStart w:id="238" w:name="__Fieldmark__2514_2869974584"/>
      <w:r>
        <w:t>Grams et al. (2017)</w:t>
      </w:r>
      <w:bookmarkStart w:id="239" w:name="__Fieldmark__5205_1659650938"/>
      <w:bookmarkEnd w:id="239"/>
      <w:r>
        <w:fldChar w:fldCharType="end"/>
      </w:r>
      <w:bookmarkEnd w:id="238"/>
      <w:r>
        <w:t>. And the changes throughout the seasons are c</w:t>
      </w:r>
      <w:r>
        <w:t xml:space="preserve">onsistent with them as well. The study by </w:t>
      </w:r>
      <w:r>
        <w:fldChar w:fldCharType="begin"/>
      </w:r>
      <w:r>
        <w:instrText>ADDIN CSL_CITATION {"citationItems":[{"id":"ITEM-1","itemData":{"DOI":"10.1088/1748-9326/ab38d3","ISSN":"1748-9326","abstract":"The growing share of variable renewable energy increases the meteorological sensitivit</w:instrText>
      </w:r>
      <w:r>
        <w:instrText xml:space="preserve">y of power systems. This study investigates if large-scale weather regimes capture the influence of meteorological variability on the European energy sector. For each weather regime, the associated changes to wintertime - mean and extreme - wind and solar </w:instrText>
      </w:r>
      <w:r>
        <w:instrText>power production, temperature-driven energy demand and energy shortfall (residual load) are explored. Days with a blocked circulation pattern, i.e. the 'Scandinavian Blocking' and 'North Atlantic Oscillation negative' regimes, on average have lower than no</w:instrText>
      </w:r>
      <w:r>
        <w:instrText>rmal renewable power production, higher than normal energy demand and therefore, higher than normal energy shortfall. These average effects hide large variability of energy parameters within each weather regime. Though the risk of extreme high energy short</w:instrText>
      </w:r>
      <w:r>
        <w:instrText>fall events increases in the two blocked regimes (by a factor of 1.5 and 2.0, respectively), it is shown that such events occur in all regimes. Extreme high energy shortfall events are the result of rare circulation types and smaller-scale features, rather</w:instrText>
      </w:r>
      <w:r>
        <w:instrText xml:space="preserve"> than extreme magnitudes of common large-scale circulation types. In fact, these events resemble each other more strongly than their respective weather regime mean pattern. For (sub-)seasonal forecasting applications weather regimes may be of use for the e</w:instrText>
      </w:r>
      <w:r>
        <w:instrText>nergy sector. At shorter lead times or for more detailed system analyses, their ineffectiveness at characterising extreme events limits their potential.","author":[{"dropping-particle":"","family":"Wiel","given":"Karin","non-dropping-particle":"van der","p</w:instrText>
      </w:r>
      <w:r>
        <w:instrText>arse-names":false,"suffix":""},{"dropping-particle":"","family":"Bloomfield","given":"Hannah C.","non-dropping-particle":"","parse-names":false,"suffix":""},{"dropping-particle":"","family":"Lee","given":"Robert W.","non-dropping-particle":"","parse-names"</w:instrText>
      </w:r>
      <w:r>
        <w:instrText>:false,"suffix":""},{"dropping-particle":"","family":"Stoop","given":"Laurens P.","non-dropping-particle":"","parse-names":false,"suffix":""},{"dropping-particle":"","family":"Blackport","given":"Russell","non-dropping-particle":"","parse-names":false,"suf</w:instrText>
      </w:r>
      <w:r>
        <w:instrText>fix":""},{"dropping-particle":"","family":"Screen","given":"James A.","non-dropping-particle":"","parse-names":false,"suffix":""},{"dropping-particle":"","family":"Selten","given":"Frank M.","non-dropping-particle":"","parse-names":false,"suffix":""}],"con</w:instrText>
      </w:r>
      <w:r>
        <w:instrText>tainer-title":"Environmental Research Letters","id":"ITEM-1","issue":"9","issued":{"date-parts":[["2019","9","6"]]},"page":"094010","title":"The influence of weather regimes on European renewable energy production and demand","type":"article-journal","volu</w:instrText>
      </w:r>
      <w:r>
        <w:instrText>me":"14"},"uris":["http://www.mendeley.com/documents/?uuid=ecf4bfc0-bf9f-4e56-9dfc-ed01970d5711"]}],"mendeley":{"formattedCitation":"(van der Wiel et al., 2019)","manualFormatting":"Van Der Wiel et al. (2019)","plainTextFormattedCitation":"(van der Wiel et</w:instrText>
      </w:r>
      <w:r>
        <w:instrText xml:space="preserve"> al., 2019)","previouslyFormattedCitation":"(van der Wiel et al., 2019)"},"properties":{"noteIndex":0},"schema":"https://github.com/citation-style-language/schema/raw/master/csl-citation.json"}</w:instrText>
      </w:r>
      <w:r>
        <w:fldChar w:fldCharType="separate"/>
      </w:r>
      <w:bookmarkStart w:id="240" w:name="__Fieldmark__2522_2869974584"/>
      <w:r>
        <w:t>Van Der Wiel et al. (2019)</w:t>
      </w:r>
      <w:bookmarkStart w:id="241" w:name="__Fieldmark__5230_1659650938"/>
      <w:bookmarkEnd w:id="241"/>
      <w:r>
        <w:fldChar w:fldCharType="end"/>
      </w:r>
      <w:bookmarkEnd w:id="240"/>
      <w:r>
        <w:t xml:space="preserve">, which only focus on wintertime, </w:t>
      </w:r>
      <w:r>
        <w:t>stated that the surface solar radiation is close to normal during the NAO+. But a slightly North-South gradient can also be observed in their results. Our results partly agree with those, as the discrepancy between North and South decreases in winter compa</w:t>
      </w:r>
      <w:r>
        <w:t xml:space="preserve">red to the rest of the year. </w:t>
      </w:r>
    </w:p>
    <w:p w14:paraId="2C546846" w14:textId="77777777" w:rsidR="006C67E2" w:rsidRDefault="008B1F2D">
      <w:r>
        <w:t xml:space="preserve">The observed negative correlation between the </w:t>
      </w:r>
      <w:r>
        <w:rPr>
          <w:b/>
          <w:bCs/>
        </w:rPr>
        <w:t>negative phase of the NAO (WR2)</w:t>
      </w:r>
      <w:r>
        <w:t>, the surface solar radiation and consequently the CFs anomalies in Northern Europe (negative correlation for Southern Europe) tends to be more accep</w:t>
      </w:r>
      <w:r>
        <w:t>ted</w:t>
      </w:r>
      <w:commentRangeStart w:id="242"/>
      <w:commentRangeEnd w:id="242"/>
      <w:r>
        <w:commentReference w:id="242"/>
      </w:r>
      <w:r>
        <w:t xml:space="preserve">. Which also applies to the observed overall negative temperature anomaly in Europe. </w:t>
      </w:r>
      <w:r>
        <w:fldChar w:fldCharType="begin"/>
      </w:r>
      <w:r>
        <w:instrText>ADDIN CSL_CITATION {"citationItems":[{"id":"ITEM-1","itemData":{"DOI":"10.1038/nclimate3338","ISSN":"1758-678X","abstract":"As wind and solar power provide a growing</w:instrText>
      </w:r>
      <w:r>
        <w:instrText xml:space="preserve"> share of Europe's electricity, understanding and accommodating their variability on multiple timescales remains a critical problem. On weekly timescales, variability is related to long-lasting weather conditions, called weather regimes, which can cause lu</w:instrText>
      </w:r>
      <w:r>
        <w:instrText>lls with a loss of wind power across neighbouring countries. Here we show that weather regimes provide a meteorological explanation for multi-day fluctuations in Europe's wind power and can help guide new deployment pathways that minimize this variability.</w:instrText>
      </w:r>
      <w:r>
        <w:instrText xml:space="preserve"> Mean generation during different regimes currently ranges from 22 GW to 44 GW and is expected to triple by 2030 with current planning strategies. However, balancing future wind capacity across regions with contrasting inter-regime behaviour-specifically d</w:instrText>
      </w:r>
      <w:r>
        <w:instrText>eploying in the Balkans instead of the North Sea-would almost eliminate these output variations, maintain mean generation, and increase fleet-wide minimum output. Solar photovoltaics could balance low-wind regimes locally, but only by expanding current cap</w:instrText>
      </w:r>
      <w:r>
        <w:instrText>acity tenfold. New deployment strategies based on an understanding of continent-scale wind patterns and pan-European collaboration could enable a high share of wind energy whilst minimizing the negative impacts of output variability.","author":[{"dropping-</w:instrText>
      </w:r>
      <w:r>
        <w:instrText>particle":"","family":"Grams","given":"Christian M.","non-dropping-particle":"","parse-names":false,"suffix":""},{"dropping-particle":"","family":"Beerli","given":"Remo","non-dropping-particle":"","parse-names":false,"suffix":""},{"dropping-particle":"","f</w:instrText>
      </w:r>
      <w:r>
        <w:instrText>amily":"Pfenninger","given":"Stefan","non-dropping-particle":"","parse-names":false,"suffix":""},{"dropping-particle":"","family":"Staffell","given":"Iain","non-dropping-particle":"","parse-names":false,"suffix":""},{"dropping-particle":"","family":"Wernli</w:instrText>
      </w:r>
      <w:r>
        <w:instrText>","given":"Heini","non-dropping-particle":"","parse-names":false,"suffix":""}],"container-title":"Nature Climate Change","id":"ITEM-1","issue":"8","issued":{"date-parts":[["2017","8","17"]]},"page":"557-562","title":"Balancing Europe’s wind-power output th</w:instrText>
      </w:r>
      <w:r>
        <w:instrText>rough spatial deployment informed by weather regimes","type":"article-journal","volume":"7"},"uris":["http://www.mendeley.com/documents/?uuid=0f0202ee-916b-4c1f-b7e2-1c40150def04"]},{"id":"ITEM-2","itemData":{"DOI":"10.1029/134GM01","ISBN":"9781118669037",</w:instrText>
      </w:r>
      <w:r>
        <w:instrText>"ISSN":"23288779","abstract":"The North Atlantic Oscillation (NAO) is one of the most prominent and recurrent patterns of atmospheric circulation variability. It dictates climate variability from the eastern seaboard of the United States to Siberia and fro</w:instrText>
      </w:r>
      <w:r>
        <w:instrText>m the Arctic to the subtropical Atlantic, especially during boreal winter, so variations in the NAO are important to society and for the environment. Understanding the processes that govern this variability is, therefore, of high priority, especially in th</w:instrText>
      </w:r>
      <w:r>
        <w:instrText xml:space="preserve">e context of global climate change. This review, aimed at a scientifically diverse audience, provides general background material for the other chapters in the monograph, and it synthesizes some of their central points. It begins with a description of the </w:instrText>
      </w:r>
      <w:r>
        <w:instrText>spatial structure of climate and climate variability, including how the NAO relates to other prominent patterns of atmospheric circulation variability. There is no unique way to define the spatial structure of the NAO, or thus its temporal evolution, but s</w:instrText>
      </w:r>
      <w:r>
        <w:instrText>everal common approaches are illustrated. The relationship between the NAO and variations in surface temperature, storms and precipitation, and thus the economy, as well as the ocean and ecosystem responses to NAO variability, are described. Although the N</w:instrText>
      </w:r>
      <w:r>
        <w:instrText>AO is a mode of variability internal to the atmosphere, indices of it exhibit decadal variability and trends. That not all of its variability can be attributed to intraseasonal stochastic atmospheric processes points to a role for external forcings and, pe</w:instrText>
      </w:r>
      <w:r>
        <w:instrText>rhaps, a small but useful amount of predictability. The surface, stratospheric and anthropogenic processes that may influence the phase and amplitude of the NAO are reviewed.","author":[{"dropping-particle":"","family":"Hurrell","given":"James W.","non-dro</w:instrText>
      </w:r>
      <w:r>
        <w:instrText>pping-particle":"","parse-names":false,"suffix":""},{"dropping-particle":"","family":"Kushnir","given":"Yochanan","non-dropping-particle":"","parse-names":false,"suffix":""},{"dropping-particle":"","family":"Ottersen","given":"Geir","non-dropping-particle"</w:instrText>
      </w:r>
      <w:r>
        <w:instrText>:"","parse-names":false,"suffix":""},{"dropping-particle":"","family":"Visbeck","given":"Martin","non-dropping-particle":"","parse-names":false,"suffix":""}],"container-title":"Geophysical Monograph Series","id":"ITEM-2","issued":{"date-parts":[["2003"]]},</w:instrText>
      </w:r>
      <w:r>
        <w:instrText>"page":"1-35","title":"An overview of the north atlantic oscillation","type":"article-journal","volume":"134"},"uris":["http://www.mendeley.com/documents/?uuid=78f4b70a-0548-46ac-ab4d-f41c7b0565f6"]},{"id":"ITEM-3","itemData":{"DOI":"10.1088/1748-9326/ab38</w:instrText>
      </w:r>
      <w:r>
        <w:instrText>d3","ISSN":"1748-9326","abstract":"The growing share of variable renewable energy increases the meteorological sensitivity of power systems. This study investigates if large-scale weather regimes capture the influence of meteorological variability on the E</w:instrText>
      </w:r>
      <w:r>
        <w:instrText>uropean energy sector. For each weather regime, the associated changes to wintertime - mean and extreme - wind and solar power production, temperature-driven energy demand and energy shortfall (residual load) are explored. Days with a blocked circulation p</w:instrText>
      </w:r>
      <w:r>
        <w:instrText>attern, i.e. the 'Scandinavian Blocking' and 'North Atlantic Oscillation negative' regimes, on average have lower than normal renewable power production, higher than normal energy demand and therefore, higher than normal energy shortfall. These average eff</w:instrText>
      </w:r>
      <w:r>
        <w:instrText xml:space="preserve">ects hide large variability of energy parameters within each weather regime. Though the risk of extreme high energy shortfall events increases in the two blocked regimes (by a factor of 1.5 and 2.0, respectively), it is shown that such events occur in all </w:instrText>
      </w:r>
      <w:r>
        <w:instrText>regimes. Extreme high energy shortfall events are the result of rare circulation types and smaller-scale features, rather than extreme magnitudes of common large-scale circulation types. In fact, these events resemble each other more strongly than their re</w:instrText>
      </w:r>
      <w:r>
        <w:instrText>spective weather regime mean pattern. For (sub-)seasonal forecasting applications weather regimes may be of use for the energy sector. At shorter lead times or for more detailed system analyses, their ineffectiveness at characterising extreme events limits</w:instrText>
      </w:r>
      <w:r>
        <w:instrText xml:space="preserve"> their potential.","author":[{"dropping-particle":"","family":"Wiel","given":"Karin","non-dropping-particle":"van der","parse-names":false,"suffix":""},{"dropping-particle":"","family":"Bloomfield","given":"Hannah C.","non-dropping-particle":"","parse-name</w:instrText>
      </w:r>
      <w:r>
        <w:instrText>s":false,"suffix":""},{"dropping-particle":"","family":"Lee","given":"Robert W.","non-dropping-particle":"","parse-names":false,"suffix":""},{"dropping-particle":"","family":"Stoop","given":"Laurens P.","non-dropping-particle":"","parse-names":false,"suffi</w:instrText>
      </w:r>
      <w:r>
        <w:instrText>x":""},{"dropping-particle":"","family":"Blackport","given":"Russell","non-dropping-particle":"","parse-names":false,"suffix":""},{"dropping-particle":"","family":"Screen","given":"James A.","non-dropping-particle":"","parse-names":false,"suffix":""},{"dro</w:instrText>
      </w:r>
      <w:r>
        <w:instrText>pping-particle":"","family":"Selten","given":"Frank M.","non-dropping-particle":"","parse-names":false,"suffix":""}],"container-title":"Environmental Research Letters","id":"ITEM-3","issue":"9","issued":{"date-parts":[["2019","9","6"]]},"page":"094010","ti</w:instrText>
      </w:r>
      <w:r>
        <w:instrText>tle":"The influence of weather regimes on European renewable energy production and demand","type":"article-journal","volume":"14"},"uris":["http://www.mendeley.com/documents/?uuid=ecf4bfc0-bf9f-4e56-9dfc-ed01970d5711"]},{"id":"ITEM-4","itemData":{"DOI":"10</w:instrText>
      </w:r>
      <w:r>
        <w:instrText>.1007/978-94-007-1372-7","ISBN":"978-94-007-1371-0","ISSN":"0717-6163","PMID":"15003161","abstract":"This 256-page book titled \"Hydrological, Socioeconomic and Ecological Impacts of the North Atlantic Oscillation in the Mediterranean Region\" is volume 46</w:instrText>
      </w:r>
      <w:r>
        <w:instrText xml:space="preserve"> in the series \"Advances in Global Change Research\". This book contains 15 individually-authored chapters. Each chapter contains an extensive list of references. Chapter 1 gives a brief introduction to the remaining chapters covered in this book. Specifi</w:instrText>
      </w:r>
      <w:r>
        <w:instrText>c topics covered include: variability and changes in the North Atlantic Oscillation(NAO) index, NAO impact on droughts hydrological resources, climate snow accumulation, Mediterranean fisheries, Mediterranean crop production, vegetation activity in Iberia,</w:instrText>
      </w:r>
      <w:r>
        <w:instrText xml:space="preserve"> tree growth and forest decline in Spain, ecology impacts, atmospheric pollution, rainfall erosivity, landslides, solar and wind energy resources. The text is written in English. This book also includes a list of contributors to this volume and their respe</w:instrText>
      </w:r>
      <w:r>
        <w:instrText>ctive institutions. The users of this book will include researchers in the fields of geography, hydrology, remote-sensing, climatology. agriculture and energy.","author":[{"dropping-particle":"","family":"Pozo-Vazquez","given":"David","non-dropping-particl</w:instrText>
      </w:r>
      <w:r>
        <w:instrText>e":"","parse-names":false,"suffix":""},{"dropping-particle":"","family":"Santos-Alamillos","given":"Francisco Javier","non-dropping-particle":"","parse-names":false,"suffix":""},{"dropping-particle":"","family":"Lara-Fanego","given":"Vicente","non-dropping</w:instrText>
      </w:r>
      <w:r>
        <w:instrText>-particle":"","parse-names":false,"suffix":""},{"dropping-particle":"","family":"Ruiz-Arias","given":"Jose Antonio","non-dropping-particle":"","parse-names":false,"suffix":""},{"dropping-particle":"","family":"Tovar-Pescador","given":"Joaquín","non-droppin</w:instrText>
      </w:r>
      <w:r>
        <w:instrText>g-particle":"","parse-names":false,"suffix":""}],"container-title":"Hydrological, Socioeconomic and Ecological Impacts of the North Atlantic Oscillation in the Mediterranean Region","id":"ITEM-4","issue":"December 2015","issued":{"date-parts":[["2011"]]},"</w:instrText>
      </w:r>
      <w:r>
        <w:instrText>number-of-pages":"213-231","title":"Hydrological, Socioeconomic and Ecological Impacts of the North Atlantic Oscillation in the Mediterranean Region","type":"book","volume":"46"},"uris":["http://www.mendeley.com/documents/?uuid=858a9210-c5e5-490d-8e78-4a47</w:instrText>
      </w:r>
      <w:r>
        <w:instrText xml:space="preserve">8aa81b40"]},{"id":"ITEM-5","itemData":{"DOI":"10.1175/JAMC-D-12-0257.1","ISSN":"15588424","abstract":"Europe is investing considerably in renewable energies for a sustainable future, with both Iberian countries (Portugal and Spain) promoting significantly </w:instrText>
      </w:r>
      <w:r>
        <w:instrText>new hydropower, wind, and solar plants. The climate variability in this area is highly controlled by just a few large-scale teleconnection modes. However, the relationship between these modes and the renewable climate-dependent energy resources has not yet</w:instrText>
      </w:r>
      <w:r>
        <w:instrText xml:space="preserve"> been established in detail. The objective of this study is to evaluate the impact of the North Atlantic Oscillation (NAO) on the interannual variability of the main and primary renewable energy resources in Iberia. This is achieved through a holistic asse</w:instrText>
      </w:r>
      <w:r>
        <w:instrText>ssment that is based on a 10-km-resolution climate simulation spanning the period 1959-2007 that provides physically consistent data of the various magnitudes involved. A monthly analysis for the extended winter (October-March) months shows that negative N</w:instrText>
      </w:r>
      <w:r>
        <w:instrText>AO phases enhance wind speeds (10%-15%) and, thereby, wind power (estimated around 30% at typical wind-turbine altitudes) and hydropower resources (with changes in precipitation exceeding 100% and implying prolonged responses in reservoir storage and relea</w:instrText>
      </w:r>
      <w:r>
        <w:instrText xml:space="preserve">se throughout the year), while diminishing the solar potential (10%-20%). Opposite signals were also sporadically identified, being well explained when taking into account the orography and the prevailing wind direction during bothNAOphases. An additional </w:instrText>
      </w:r>
      <w:r>
        <w:instrText>analysis using real wind, hydropower, and solar power generation data further confirms the strong signature of the NAO. © 2013 American Meteorological Society.","author":[{"dropping-particle":"","family":"Jerez","given":"S.","non-dropping-particle":"","par</w:instrText>
      </w:r>
      <w:r>
        <w:instrText>se-names":false,"suffix":""},{"dropping-particle":"","family":"Trigo","given":"R. M.","non-dropping-particle":"","parse-names":false,"suffix":""},{"dropping-particle":"","family":"Vicente-Serrano","given":"S. M.","non-dropping-particle":"","parse-names":fa</w:instrText>
      </w:r>
      <w:r>
        <w:instrText>lse,"suffix":""},{"dropping-particle":"","family":"Pozo-VáZquez","given":"D.","non-dr</w:instrText>
      </w:r>
      <w:r w:rsidRPr="00E40F3F">
        <w:rPr>
          <w:lang w:val="fr-CH"/>
          <w:rPrChange w:id="243" w:author="Dirk Mühlemann" w:date="2021-03-28T10:42:00Z">
            <w:rPr/>
          </w:rPrChange>
        </w:rPr>
        <w:instrText>opping-particle":"","parse-names":false,"suffix":""},{"dropping-particle":"","family":"Lorente-Plazas","given":"R.","non-dropping-particle":"","parse-names":false,"suffix"</w:instrText>
      </w:r>
      <w:r w:rsidRPr="00E40F3F">
        <w:rPr>
          <w:lang w:val="fr-CH"/>
          <w:rPrChange w:id="244" w:author="Dirk Mühlemann" w:date="2021-03-28T10:42:00Z">
            <w:rPr/>
          </w:rPrChange>
        </w:rPr>
        <w:instrText>:""},{"dropping-particle":"","family":"Lorenzo-Lacruz","given":"J.","non-dropping-particle":"","parse-names":false,"suffix":""},{"dropping-particle":"","family":"Santos-Alamillos","given":"F.","non-dropping-particle":"","parse-names":false,"suffix":""},{"d</w:instrText>
      </w:r>
      <w:r w:rsidRPr="00E40F3F">
        <w:rPr>
          <w:lang w:val="fr-CH"/>
          <w:rPrChange w:id="245" w:author="Dirk Mühlemann" w:date="2021-03-28T10:42:00Z">
            <w:rPr/>
          </w:rPrChange>
        </w:rPr>
        <w:instrText>ropping-particle":"","family":"MontáVez","given":"J. P.","non-dropping-particle":"","parse-names":false,"suffix":""}],"container-title":"Journal of Applied Meteorology and Climatology","id":"ITEM-5","issue":"10","issued":{"date-parts":[["2013"]]},"page":"2</w:instrText>
      </w:r>
      <w:r w:rsidRPr="00E40F3F">
        <w:rPr>
          <w:lang w:val="fr-CH"/>
          <w:rPrChange w:id="246" w:author="Dirk Mühlemann" w:date="2021-03-28T10:42:00Z">
            <w:rPr/>
          </w:rPrChange>
        </w:rPr>
        <w:instrText>204-2225","title":"The impact of the north atlantic oscillation on renewable energy resources in Southwestern Europe","type":"article-journal","volume":"52"},"uris":["http://www.mendeley.com/documents/?uuid=a852041a-9a9e-4fbc-8267-1008a05ea5aa"]}],"mendele</w:instrText>
      </w:r>
      <w:r w:rsidRPr="00E40F3F">
        <w:rPr>
          <w:lang w:val="fr-CH"/>
          <w:rPrChange w:id="247" w:author="Dirk Mühlemann" w:date="2021-03-28T10:42:00Z">
            <w:rPr/>
          </w:rPrChange>
        </w:rPr>
        <w:instrText>y":{"formattedCitation":"(Grams et al., 2017; Hurrell et al., 2003; Jerez et al., 2013; Pozo-Vazquez et al., 2011; van der Wiel et al., 2019)","plainTextFormattedCitation":"(Grams et al., 2017; Hurrell et al., 2003; Jerez et al., 2013; Pozo-Vazquez et al.,</w:instrText>
      </w:r>
      <w:r w:rsidRPr="00E40F3F">
        <w:rPr>
          <w:lang w:val="fr-CH"/>
          <w:rPrChange w:id="248" w:author="Dirk Mühlemann" w:date="2021-03-28T10:42:00Z">
            <w:rPr/>
          </w:rPrChange>
        </w:rPr>
        <w:instrText xml:space="preserve"> 2011; van der Wiel et al., 2019)","previouslyFormattedCitation":"(Grams et al., 2017; Hurrell et al., 2003; Jerez et al., 2013; Pozo-Vazquez et al., 2011; van der Wiel et al., 2019)"},"properties":{"noteIndex":0},"schema":"https://github.com/citation-styl</w:instrText>
      </w:r>
      <w:r w:rsidRPr="00E40F3F">
        <w:rPr>
          <w:lang w:val="fr-CH"/>
          <w:rPrChange w:id="249" w:author="Dirk Mühlemann" w:date="2021-03-28T10:42:00Z">
            <w:rPr/>
          </w:rPrChange>
        </w:rPr>
        <w:instrText>e-language/schema/raw/master/csl-citation.json"}</w:instrText>
      </w:r>
      <w:r>
        <w:fldChar w:fldCharType="separate"/>
      </w:r>
      <w:bookmarkStart w:id="250" w:name="__Fieldmark__2535_2869974584"/>
      <w:r>
        <w:rPr>
          <w:lang w:val="fr-CH"/>
        </w:rPr>
        <w:t xml:space="preserve">(Grams et al., </w:t>
      </w:r>
      <w:proofErr w:type="gramStart"/>
      <w:r>
        <w:rPr>
          <w:lang w:val="fr-CH"/>
        </w:rPr>
        <w:t>2017;</w:t>
      </w:r>
      <w:proofErr w:type="gramEnd"/>
      <w:r>
        <w:rPr>
          <w:lang w:val="fr-CH"/>
        </w:rPr>
        <w:t xml:space="preserve"> Hurrell et al., 2003; Jerez et al., 2013; Pozo-Vazquez et al., 2011; van der Wiel et al., 2019)</w:t>
      </w:r>
      <w:bookmarkStart w:id="251" w:name="__Fieldmark__5281_1659650938"/>
      <w:bookmarkEnd w:id="251"/>
      <w:r>
        <w:fldChar w:fldCharType="end"/>
      </w:r>
      <w:bookmarkEnd w:id="250"/>
      <w:r>
        <w:rPr>
          <w:lang w:val="fr-CH"/>
        </w:rPr>
        <w:t xml:space="preserve">. </w:t>
      </w:r>
      <w:r>
        <w:fldChar w:fldCharType="begin"/>
      </w:r>
      <w:r w:rsidRPr="00E40F3F">
        <w:rPr>
          <w:lang w:val="fr-CH"/>
          <w:rPrChange w:id="252" w:author="Dirk Mühlemann" w:date="2021-03-28T10:42:00Z">
            <w:rPr/>
          </w:rPrChange>
        </w:rPr>
        <w:instrText>ADDIN CSL_CITATION {"citationItems":[{"id":"ITEM-1","itemData":{"DOI":"10.1088/1748-932</w:instrText>
      </w:r>
      <w:r w:rsidRPr="00E40F3F">
        <w:rPr>
          <w:lang w:val="fr-CH"/>
          <w:rPrChange w:id="253" w:author="Dirk Mühlemann" w:date="2021-03-28T10:42:00Z">
            <w:rPr/>
          </w:rPrChange>
        </w:rPr>
        <w:instrText>6/ab38d3","ISSN":"1748-9326","abstract":"The growing share of variable renewable energy increases the meteorological sensitivity of power systems. This study investigates if large-scale weather regimes capture the influence of meteorological variability on</w:instrText>
      </w:r>
      <w:r w:rsidRPr="00E40F3F">
        <w:rPr>
          <w:lang w:val="fr-CH"/>
          <w:rPrChange w:id="254" w:author="Dirk Mühlemann" w:date="2021-03-28T10:42:00Z">
            <w:rPr/>
          </w:rPrChange>
        </w:rPr>
        <w:instrText xml:space="preserve"> the European energy sector. For each weather regime, the associated changes to wintertime - mean and extreme - wind and solar power production, temperature-driven energy demand and energy shortfall (residual load) are explored. Days with a blocked circula</w:instrText>
      </w:r>
      <w:r w:rsidRPr="00E40F3F">
        <w:rPr>
          <w:lang w:val="fr-CH"/>
          <w:rPrChange w:id="255" w:author="Dirk Mühlemann" w:date="2021-03-28T10:42:00Z">
            <w:rPr/>
          </w:rPrChange>
        </w:rPr>
        <w:instrText>tion pattern, i.e. the 'Scandinavian Blocking' and 'North Atlantic Oscillation negative' regimes, on average have lower than normal renewable power production, higher than normal energy demand and therefore, higher than normal energy shortfall. These avera</w:instrText>
      </w:r>
      <w:r w:rsidRPr="00E40F3F">
        <w:rPr>
          <w:lang w:val="fr-CH"/>
          <w:rPrChange w:id="256" w:author="Dirk Mühlemann" w:date="2021-03-28T10:42:00Z">
            <w:rPr/>
          </w:rPrChange>
        </w:rPr>
        <w:instrText>ge effects hide large variability of energy parameters within each weather regime. Though the risk of extreme high energy shortfall events increases in the two blocked regimes (by a factor of 1.5 and 2.0, respectively), it is shown that such events occur i</w:instrText>
      </w:r>
      <w:r w:rsidRPr="00E40F3F">
        <w:rPr>
          <w:lang w:val="fr-CH"/>
          <w:rPrChange w:id="257" w:author="Dirk Mühlemann" w:date="2021-03-28T10:42:00Z">
            <w:rPr/>
          </w:rPrChange>
        </w:rPr>
        <w:instrText>n all regimes. Extreme high energy shortfall events are the result of rare circulation types and smaller-scale features, rather than extreme magnitudes of common large-scale circulation types. In fact, these events resemble each other more strongly than th</w:instrText>
      </w:r>
      <w:r w:rsidRPr="00E40F3F">
        <w:rPr>
          <w:lang w:val="fr-CH"/>
          <w:rPrChange w:id="258" w:author="Dirk Mühlemann" w:date="2021-03-28T10:42:00Z">
            <w:rPr/>
          </w:rPrChange>
        </w:rPr>
        <w:instrText>eir respectiv</w:instrText>
      </w:r>
      <w:r>
        <w:instrText xml:space="preserve">e weather regime mean pattern. For (sub-)seasonal forecasting applications weather regimes may be of use for the energy sector. At shorter lead times or for more detailed system analyses, their ineffectiveness at characterising extreme events </w:instrText>
      </w:r>
      <w:r>
        <w:instrText>limits their potential.","author":[{"dropping-particle":"","family":"Wiel","given":"Karin","non-dropping-particle":"van der","parse-names":false,"suffix":""},{"dropping-particle":"","family":"Bloomfield","given":"Hannah C.","non-dropping-particle":"","pars</w:instrText>
      </w:r>
      <w:r>
        <w:instrText>e-names":false,"suffix":""},{"dropping-particle":"","family":"Lee","given":"Robert W.","non-dropping-particle":"","parse-names":false,"suffix":""},{"dropping-particle":"","family":"Stoop","given":"Laurens P.","non-dropping-particle":"","parse-names":false,</w:instrText>
      </w:r>
      <w:r>
        <w:instrText>"suffix":""},{"dropping-particle":"","family":"Blackport","given":"Russell","non-dropping-particle":"","parse-names":false,"suffix":""},{"dropping-particle":"","family":"Screen","given":"James A.","non-dropping-particle":"","parse-names":false,"suffix":""}</w:instrText>
      </w:r>
      <w:r>
        <w:instrText>,{"dropping-particle":"","family":"Selten","given":"Frank M.","non-dropping-particle":"","parse-names":false,"suffix":""}],"container-title":"Environmental Research Letters","id":"ITEM-1","issue":"9","issued":{"date-parts":[["2019","9","6"]]},"page":"09401</w:instrText>
      </w:r>
      <w:r>
        <w:instrText>0","title":"The influence of weather regimes on European renewable energy production and demand","type":"article-journal","volume":"14"},"uris":["http://www.mendeley.com/documents/?uuid=ecf4bfc0-bf9f-4e56-9dfc-ed01970d5711"]}],"mendeley":{"formattedCitatio</w:instrText>
      </w:r>
      <w:r>
        <w:instrText>n":"(van der Wiel et al., 2019)","manualFormatting":"Van der Wiel et al. (2019)","plainTextFormattedCitation":"(van der Wiel et al., 2019)","previouslyFormattedCitation":"(van der Wiel et al., 2019)"},"properties":{"noteIndex":0},"schema":"https://github.c</w:instrText>
      </w:r>
      <w:r>
        <w:instrText>om/citation-style-language/schema/raw/master/csl-citation.json"}</w:instrText>
      </w:r>
      <w:r>
        <w:fldChar w:fldCharType="separate"/>
      </w:r>
      <w:bookmarkStart w:id="259" w:name="__Fieldmark__2543_2869974584"/>
      <w:r>
        <w:t xml:space="preserve">Van der </w:t>
      </w:r>
      <w:proofErr w:type="spellStart"/>
      <w:r>
        <w:t>Wiel</w:t>
      </w:r>
      <w:proofErr w:type="spellEnd"/>
      <w:r>
        <w:t xml:space="preserve"> et al. (2019)</w:t>
      </w:r>
      <w:bookmarkStart w:id="260" w:name="__Fieldmark__5287_1659650938"/>
      <w:bookmarkEnd w:id="260"/>
      <w:r>
        <w:fldChar w:fldCharType="end"/>
      </w:r>
      <w:bookmarkEnd w:id="259"/>
      <w:r>
        <w:t xml:space="preserve"> identified that the combination of low temperature and lower than average wind speed during the NAO- is at the risk that the demand of electricity increases the </w:t>
      </w:r>
      <w:r>
        <w:lastRenderedPageBreak/>
        <w:t>s</w:t>
      </w:r>
      <w:r>
        <w:t xml:space="preserve">upply of electricity in Europe. Since the CF are enhanced during NAO- in Northern Europe it might be a possibility to reduce that risk with additional installed PV capacities in this region. </w:t>
      </w:r>
    </w:p>
    <w:p w14:paraId="3D312231" w14:textId="77777777" w:rsidR="006C67E2" w:rsidRDefault="008B1F2D">
      <w:r>
        <w:t>The enhanced surface solar radiation and capacity factor anomali</w:t>
      </w:r>
      <w:r>
        <w:t xml:space="preserve">es in South-western Europe during the </w:t>
      </w:r>
      <w:r>
        <w:rPr>
          <w:b/>
          <w:bCs/>
        </w:rPr>
        <w:t>Atlantic ridge (WR3)</w:t>
      </w:r>
      <w:r>
        <w:t xml:space="preserve"> matches well with </w:t>
      </w:r>
      <w:r>
        <w:fldChar w:fldCharType="begin"/>
      </w:r>
      <w:r>
        <w:instrText>ADDIN CSL_CITATION {"citationItems":[{"id":"ITEM-1","itemData":{"DOI":"10.1038/nclimate3338","ISSN":"1758-678X","abstract":"As wind and solar power provide a growing share of Euro</w:instrText>
      </w:r>
      <w:r>
        <w:instrText>pe's electricity, understanding and accommodating their variability on multiple timescales remains a critical problem. On weekly timescales, variability is related to long-lasting weather conditions, called weather regimes, which can cause lulls with a los</w:instrText>
      </w:r>
      <w:r>
        <w:instrText>s of wind power across neighbouring countries. Here we show that weather regimes provide a meteorological explanation for multi-day fluctuations in Europe's wind power and can help guide new deployment pathways that minimize this variability. Mean generati</w:instrText>
      </w:r>
      <w:r>
        <w:instrText>on during different regimes currently ranges from 22 GW to 44 GW and is expected to triple by 2030 with current planning strategies. However, balancing future wind capacity across regions with contrasting inter-regime behaviour-specifically deploying in th</w:instrText>
      </w:r>
      <w:r>
        <w:instrText>e Balkans instead of the North Sea-would almost eliminate these output variations, maintain mean generation, and increase fleet-wide minimum output. Solar photovoltaics could balance low-wind regimes locally, but only by expanding current capacity tenfold.</w:instrText>
      </w:r>
      <w:r>
        <w:instrText xml:space="preserve"> New deployment strategies based on an understanding of continent-scale wind patterns and pan-European collaboration could enable a high share of wind energy whilst minimizing the negative impacts of output variability.","author":[{"dropping-particle":"","</w:instrText>
      </w:r>
      <w:r>
        <w:instrText>family":"Grams","given":"Christian M.","non-dropping-particle":"","parse-names":false,"suffix":""},{"dropping-particle":"","family":"Beerli","given":"Remo","non-dropping-particle":"","parse-names":false,"suffix":""},{"dropping-particle":"","family":"Pfenni</w:instrText>
      </w:r>
      <w:r>
        <w:instrText>nger","given":"Stefan","non-dropping-particle":"","parse-names":false,"suffix":""},{"dropping-particle":"","family":"Staffell","given":"Iain","non-dropping-particle":"","parse-names":false,"suffix":""},{"dropping-particle":"","family":"Wernli","given":"Hei</w:instrText>
      </w:r>
      <w:r>
        <w:instrText xml:space="preserve">ni","non-dropping-particle":"","parse-names":false,"suffix":""}],"container-title":"Nature Climate Change","id":"ITEM-1","issue":"8","issued":{"date-parts":[["2017","8","17"]]},"page":"557-562","title":"Balancing Europe’s wind-power output through spatial </w:instrText>
      </w:r>
      <w:r>
        <w:instrText>deployment informed by weather regimes","type":"article-journal","volume":"7"},"uris":["http://www.mendeley.com/documents/?uuid=0f0202ee-916b-4c1f-b7e2-1c40150def04"]}],"mendeley":{"formattedCitation":"(Grams et al., 2017)","manualFormatting":"Grams et al.</w:instrText>
      </w:r>
      <w:r>
        <w:instrText xml:space="preserve"> (2017)","plainTextFormattedCitation":"(Grams et al., 2017)","previouslyFormattedCitation":"(Grams et al., 2017)"},"properties":{"noteIndex":0},"schema":"https://github.com/citation-style-language/schema/raw/master/csl-citation.json"}</w:instrText>
      </w:r>
      <w:r>
        <w:fldChar w:fldCharType="separate"/>
      </w:r>
      <w:bookmarkStart w:id="261" w:name="__Fieldmark__2554_2869974584"/>
      <w:r>
        <w:t>G</w:t>
      </w:r>
      <w:bookmarkStart w:id="262" w:name="__Fieldmark__5321_1659650938"/>
      <w:r>
        <w:t>rams et al. (2017)</w:t>
      </w:r>
      <w:r>
        <w:fldChar w:fldCharType="end"/>
      </w:r>
      <w:bookmarkEnd w:id="261"/>
      <w:bookmarkEnd w:id="262"/>
      <w:r>
        <w:t xml:space="preserve"> and </w:t>
      </w:r>
      <w:r>
        <w:fldChar w:fldCharType="begin"/>
      </w:r>
      <w:r>
        <w:instrText>ADDIN CSL_CITATION {"citationItems":[{"id":"ITEM-1","itemData":{"DOI":"10.1088/1748-9326/ab38d3","ISSN":"1748-9326","abstract":"The growing share of variable renewable energy increases the meteorological sensitivity of power systems. This study invest</w:instrText>
      </w:r>
      <w:r>
        <w:instrText xml:space="preserve">igates if large-scale weather regimes capture the influence of meteorological variability on the European energy sector. For each weather regime, the associated changes to wintertime - mean and extreme - wind and solar power production, temperature-driven </w:instrText>
      </w:r>
      <w:r>
        <w:instrText>energy demand and energy shortfall (residual load) are explored. Days with a blocked circulation pattern, i.e. the 'Scandinavian Blocking' and 'North Atlantic Oscillation negative' regimes, on average have lower than normal renewable power production, high</w:instrText>
      </w:r>
      <w:r>
        <w:instrText>er than normal energy demand and therefore, higher than normal energy shortfall. These average effects hide large variability of energy parameters within each weather regime. Though the risk of extreme high energy shortfall events increases in the two bloc</w:instrText>
      </w:r>
      <w:r>
        <w:instrText>ked regimes (by a factor of 1.5 and 2.0, respectively), it is shown that such events occur in all regimes. Extreme high energy shortfall events are the result of rare circulation types and smaller-scale features, rather than extreme magnitudes of common la</w:instrText>
      </w:r>
      <w:r>
        <w:instrText>rge-scale circulation types. In fact, these events resemble each other more strongly than their respective weather regime mean pattern. For (sub-)seasonal forecasting applications weather regimes may be of use for the energy sector. At shorter lead times o</w:instrText>
      </w:r>
      <w:r>
        <w:instrText>r for more detailed system analyses, their ineffectiveness at characterising extreme events limits their potential.","author":[{"dropping-particle":"","family":"Wiel","given":"Karin","non-dropping-particle":"van der","parse-names":false,"suffix":""},{"drop</w:instrText>
      </w:r>
      <w:r>
        <w:instrText>ping-particle":"","family":"Bloomfield","given":"Hannah C.","non-dropping-particle":"","parse-names":false,"suffix":""},{"dropping-particle":"","family":"Lee","given":"Robert W.","non-dropping-particle":"","parse-names":false,"suffix":""},{"dropping-partic</w:instrText>
      </w:r>
      <w:r>
        <w:instrText>le":"","family":"Stoop","given":"Laurens P.","non-dropping-particle":"","parse-names":false,"suffix":""},{"dropping-particle":"","family":"Blackport","given":"Russell","non-dropping-particle":"","parse-names":false,"suffix":""},{"dropping-particle":"","fam</w:instrText>
      </w:r>
      <w:r>
        <w:instrText>ily":"Screen","given":"James A.","non-dropping-particle":"","parse-names":false,"suffix":""},{"dropping-particle":"","family":"Selten","given":"Frank M.","non-dropping-particle":"","parse-names":false,"suffix":""}],"container-title":"Environmental Research</w:instrText>
      </w:r>
      <w:r>
        <w:instrText xml:space="preserve"> Letters","id":"ITEM-1","issue":"9","issued":{"date-parts":[["2019","9","6"]]},"page":"094010","title":"The influence of weather regimes on European renewable energy production and demand","type":"article-journal","volume":"14"},"uris":["http://www.mendele</w:instrText>
      </w:r>
      <w:r>
        <w:instrText>y.com/documents/?uuid=ecf4bfc0-bf9f-4e56-9dfc-ed01970d5711"]}],"mendeley":{"formattedCitation":"(van der Wiel et al., 2019)","manualFormatting":"van der Wiel et al. (2019)","plainTextFormattedCitation":"(van der Wiel et al., 2019)","previouslyFormattedCita</w:instrText>
      </w:r>
      <w:r>
        <w:instrText>tion":"(van der Wiel et al., 2019)"},"properties":{"noteIndex":0},"schema":"https://github.com/citation-style-language/schema/raw/master/csl-citation.json"}</w:instrText>
      </w:r>
      <w:r>
        <w:fldChar w:fldCharType="separate"/>
      </w:r>
      <w:bookmarkStart w:id="263" w:name="__Fieldmark__2561_2869974584"/>
      <w:r>
        <w:t>v</w:t>
      </w:r>
      <w:bookmarkStart w:id="264" w:name="__Fieldmark__5330_1659650938"/>
      <w:r>
        <w:t>an der Wiel et al. (2019)</w:t>
      </w:r>
      <w:r>
        <w:fldChar w:fldCharType="end"/>
      </w:r>
      <w:bookmarkEnd w:id="263"/>
      <w:bookmarkEnd w:id="264"/>
      <w:r>
        <w:t xml:space="preserve">. Although the temperature anomalies in winter found by </w:t>
      </w:r>
      <w:r>
        <w:fldChar w:fldCharType="begin"/>
      </w:r>
      <w:r>
        <w:instrText>ADDIN CSL_CITAT</w:instrText>
      </w:r>
      <w:r>
        <w:instrText>ION {"citationItems":[{"id":"ITEM-1","itemData":{"DOI":"10.1088/1748-9326/ab38d3","ISSN":"1748-9326","abstract":"The growing share of variable renewable energy increases the meteorological sensitivity of power systems. This study investigates if large-scal</w:instrText>
      </w:r>
      <w:r>
        <w:instrText>e weather regimes capture the influence of meteorological variability on the European energy sector. For each weather regime, the associated changes to wintertime - mean and extreme - wind and solar power production, temperature-driven energy demand and en</w:instrText>
      </w:r>
      <w:r>
        <w:instrText>ergy shortfall (residual load) are explored. Days with a blocked circulation pattern, i.e. the 'Scandinavian Blocking' and 'North Atlantic Oscillation negative' regimes, on average have lower than normal renewable power production, higher than normal energ</w:instrText>
      </w:r>
      <w:r>
        <w:instrText>y demand and therefore, higher than normal energy shortfall. These average effects hide large variability of energy parameters within each weather regime. Though the risk of extreme high energy shortfall events increases in the two blocked regimes (by a fa</w:instrText>
      </w:r>
      <w:r>
        <w:instrText>ctor of 1.5 and 2.0, respectively), it is shown that such events occur in all regimes. Extreme high energy shortfall events are the result of rare circulation types and smaller-scale features, rather than extreme magnitudes of common large-scale circulatio</w:instrText>
      </w:r>
      <w:r>
        <w:instrText xml:space="preserve">n types. In fact, these events resemble each other more strongly than their respective weather regime mean pattern. For (sub-)seasonal forecasting applications weather regimes may be of use for the energy sector. At shorter lead times or for more detailed </w:instrText>
      </w:r>
      <w:r>
        <w:instrText>system analyses, their ineffectiveness at characterising extreme events limits their potential.","author":[{"dropping-particle":"","family":"Wiel","given":"Karin","non-dropping-particle":"van der","parse-names":false,"suffix":""},{"dropping-particle":"","f</w:instrText>
      </w:r>
      <w:r>
        <w:instrText>amily":"Bloomfield","given":"Hannah C.","non-dropping-particle":"","parse-names":false,"suffix":""},{"dropping-particle":"","family":"Lee","given":"Robert W.","non-dropping-particle":"","parse-names":false,"suffix":""},{"dropping-particle":"","family":"Sto</w:instrText>
      </w:r>
      <w:r>
        <w:instrText>op","given":"Laurens P.","non-dropping-particle":"","parse-names":false,"suffix":""},{"dropping-particle":"","family":"Blackport","given":"Russell","non-dropping-particle":"","parse-names":false,"suffix":""},{"dropping-particle":"","family":"Screen","given</w:instrText>
      </w:r>
      <w:r>
        <w:instrText>":"James A.","non-dropping-particle":"","parse-names":false,"suffix":""},{"dropping-particle":"","family":"Selten","given":"Frank M.","non-dropping-particle":"","parse-names":false,"suffix":""}],"container-title":"Environmental Research Letters","id":"ITEM</w:instrText>
      </w:r>
      <w:r>
        <w:instrText>-1","issue":"9","issued":{"date-parts":[["2019","9","6"]]},"page":"094010","title":"The influence of weather regimes on European renewable energy production and demand","type":"article-journal","volume":"14"},"uris":["http://www.mendeley.com/documents/?uui</w:instrText>
      </w:r>
      <w:r>
        <w:instrText>d=ecf4bfc0-bf9f-4e56-9dfc-ed01970d5711"]}],"mendeley":{"formattedCitation":"(van der Wiel et al., 2019)","manualFormatting":"van der Wiel et al. (2019)","plainTextFormattedCitation":"(van der Wiel et al., 2019)","previouslyFormattedCitation":"(van der Wiel</w:instrText>
      </w:r>
      <w:r>
        <w:instrText xml:space="preserve"> et al., 2019)"},"properties":{"noteIndex":0},"schema":"https://github.com/citation-style-language/schema/raw/master/csl-citation.json"}</w:instrText>
      </w:r>
      <w:r>
        <w:fldChar w:fldCharType="separate"/>
      </w:r>
      <w:bookmarkStart w:id="265" w:name="__Fieldmark__2568_2869974584"/>
      <w:r>
        <w:t>v</w:t>
      </w:r>
      <w:bookmarkStart w:id="266" w:name="__Fieldmark__5339_1659650938"/>
      <w:r>
        <w:t>an der Wiel et al. (2019)</w:t>
      </w:r>
      <w:r>
        <w:fldChar w:fldCharType="end"/>
      </w:r>
      <w:bookmarkEnd w:id="265"/>
      <w:bookmarkEnd w:id="266"/>
      <w:r>
        <w:t xml:space="preserve"> are less pronounced compared to our temperature anomalies defined year around. But the cha</w:t>
      </w:r>
      <w:r>
        <w:t xml:space="preserve">nges throughout the season of the CF anomalies are rather high which gives reason to assume that the surface weather variables also are. Our identified changes throughout the seasons are mostly in line with </w:t>
      </w:r>
      <w:r>
        <w:fldChar w:fldCharType="begin"/>
      </w:r>
      <w:r>
        <w:instrText>ADDIN CSL_CITATION {"citationItems":[{"id":"ITEM-</w:instrText>
      </w:r>
      <w:r>
        <w:instrText>1","itemData":{"DOI":"10.1038/nclimate3338","ISSN":"1758-678X","abstract":"As wind and solar power provide a growing share of Europe's electricity, understanding and accommodating their variability on multiple timescales remains a critical problem. On week</w:instrText>
      </w:r>
      <w:r>
        <w:instrText>ly timescales, variability is related to long-lasting weather conditions, called weather regimes, which can cause lulls with a loss of wind power across neighbouring countries. Here we show that weather regimes provide a meteorological explanation for mult</w:instrText>
      </w:r>
      <w:r>
        <w:instrText>i-day fluctuations in Europe's wind power and can help guide new deployment pathways that minimize this variability. Mean generation during different regimes currently ranges from 22 GW to 44 GW and is expected to triple by 2030 with current planning strat</w:instrText>
      </w:r>
      <w:r>
        <w:instrText>egies. However, balancing future wind capacity across regions with contrasting inter-regime behaviour-specifically deploying in the Balkans instead of the North Sea-would almost eliminate these output variations, maintain mean generation, and increase flee</w:instrText>
      </w:r>
      <w:r>
        <w:instrText>t-wide minimum output. Solar photovoltaics could balance low-wind regimes locally, but only by expanding current capacity tenfold. New deployment strategies based on an understanding of continent-scale wind patterns and pan-European collaboration could ena</w:instrText>
      </w:r>
      <w:r>
        <w:instrText>ble a high share of wind energy whilst minimizing the negative impacts of output variability.","author":[{"dropping-particle":"","family":"Grams","given":"Christian M.","non-dropping-particle":"","parse-names":false,"suffix":""},{"dropping-particle":"","fa</w:instrText>
      </w:r>
      <w:r>
        <w:instrText>mily":"Beerli","given":"Remo","non-dropping-particle":"","parse-names":false,"suffix":""},{"dropping-particle":"","family":"Pfenninger","given":"Stefan","non-dropping-particle":"","parse-names":false,"suffix":""},{"dropping-particle":"","family":"Staffell"</w:instrText>
      </w:r>
      <w:r>
        <w:instrText>,"given":"Iain","non-dropping-particle":"","parse-names":false,"suffix":""},{"dropping-particle":"","family":"Wernli","given":"Heini","non-dropping-particle":"","parse-names":false,"suffix":""}],"container-title":"Nature Climate Change","id":"ITEM-1","issu</w:instrText>
      </w:r>
      <w:r>
        <w:instrText>e":"8","issued":{"date-parts":[["2017","8","17"]]},"page":"557-562","title":"Balancing Europe’s wind-power output through spatial deployment informed by weather regimes","type":"article-journal","volume":"7"},"uris":["http://www.mendeley.com/documents/?uui</w:instrText>
      </w:r>
      <w:r>
        <w:instrText>d=0f0202ee-916b-4c1f-b7e2-1c40150def04"]}],"mendeley":{"formattedCitation":"(Grams et al., 2017)","manualFormatting":"Grams et al. (2017)","plainTextFormattedCitation":"(Grams et al., 2017)","previouslyFormattedCitation":"(Grams et al., 2017)"},"properties</w:instrText>
      </w:r>
      <w:r>
        <w:instrText>":{"noteIndex":0},"schema":"https://github.com/citation-style-language/schema/raw/master/csl-citation.json"}</w:instrText>
      </w:r>
      <w:r>
        <w:fldChar w:fldCharType="separate"/>
      </w:r>
      <w:bookmarkStart w:id="267" w:name="__Fieldmark__2575_2869974584"/>
      <w:r>
        <w:t>G</w:t>
      </w:r>
      <w:bookmarkStart w:id="268" w:name="__Fieldmark__5353_1659650938"/>
      <w:r>
        <w:t>rams et al. (2017)</w:t>
      </w:r>
      <w:r>
        <w:fldChar w:fldCharType="end"/>
      </w:r>
      <w:bookmarkEnd w:id="267"/>
      <w:bookmarkEnd w:id="268"/>
      <w:r>
        <w:t xml:space="preserve">. </w:t>
      </w:r>
    </w:p>
    <w:p w14:paraId="20F986B2" w14:textId="77777777" w:rsidR="006C67E2" w:rsidRDefault="008B1F2D">
      <w:r>
        <w:t xml:space="preserve">The anticyclone over Scandinavian during the </w:t>
      </w:r>
      <w:r>
        <w:rPr>
          <w:b/>
          <w:bCs/>
        </w:rPr>
        <w:t>Scandinavian blocking (WR6)</w:t>
      </w:r>
      <w:r>
        <w:t xml:space="preserve"> brings higher than normal surface solar radiation </w:t>
      </w:r>
      <w:r>
        <w:t xml:space="preserve">to Northern Europe. The enhanced surface solar radiation caused by descending air and therefore clear sky condition is line with the study </w:t>
      </w:r>
      <w:r>
        <w:fldChar w:fldCharType="begin"/>
      </w:r>
      <w:r>
        <w:instrText>ADDIN CSL_CITATION {"citationItems":[{"id":"ITEM-1","itemData":{"author":[{"dropping-particle":"","family":"Amajama",</w:instrText>
      </w:r>
      <w:r>
        <w:instrText>"given":"Joseph","non-dropping-particle":"","parse-names":false,"suffix":""}],"container-title":"International Journal of Scientific Engineering and Applied Science","id":"ITEM-1","issue":"8","issued":{"date-parts":[["2016"]]},"page":"139-144","title":"Eff</w:instrText>
      </w:r>
      <w:r>
        <w:instrText>ect of Air Pressure on the Output of Photovoltaic Panel and Solar Illuminance ( or Intensity )","type":"article-journal","volume":"2"},"uris":["http://www.mendeley.com/documents/?uuid=d5fc3f9c-7016-41c5-b36d-7224acd484ff"]}],"mendeley":{"formattedCitation"</w:instrText>
      </w:r>
      <w:r>
        <w:instrText>:"(Amajama, 2016)","manualFormatting":"Amajama (2016)","plainTextFormattedCitation":"(Amajama, 2016)","previouslyFormattedCitation":"(Amajama, 2016)"},"properties":{"noteIndex":0},"schema":"https://github.com/citation-style-language/schema/raw/master/csl-c</w:instrText>
      </w:r>
      <w:r>
        <w:instrText>itation.json"}</w:instrText>
      </w:r>
      <w:r>
        <w:fldChar w:fldCharType="separate"/>
      </w:r>
      <w:bookmarkStart w:id="269" w:name="__Fieldmark__2585_2869974584"/>
      <w:r>
        <w:t>A</w:t>
      </w:r>
      <w:bookmarkStart w:id="270" w:name="__Fieldmark__5369_1659650938"/>
      <w:r>
        <w:t>majama (2016)</w:t>
      </w:r>
      <w:r>
        <w:fldChar w:fldCharType="end"/>
      </w:r>
      <w:bookmarkEnd w:id="269"/>
      <w:bookmarkEnd w:id="270"/>
      <w:r>
        <w:t xml:space="preserve">. The resulting higher than normal 2m temperature and CFs anomalies, which is relatively constant for all seasons, are also observed by </w:t>
      </w:r>
      <w:r>
        <w:fldChar w:fldCharType="begin"/>
      </w:r>
      <w:r>
        <w:instrText>ADDIN CSL_CITATION {"citationItems":[{"id":"ITEM-1","itemData":{"DOI":"10.1038/nclimate33</w:instrText>
      </w:r>
      <w:r>
        <w:instrText>38","ISSN":"1758-678X","abstract":"As wind and solar power provide a growing share of Europe's electricity, understanding and accommodating their variability on multiple timescales remains a critical problem. On weekly timescales, variability is related to</w:instrText>
      </w:r>
      <w:r>
        <w:instrText xml:space="preserve"> long-lasting weather conditions, called weather regimes, which can cause lulls with a loss of wind power across neighbouring countries. Here we show that weather regimes provide a meteorological explanation for multi-day fluctuations in Europe's wind powe</w:instrText>
      </w:r>
      <w:r>
        <w:instrText>r and can help guide new deployment pathways that minimize this variability. Mean generation during different regimes currently ranges from 22 GW to 44 GW and is expected to triple by 2030 with current planning strategies. However, balancing future wind ca</w:instrText>
      </w:r>
      <w:r>
        <w:instrText>pacity across regions with contrasting inter-regime behaviour-specifically deploying in the Balkans instead of the North Sea-would almost eliminate these output variations, maintain mean generation, and increase fleet-wide minimum output. Solar photovoltai</w:instrText>
      </w:r>
      <w:r>
        <w:instrText>cs could balance low-wind regimes locally, but only by expanding current capacity tenfold. New deployment strategies based on an understanding of continent-scale wind patterns and pan-European collaboration could enable a high share of wind energy whilst m</w:instrText>
      </w:r>
      <w:r>
        <w:instrText>inimizing the negative impacts of output variability.","author":[{"dropping-particle":"","family":"Grams","given":"Christian M.","non-dropping-particle":"","parse-names":false,"suffix":""},{"dropping-particle":"","family":"Beerli","given":"Remo","non-dropp</w:instrText>
      </w:r>
      <w:r>
        <w:instrText>ing-particle":"","parse-names":false,"suffix":""},{"dropping-particle":"","family":"Pfenninger","given":"Stefan","non-dropping-particle":"","parse-names":false,"suffix":""},{"dropping-particle":"","family":"Staffell","given":"Iain","non-dropping-particle":</w:instrText>
      </w:r>
      <w:r>
        <w:instrText>"","parse-names":false,"suffix":""},{"dropping-particle":"","family":"Wernli","given":"Heini","non-dropping-particle":"","parse-names":false,"suffix":""}],"container-title":"Nature Climate Change","id":"ITEM-1","issue":"8","issued":{"date-parts":[["2017","</w:instrText>
      </w:r>
      <w:r>
        <w:instrText>8","17"]]},"page":"557-562","title":"Balancing Europe’s wind-power output through spatial deployment informed by weather regimes","type":"article-journal","volume":"7"},"uris":["http://www.mendeley.com/documents/?uuid=0f0202ee-916b-4c1f-b7e2-1c40150def04"]</w:instrText>
      </w:r>
      <w:r>
        <w:instrText>}],"mendeley":{"formattedCitation":"(Grams et al., 2017)","manualFormatting":"Grams et al. (2017)","plainTextFormattedCitation":"(Grams et al., 2017)","previouslyFormattedCitation":"(Grams et al., 2017)"},"properties":{"noteIndex":0},"schema":"https://gith</w:instrText>
      </w:r>
      <w:r>
        <w:instrText>ub.com/citation-style-language/schema/raw/master/csl-citation.json"}</w:instrText>
      </w:r>
      <w:r>
        <w:fldChar w:fldCharType="separate"/>
      </w:r>
      <w:bookmarkStart w:id="271" w:name="__Fieldmark__2592_2869974584"/>
      <w:r>
        <w:t>G</w:t>
      </w:r>
      <w:bookmarkStart w:id="272" w:name="__Fieldmark__5382_1659650938"/>
      <w:r>
        <w:t>rams et al. (2017)</w:t>
      </w:r>
      <w:r>
        <w:fldChar w:fldCharType="end"/>
      </w:r>
      <w:bookmarkEnd w:id="271"/>
      <w:bookmarkEnd w:id="272"/>
      <w:r>
        <w:t xml:space="preserve"> and </w:t>
      </w:r>
      <w:r>
        <w:fldChar w:fldCharType="begin"/>
      </w:r>
      <w:r>
        <w:instrText>ADDIN CSL_CITATION {"citationItems":[{"id":"ITEM-1","itemData":{"DOI":"10.1088/1748-9326/ab38d3","ISSN":"1748-9326","abstract":"The growing share of variable ren</w:instrText>
      </w:r>
      <w:r>
        <w:instrText>ewable energy increases the meteorological sensitivity of power systems. This study investigates if large-scale weather regimes capture the influence of meteorological variability on the European energy sector. For each weather regime, the associated chang</w:instrText>
      </w:r>
      <w:r>
        <w:instrText>es to wintertime - mean and extreme - wind and solar power production, temperature-driven energy demand and energy shortfall (residual load) are explored. Days with a blocked circulation pattern, i.e. the 'Scandinavian Blocking' and 'North Atlantic Oscilla</w:instrText>
      </w:r>
      <w:r>
        <w:instrText>tion negative' regimes, on average have lower than normal renewable power production, higher than normal energy demand and therefore, higher than normal energy shortfall. These average effects hide large variability of energy parameters within each weather</w:instrText>
      </w:r>
      <w:r>
        <w:instrText xml:space="preserve"> regime. Though the risk of extreme high energy shortfall events increases in the two blocked regimes (by a factor of 1.5 and 2.0, respectively), it is shown that such events occur in all regimes. Extreme high energy shortfall events are the result of rare</w:instrText>
      </w:r>
      <w:r>
        <w:instrText xml:space="preserve"> circulation types and smaller-scale features, rather than extreme magnitudes of common large-scale circulation types. In fact, these events resemble each other more strongly than their respective weather regime mean pattern. For (sub-)seasonal forecasting</w:instrText>
      </w:r>
      <w:r>
        <w:instrText xml:space="preserve"> applications weather regimes may be of use for the energy sector. At shorter lead times or for more detailed system analyses, their ineffectiveness at characterising extreme events limits their potential.","author":[{"dropping-particle":"","family":"Wiel"</w:instrText>
      </w:r>
      <w:r>
        <w:instrText>,"given":"Karin","non-dropping-particle":"van der","parse-names":false,"suffix":""},{"dropping-particle":"","family":"Bloomfield","given":"Hannah C.","non-dropping-particle":"","parse-names":false,"suffix":""},{"dropping-particle":"","family":"Lee","given"</w:instrText>
      </w:r>
      <w:r>
        <w:instrText>:"Robert W.","non-dropping-particle":"","parse-names":false,"suffix":""},{"dropping-particle":"","family":"Stoop","given":"Laurens P.","non-dropping-particle":"","parse-names":false,"suffix":""},{"dropping-particle":"","family":"Blackport","given":"Russell</w:instrText>
      </w:r>
      <w:r>
        <w:instrText>","non-dropping-particle":"","parse-names":false,"suffix":""},{"dropping-particle":"","family":"Screen","given":"James A.","non-dropping-particle":"","parse-names":false,"suffix":""},{"dropping-particle":"","family":"Selten","given":"Frank M.","non-droppin</w:instrText>
      </w:r>
      <w:r>
        <w:instrText xml:space="preserve">g-particle":"","parse-names":false,"suffix":""}],"container-title":"Environmental Research Letters","id":"ITEM-1","issue":"9","issued":{"date-parts":[["2019","9","6"]]},"page":"094010","title":"The influence of weather regimes on European renewable energy </w:instrText>
      </w:r>
      <w:r>
        <w:instrText>production and demand","type":"article-journal","volume":"14"},"uris":["http://www.mendeley.com/documents/?uuid=ecf4bfc0-bf9f-4e56-9dfc-ed01970d5711"]}],"mendeley":{"formattedCitation":"(van der Wiel et al., 2019)","manualFormatting":"van der Wiel et al. (</w:instrText>
      </w:r>
      <w:r>
        <w:instrText>2019)","plainTextFormattedCitation":"(van der Wiel et al., 2019)","previouslyFormattedCitation":"(van der Wiel et al., 2019)"},"properties":{"noteIndex":0},"schema":"https://github.com/citation-style-language/schema/raw/master/csl-citation.json"}</w:instrText>
      </w:r>
      <w:r>
        <w:fldChar w:fldCharType="separate"/>
      </w:r>
      <w:bookmarkStart w:id="273" w:name="__Fieldmark__2599_2869974584"/>
      <w:r>
        <w:t>v</w:t>
      </w:r>
      <w:bookmarkStart w:id="274" w:name="__Fieldmark__5391_1659650938"/>
      <w:r>
        <w:t>an der Wi</w:t>
      </w:r>
      <w:r>
        <w:t>el et al. (2019)</w:t>
      </w:r>
      <w:r>
        <w:fldChar w:fldCharType="end"/>
      </w:r>
      <w:bookmarkEnd w:id="273"/>
      <w:bookmarkEnd w:id="274"/>
      <w:r>
        <w:t xml:space="preserve">. </w:t>
      </w:r>
    </w:p>
    <w:p w14:paraId="1FB12CCA" w14:textId="77777777" w:rsidR="006C67E2" w:rsidRDefault="008B1F2D">
      <w:r>
        <w:t xml:space="preserve">These observations also hold for the </w:t>
      </w:r>
      <w:r>
        <w:rPr>
          <w:b/>
          <w:bCs/>
        </w:rPr>
        <w:t>European blocking (WR5)</w:t>
      </w:r>
      <w:r>
        <w:t xml:space="preserve">. Generally we see enhanced surface solar radiation anomalies and therefore enhanced CF anomalies in Central Europe where the Anticyclone is located (in line with </w:t>
      </w:r>
      <w:r>
        <w:fldChar w:fldCharType="begin"/>
      </w:r>
      <w:r>
        <w:instrText>ADDIN CSL_C</w:instrText>
      </w:r>
      <w:r>
        <w:instrText>ITATION {"citationItems":[{"id":"ITEM-1","itemData":{"author":[{"dropping-particle":"","family":"Amajama","given":"Joseph","non-dropping-particle":"","parse-names":false,"suffix":""}],"container-title":"International Journal of Scientific Engineering and A</w:instrText>
      </w:r>
      <w:r>
        <w:instrText>pplied Science","id":"ITEM-1","issue":"8","issued":{"date-parts":[["2016"]]},"page":"139-144","title":"Effect of Air Pressure on the Output of Photovoltaic Panel and Solar Illuminance ( or Intensity )","type":"article-journal","volume":"2"},"uris":["http:/</w:instrText>
      </w:r>
      <w:r>
        <w:instrText>/www.mendeley.com/documents/?uuid=d5fc3f9c-7016-41c5-b36d-7224acd484ff"]}],"mendeley":{"formattedCitation":"(Amajama, 2016)","manualFormatting":"Amajama, (2016)","plainTextFormattedCitation":"(Amajama, 2016)","previouslyFormattedCitation":"(Amajama, 2016)"</w:instrText>
      </w:r>
      <w:r>
        <w:instrText>},"properties":{"noteIndex":0},"schema":"https://github.com/citation-style-language/schema/raw/master/csl-citation.json"}</w:instrText>
      </w:r>
      <w:r>
        <w:fldChar w:fldCharType="separate"/>
      </w:r>
      <w:bookmarkStart w:id="275" w:name="__Fieldmark__2609_2869974584"/>
      <w:r>
        <w:t>A</w:t>
      </w:r>
      <w:bookmarkStart w:id="276" w:name="__Fieldmark__5408_1659650938"/>
      <w:r>
        <w:t>majama, (2016)</w:t>
      </w:r>
      <w:r>
        <w:fldChar w:fldCharType="end"/>
      </w:r>
      <w:bookmarkEnd w:id="275"/>
      <w:bookmarkEnd w:id="276"/>
      <w:r>
        <w:t xml:space="preserve">). The seasonal change is more pronounced which partly agrees with </w:t>
      </w:r>
      <w:r>
        <w:fldChar w:fldCharType="begin"/>
      </w:r>
      <w:r>
        <w:instrText>ADDIN CSL_CITATION {"citationItems":[{"id":"ITEM-1</w:instrText>
      </w:r>
      <w:r>
        <w:instrText>","itemData":{"DOI":"10.1038/nclimate3338","ISSN":"1758-678X","abstract":"As wind and solar power provide a growing share of Europe's electricity, understanding and accommodating their variability on multiple timescales remains a critical problem. On weekl</w:instrText>
      </w:r>
      <w:r>
        <w:instrText>y timescales, variability is related to long-lasting weather conditions, called weather regimes, which can cause lulls with a loss of wind power across neighbouring countries. Here we show that weather regimes provide a meteorological explanation for multi</w:instrText>
      </w:r>
      <w:r>
        <w:instrText>-day fluctuations in Europe's wind power and can help guide new deployment pathways that minimize this variability. Mean generation during different regimes currently ranges from 22 GW to 44 GW and is expected to triple by 2030 with current planning strate</w:instrText>
      </w:r>
      <w:r>
        <w:instrText>gies. However, balancing future wind capacity across regions with contrasting inter-regime behaviour-specifically deploying in the Balkans instead of the North Sea-would almost eliminate these output variations, maintain mean generation, and increase fleet</w:instrText>
      </w:r>
      <w:r>
        <w:instrText>-wide minimum output. Solar photovoltaics could balance low-wind regimes locally, but only by expanding current capacity tenfold. New deployment strategies based on an understanding of continent-scale wind patterns and pan-European collaboration could enab</w:instrText>
      </w:r>
      <w:r>
        <w:instrText>le a high share of wind energy whilst minimizing the negative impacts of output variability.","author":[{"dropping-particle":"","family":"Grams","given":"Christian M.","non-dropping-particle":"","parse-names":false,"suffix":""},{"dropping-particle":"","fam</w:instrText>
      </w:r>
      <w:r>
        <w:instrText>ily":"Beerli","given":"Remo","non-dropping-particle":"","parse-names":false,"suffix":""},{"dropping-particle":"","family":"Pfenninger","given":"Stefan","non-dropping-particle":"","parse-names":false,"suffix":""},{"dropping-particle":"","family":"Staffell",</w:instrText>
      </w:r>
      <w:r>
        <w:instrText>"given":"Iain","non-dropping-particle":"","parse-names":false,"suffix":""},{"dropping-particle":"","family":"Wernli","given":"Heini","non-dropping-particle":"","parse-names":false,"suffix":""}],"container-title":"Nature Climate Change","id":"ITEM-1","issue</w:instrText>
      </w:r>
      <w:r>
        <w:instrText>":"8","issued":{"date-parts":[["2017","8","17"]]},"page":"557-562","title":"Balancing Europe’s wind-power output through spatial deployment informed by weather regimes","type":"article-journal","volume":"7"},"uris":["http://www.mendeley.com/documents/?uuid</w:instrText>
      </w:r>
      <w:r>
        <w:instrText>=0f0202ee-916b-4c1f-b7e2-1c40150def04"]}],"mendeley":{"formattedCitation":"(Grams et al., 2017)","manualFormatting":"Grams et al. (2017)","plainTextFormattedCitation":"(Grams et al., 2017)","previouslyFormattedCitation":"(Grams et al., 2017)"},"properties"</w:instrText>
      </w:r>
      <w:r>
        <w:instrText>:{"noteIndex":0},"schema":"https://github.com/citation-style-language/schema/raw/master/csl-citation.json"}</w:instrText>
      </w:r>
      <w:r>
        <w:fldChar w:fldCharType="separate"/>
      </w:r>
      <w:bookmarkStart w:id="277" w:name="__Fieldmark__2616_2869974584"/>
      <w:r>
        <w:t>G</w:t>
      </w:r>
      <w:bookmarkStart w:id="278" w:name="__Fieldmark__5419_1659650938"/>
      <w:r>
        <w:t>rams et al. (2017)</w:t>
      </w:r>
      <w:r>
        <w:fldChar w:fldCharType="end"/>
      </w:r>
      <w:bookmarkEnd w:id="277"/>
      <w:bookmarkEnd w:id="278"/>
      <w:r>
        <w:t>. The change from slightly positive CFs anomalies in Southern Europe in winter to slightly negative values in summer fits to th</w:t>
      </w:r>
      <w:r>
        <w:t xml:space="preserve">e observation by </w:t>
      </w:r>
      <w:r>
        <w:fldChar w:fldCharType="begin"/>
      </w:r>
      <w:r>
        <w:instrText>ADDIN CSL_CITATION {"citationItems":[{"id":"ITEM-1","itemData":{"DOI":"10.1038/nclimate3338","ISSN":"1758-678X","abstract":"As wind and solar power provide a growing share of Europe's electricity, understanding and accommodating their vari</w:instrText>
      </w:r>
      <w:r>
        <w:instrText xml:space="preserve">ability on multiple timescales remains a critical problem. On weekly timescales, variability is related to long-lasting weather conditions, called weather regimes, which can cause lulls with a loss of wind power across neighbouring countries. Here we show </w:instrText>
      </w:r>
      <w:r>
        <w:instrText>that weather regimes provide a meteorological explanation for multi-day fluctuations in Europe's wind power and can help guide new deployment pathways that minimize this variability. Mean generation during different regimes currently ranges from 22 GW to 4</w:instrText>
      </w:r>
      <w:r>
        <w:instrText>4 GW and is expected to triple by 2030 with current planning strategies. However, balancing future wind capacity across regions with contrasting inter-regime behaviour-specifically deploying in the Balkans instead of the North Sea-would almost eliminate th</w:instrText>
      </w:r>
      <w:r>
        <w:instrText>ese output variations, maintain mean generation, and increase fleet-wide minimum output. Solar photovoltaics could balance low-wind regimes locally, but only by expanding current capacity tenfold. New deployment strategies based on an understanding of cont</w:instrText>
      </w:r>
      <w:r>
        <w:instrText>inent-scale wind patterns and pan-European collaboration could enable a high share of wind energy whilst minimizing the negative impacts of output variability.","author":[{"dropping-particle":"","family":"Grams","given":"Christian M.","non-dropping-particl</w:instrText>
      </w:r>
      <w:r>
        <w:instrText>e":"","parse-names":false,"suffix":""},{"dropping-particle":"","family":"Beerli","given":"Remo","non-dropping-particle":"","parse-names":false,"suffix":""},{"dropping-particle":"","family":"Pfenninger","given":"Stefan","non-dropping-particle":"","parse-nam</w:instrText>
      </w:r>
      <w:r>
        <w:instrText>es":false,"suffix":""},{"dropping-particle":"","family":"Staffell","given":"Iain","non-dropping-particle":"","parse-names":false,"suffix":""},{"dropping-particle":"","family":"Wernli","given":"Heini","non-dropping-particle":"","parse-names":false,"suffix":</w:instrText>
      </w:r>
      <w:r>
        <w:instrText>""}],"container-title":"Nature Climate Change","id":"ITEM-1","issue":"8","issued":{"date-parts":[["2017","8","17"]]},"page":"557-562","title":"Balancing Europe’s wind-power output through spatial deployment informed by weather regimes","type":"article-jour</w:instrText>
      </w:r>
      <w:r>
        <w:instrText>nal","volume":"7"},"uris":["http://www.mendeley.com/documents/?uuid=0f0202ee-916b-4c1f-b7e2-1c40150def04"]}],"mendeley":{"formattedCitation":"(Grams et al., 2017)","manualFormatting":"Grams et al. (2017)","plainTextFormattedCitation":"(Grams et al., 2017)"</w:instrText>
      </w:r>
      <w:r>
        <w:instrText>,"previouslyFormattedCitation":"(Grams et al., 2017)"},"properties":{"noteIndex":0},"schema":"https://github.com/citation-style-language/schema/raw/master/csl-citation.json"}</w:instrText>
      </w:r>
      <w:r>
        <w:fldChar w:fldCharType="separate"/>
      </w:r>
      <w:bookmarkStart w:id="279" w:name="__Fieldmark__2623_2869974584"/>
      <w:r>
        <w:t>G</w:t>
      </w:r>
      <w:bookmarkStart w:id="280" w:name="__Fieldmark__5431_1659650938"/>
      <w:r>
        <w:t>rams et al. (2017)</w:t>
      </w:r>
      <w:r>
        <w:fldChar w:fldCharType="end"/>
      </w:r>
      <w:bookmarkEnd w:id="279"/>
      <w:bookmarkEnd w:id="280"/>
      <w:r>
        <w:t>. In contrast they do not fit for Northern countries. It was</w:t>
      </w:r>
      <w:r>
        <w:t xml:space="preserve"> found that the CF anomalies are slightly negative in winter, whereas on the other hand </w:t>
      </w:r>
      <w:r>
        <w:fldChar w:fldCharType="begin"/>
      </w:r>
      <w:r>
        <w:instrText>ADDIN CSL_CITATION {"citationItems":[{"id":"ITEM-1","itemData":{"DOI":"10.1038/nclimate3338","ISSN":"1758-678X","abstract":"As wind and solar power provide a growing sh</w:instrText>
      </w:r>
      <w:r>
        <w:instrText>are of Europe's electricity, understanding and accommodating their variability on multiple timescales remains a critical problem. On weekly timescales, variability is related to long-lasting weather conditions, called weather regimes, which can cause lulls</w:instrText>
      </w:r>
      <w:r>
        <w:instrText xml:space="preserve"> with a loss of wind power across neighbouring countries. Here we show that weather regimes provide a meteorological explanation for multi-day fluctuations in Europe's wind power and can help guide new deployment pathways that minimize this variability. Me</w:instrText>
      </w:r>
      <w:r>
        <w:instrText>an generation during different regimes currently ranges from 22 GW to 44 GW and is expected to triple by 2030 with current planning strategies. However, balancing future wind capacity across regions with contrasting inter-regime behaviour-specifically depl</w:instrText>
      </w:r>
      <w:r>
        <w:instrText>oying in the Balkans instead of the North Sea-would almost eliminate these output variations, maintain mean generation, and increase fleet-wide minimum output. Solar photovoltaics could balance low-wind regimes locally, but only by expanding current capaci</w:instrText>
      </w:r>
      <w:r>
        <w:instrText>ty tenfold. New deployment strategies based on an understanding of continent-scale wind patterns and pan-European collaboration could enable a high share of wind energy whilst minimizing the negative impacts of output variability.","author":[{"dropping-par</w:instrText>
      </w:r>
      <w:r>
        <w:instrText>ticle":"","family":"Grams","given":"Christian M.","non-dropping-particle":"","parse-names":false,"suffix":""},{"dropping-particle":"","family":"Beerli","given":"Remo","non-dropping-particle":"","parse-names":false,"suffix":""},{"dropping-particle":"","fami</w:instrText>
      </w:r>
      <w:r>
        <w:instrText>ly":"Pfenninger","given":"Stefan","non-dropping-particle":"","parse-names":false,"suffix":""},{"dropping-particle":"","family":"Staffell","given":"Iain","non-dropping-particle":"","parse-names":false,"suffix":""},{"dropping-particle":"","family":"Wernli","</w:instrText>
      </w:r>
      <w:r>
        <w:instrText>given":"Heini","non-dropping-particle":"","parse-names":false,"suffix":""}],"container-title":"Nature Climate Change","id":"ITEM-1","issue":"8","issued":{"date-parts":[["2017","8","17"]]},"page":"557-562","title":"Balancing Europe’s wind-power output throu</w:instrText>
      </w:r>
      <w:r>
        <w:instrText>gh spatial deployment informed by weather regimes","type":"article-journal","volume":"7"},"uris":["http://www.mendeley.com/documents/?uuid=0f0202ee-916b-4c1f-b7e2-1c40150def04"]}],"mendeley":{"formattedCitation":"(Grams et al., 2017)","manualFormatting":"G</w:instrText>
      </w:r>
      <w:r>
        <w:instrText>rams et al. (2017)","plainTextFormattedCitation":"(Grams et al., 2017)","previouslyFormattedCitation":"(Grams et al., 2017)"},"properties":{"noteIndex":0},"schema":"https://github.com/citation-style-language/schema/raw/master/csl-citation.json"}</w:instrText>
      </w:r>
      <w:r>
        <w:fldChar w:fldCharType="separate"/>
      </w:r>
      <w:bookmarkStart w:id="281" w:name="__Fieldmark__2630_2869974584"/>
      <w:r>
        <w:t>G</w:t>
      </w:r>
      <w:bookmarkStart w:id="282" w:name="__Fieldmark__5453_1659650938"/>
      <w:r>
        <w:t>rams et al</w:t>
      </w:r>
      <w:r>
        <w:t>. (2017)</w:t>
      </w:r>
      <w:r>
        <w:fldChar w:fldCharType="end"/>
      </w:r>
      <w:bookmarkEnd w:id="281"/>
      <w:bookmarkEnd w:id="282"/>
      <w:r>
        <w:t xml:space="preserve"> found strongly positive values. The reason for the difference is not yet clear. One could argue that the seasonal cycle has a strong influence during this weather regime in our study. Positive CF anomalies in winter are mostly pronounced in Sou</w:t>
      </w:r>
      <w:r>
        <w:t>thern Europe. But a northward shift towards summer can be observed and again southward shift in autumn, which is likely to be explained by the seasonal cycle of surface solar radiation. This obvious and strong influence of the seasonal cycle cannot be obse</w:t>
      </w:r>
      <w:r>
        <w:t xml:space="preserve">rved in the other weather regime and their CF anomalies. </w:t>
      </w:r>
    </w:p>
    <w:p w14:paraId="6B0FF7DA" w14:textId="77777777" w:rsidR="006C67E2" w:rsidRDefault="008B1F2D">
      <w:r>
        <w:t xml:space="preserve">The surface solar radiation and CF anomalies of the </w:t>
      </w:r>
      <w:r>
        <w:rPr>
          <w:b/>
          <w:bCs/>
        </w:rPr>
        <w:t xml:space="preserve">European through (WR1) </w:t>
      </w:r>
      <w:r>
        <w:t xml:space="preserve">do agree to an large extend with the Scandinavian through defined by </w:t>
      </w:r>
      <w:r>
        <w:fldChar w:fldCharType="begin"/>
      </w:r>
      <w:r>
        <w:instrText>ADDIN CSL_CITATION {"citationItems":[{"id":"ITEM-1","i</w:instrText>
      </w:r>
      <w:r>
        <w:instrText>temData":{"DOI":"10.1038/nclimate3338","ISSN":"1758-678X","abstract":"As wind and solar power provide a growing share of Europe's electricity, understanding and accommodating their variability on multiple timescales remains a critical problem. On weekly ti</w:instrText>
      </w:r>
      <w:r>
        <w:instrText>mescales, variability is related to long-lasting weather conditions, called weather regimes, which can cause lulls with a loss of wind power across neighbouring countries. Here we show that weather regimes provide a meteorological explanation for multi-day</w:instrText>
      </w:r>
      <w:r>
        <w:instrText xml:space="preserve"> fluctuations in Europe's wind power and can help guide new deployment pathways that minimize this variability. Mean generation during different regimes currently ranges from 22 GW to 44 GW and is expected to triple by 2030 with current planning strategies</w:instrText>
      </w:r>
      <w:r>
        <w:instrText>. However, balancing future wind capacity across regions with contrasting inter-regime behaviour-specifically deploying in the Balkans instead of the North Sea-would almost eliminate these output variations, maintain mean generation, and increase fleet-wid</w:instrText>
      </w:r>
      <w:r>
        <w:instrText>e minimum output. Solar photovoltaics could balance low-wind regimes locally, but only by expanding current capacity tenfold. New deployment strategies based on an understanding of continent-scale wind patterns and pan-European collaboration could enable a</w:instrText>
      </w:r>
      <w:r>
        <w:instrText xml:space="preserve"> high share of wind energy whilst minimizing the negative impacts of output variability.","author":[{"dropping-particle":"","family":"Grams","given":"Christian M.","non-dropping-particle":"","parse-names":false,"suffix":""},{"dropping-particle":"","family"</w:instrText>
      </w:r>
      <w:r>
        <w:instrText>:"Beerli","given":"Remo","non-dropping-particle":"","parse-names":false,"suffix":""},{"dropping-particle":"","family":"Pfenninger","given":"Stefan","non-dropping-particle":"","parse-names":false,"suffix":""},{"dropping-particle":"","family":"Staffell","giv</w:instrText>
      </w:r>
      <w:r>
        <w:instrText>en":"Iain","non-dropping-particle":"","parse-names":false,"suffix":""},{"dropping-particle":"","family":"Wernli","given":"Heini","non-dropping-particle":"","parse-names":false,"suffix":""}],"container-title":"Nature Climate Change","id":"ITEM-1","issue":"8</w:instrText>
      </w:r>
      <w:r>
        <w:instrText>","issued":{"date-parts":[["2017","8","17"]]},"page":"557-562","title":"Balancing Europe’s wind-power output through spatial deployment informed by weather regimes","type":"article-journal","volume":"7"},"uris":["http://www.mendeley.com/documents/?uuid=0f0</w:instrText>
      </w:r>
      <w:r>
        <w:instrText>202ee-916b-4c1f-b7e2-1c40150def04"]}],"mendeley":{"formattedCitation":"(Grams et al., 2017)","manualFormatting":"Grams et al. (2017)","plainTextFormattedCitation":"(Grams et al., 2017)","previouslyFormattedCitation":"(Grams et al., 2017)"},"properties":{"n</w:instrText>
      </w:r>
      <w:r>
        <w:instrText>oteIndex":0},"schema":"https://github.com/citation-style-language/schema/raw/master/csl-citation.json"}</w:instrText>
      </w:r>
      <w:r>
        <w:fldChar w:fldCharType="separate"/>
      </w:r>
      <w:bookmarkStart w:id="283" w:name="__Fieldmark__2640_2869974584"/>
      <w:r>
        <w:t>G</w:t>
      </w:r>
      <w:bookmarkStart w:id="284" w:name="__Fieldmark__5482_1659650938"/>
      <w:r>
        <w:t>rams et al. (2017)</w:t>
      </w:r>
      <w:r>
        <w:fldChar w:fldCharType="end"/>
      </w:r>
      <w:bookmarkEnd w:id="283"/>
      <w:bookmarkEnd w:id="284"/>
      <w:r>
        <w:t xml:space="preserve">. Also, the changes throughout the season matches well. Main differences arise from Southern countries which tend to be more negative within our study in wintertime. This could be explained with the position of the cyclone which in our results are located </w:t>
      </w:r>
      <w:r>
        <w:t xml:space="preserve">more to the South. A comparison with study by </w:t>
      </w:r>
      <w:r>
        <w:fldChar w:fldCharType="begin"/>
      </w:r>
      <w:r>
        <w:instrText>ADDIN CSL_CITATION {"citationItems":[{"id":"ITEM-1","itemData":{"abstract":"The sensitivity of European power systems to meteorological conditions is increasing due to the growing share of weather-sensitive ren</w:instrText>
      </w:r>
      <w:r>
        <w:instrText>ewables in the electricity sector. The Großwetterlagen (GWLs) are a specific set of 29 synoptic-scale weather patterns focussed over central Europe and the North Atlantic. This study investigates how the GWL patterns relate to weather at the surface and, i</w:instrText>
      </w:r>
      <w:r>
        <w:instrText>n turn, the European electricity sector. The analysis is carried out using the ECMWF’s ERA5 reanalysis dataset, a numerical description of recent climate that assimilates historic observations with a numerical weather prediction model. The power system has</w:instrText>
      </w:r>
      <w:r>
        <w:instrText xml:space="preserve"> changed considerably over the recent decades and relevant direct observations of the power system (for example, of electricity demand and wind and solar power production) are typically short-lived and hence ill-suited to in-depth meteorological analysis. </w:instrText>
      </w:r>
      <w:r>
        <w:instrText>ERA5 meteorological variables have therefore been pre-converted into estimates of renewable electricity production and demand for use within this study, effectively creating a 38-year record that is consistent with the present-day power system configuratio</w:instrText>
      </w:r>
      <w:r>
        <w:instrText>n. The wintertime changes to wind and solar power production and temperature- driven electricity demand - prompted by each of the GWL patterns - is analysed using an objective method of weather pattern classification developed by the industrial partner, Me</w:instrText>
      </w:r>
      <w:r>
        <w:instrText xml:space="preserve">tSet. A strong link is found between the broad character of different groups of GWL types (for example, northerly, southerly, easterly, westerly, cyclonic, anticyclonic) and anomalous behaviour in renewable electricity production and demand. Northerly and </w:instrText>
      </w:r>
      <w:r>
        <w:instrText>easterly GWL patterns are predominantly responsible for causing extreme system stress events, particularly in higher European latitudes. Across Europe, the least system stress – that is to say, the lowest levels of residual demand once renewable electricit</w:instrText>
      </w:r>
      <w:r>
        <w:instrText>y production is accounted for - occurs under westerly and southerly GWL patterns, with cyclonic patterns also being favoured in the south. The strong link between GWL patterns, renewable electricity production and demand across Europe suggests that the GWL</w:instrText>
      </w:r>
      <w:r>
        <w:instrText xml:space="preserve"> weather pattern classification possesses great potential for forecasting the behaviour of the European energy sector.","author":[{"dropping-particle":"","family":"Jones","given":"Sophie","non-dropping-particle":"","parse-names":false,"suffix":""},{"droppi</w:instrText>
      </w:r>
      <w:r>
        <w:instrText>ng-particle":"","family":"Lee","given":"Supervisors Robert","non-dropping-particle":"","parse-names":false,"suffix":""},{"dropping-particle":"","family":"Bloomfield","given":"Hannah","non-dropping-particle":"","parse-names":false,"suffix":""}],"id":"ITEM-1</w:instrText>
      </w:r>
      <w:r>
        <w:instrText>","issue":"August","issued":{"date-parts":[["2020"]]},"number-of-pages":"0-77","publisher":"University of Reading","title":"Wintertime Impacts of Synoptic-Scale Weather Patterns on the European Energy Sector","type":"thesis"},"uris":["http://www.mendeley.c</w:instrText>
      </w:r>
      <w:r>
        <w:instrText>om/documents/?uuid=8390156f-8eba-4c11-93bd-2bea2d42f8d2"]}],"mendeley":{"formattedCitation":"(Jones et al., 2020)","manualFormatting":"Jones et al. (2020)","plainTextFormattedCitation":"(Jones et al., 2020)","previouslyFormattedCitation":"(Jones et al., 20</w:instrText>
      </w:r>
      <w:r>
        <w:instrText>20)"},"properties":{"noteIndex":0},"schema":"https://github.com/citation-style-language/schema/raw/master/csl-citation.json"}</w:instrText>
      </w:r>
      <w:r>
        <w:fldChar w:fldCharType="separate"/>
      </w:r>
      <w:bookmarkStart w:id="285" w:name="__Fieldmark__2647_2869974584"/>
      <w:r>
        <w:t>J</w:t>
      </w:r>
      <w:bookmarkStart w:id="286" w:name="__Fieldmark__5499_1659650938"/>
      <w:r>
        <w:t>ones et al. (2020)</w:t>
      </w:r>
      <w:r>
        <w:fldChar w:fldCharType="end"/>
      </w:r>
      <w:bookmarkEnd w:id="285"/>
      <w:bookmarkEnd w:id="286"/>
      <w:r>
        <w:t xml:space="preserve">, who investigated in the impact of 29 </w:t>
      </w:r>
      <w:proofErr w:type="spellStart"/>
      <w:r>
        <w:t>Grosswetterlagen</w:t>
      </w:r>
      <w:proofErr w:type="spellEnd"/>
      <w:r>
        <w:t xml:space="preserve"> on the European Energy Sector, show that the PV power</w:t>
      </w:r>
      <w:r>
        <w:t xml:space="preserve"> production anomalies of the </w:t>
      </w:r>
      <w:proofErr w:type="spellStart"/>
      <w:r>
        <w:t>Grosswetterlage</w:t>
      </w:r>
      <w:proofErr w:type="spellEnd"/>
      <w:r>
        <w:t xml:space="preserve"> TRW (trough Western Europe) and TM (through Central Europe), which are mostly comparable with the European through from our analyses, are more in line with our results. </w:t>
      </w:r>
    </w:p>
    <w:p w14:paraId="5EA4686B" w14:textId="77777777" w:rsidR="006C67E2" w:rsidRDefault="008B1F2D">
      <w:r>
        <w:t xml:space="preserve">The </w:t>
      </w:r>
      <w:r>
        <w:rPr>
          <w:b/>
          <w:bCs/>
        </w:rPr>
        <w:t xml:space="preserve">Atlantic trough (WR4) </w:t>
      </w:r>
      <w:r>
        <w:t xml:space="preserve">is the weather </w:t>
      </w:r>
      <w:r>
        <w:t xml:space="preserve">regime which agrees worst with the weather regimes defined by </w:t>
      </w:r>
      <w:r>
        <w:fldChar w:fldCharType="begin"/>
      </w:r>
      <w:r>
        <w:instrText>ADDIN CSL_CITATION {"citationItems":[{"id":"ITEM-1","itemData":{"DOI":"10.1038/nclimate3338","ISSN":"1758-678X","abstract":"As wind and solar power provide a growing share of Europe's electricit</w:instrText>
      </w:r>
      <w:r>
        <w:instrText>y, understanding and accommodating their variability on multiple timescales remains a critical problem. On weekly timescales, variability is related to long-lasting weather conditions, called weather regimes, which can cause lulls with a loss of wind power</w:instrText>
      </w:r>
      <w:r>
        <w:instrText xml:space="preserve"> across neighbouring countries. Here we show that weather regimes provide a meteorological explanation for multi-day fluctuations in Europe's wind power and can help guide new deployment pathways that minimize this variability. Mean generation during diffe</w:instrText>
      </w:r>
      <w:r>
        <w:instrText>rent regimes currently ranges from 22 GW to 44 GW and is expected to triple by 2030 with current planning strategies. However, balancing future wind capacity across regions with contrasting inter-regime behaviour-specifically deploying in the Balkans inste</w:instrText>
      </w:r>
      <w:r>
        <w:instrText>ad of the North Sea-would almost eliminate these output variations, maintain mean generation, and increase fleet-wide minimum output. Solar photovoltaics could balance low-wind regimes locally, but only by expanding current capacity tenfold. New deployment</w:instrText>
      </w:r>
      <w:r>
        <w:instrText xml:space="preserve"> strategies based on an understanding of continent-scale wind patterns and pan-European collaboration could enable a high share of wind energy whilst minimizing the negative impacts of output variability.","author":[{"dropping-particle":"","family":"Grams"</w:instrText>
      </w:r>
      <w:r>
        <w:instrText>,"given":"Christian M.","non-dropping-particle":"","parse-names":false,"suffix":""},{"dropping-particle":"","family":"Beerli","given":"Remo","non-dropping-particle":"","parse-names":false,"suffix":""},{"dropping-particle":"","family":"Pfenninger","given":"</w:instrText>
      </w:r>
      <w:r>
        <w:instrText>Stefan","non-dropping-particle":"","parse-names":false,"suffix":""},{"dropping-particle":"","family":"Staffell","given":"Iain","non-dropping-particle":"","parse-names":false,"suffix":""},{"dropping-particle":"","family":"Wernli","given":"Heini","non-droppi</w:instrText>
      </w:r>
      <w:r>
        <w:instrText>ng-particle":"","parse-names":false,"suffix":""}],"container-title":"Nature Climate Change","id":"ITEM-1","issue":"8","issued":{"date-parts":[["2017","8","17"]]},"page":"557-562","title":"Balancing Europe’s wind-power output through spatial deployment info</w:instrText>
      </w:r>
      <w:r>
        <w:instrText>rmed by weather regimes","type":"article-journal","volume":"7"},"uris":["http://www.mendeley.com/documents/?uuid=0f0202ee-916b-4c1f-b7e2-1c40150def04"]}],"mendeley":{"formattedCitation":"(Grams et al., 2017)","manualFormatting":"Grams et al. (2017)","plain</w:instrText>
      </w:r>
      <w:r>
        <w:instrText>TextFormattedCitation":"(Grams et al., 2017)","previouslyFormattedCitation":"(Grams et al., 2017)"},"properties":{"noteIndex":0},"schema":"https://github.com/citation-style-language/schema/raw/master/csl-citation.json"}</w:instrText>
      </w:r>
      <w:r>
        <w:fldChar w:fldCharType="separate"/>
      </w:r>
      <w:bookmarkStart w:id="287" w:name="__Fieldmark__2657_2869974584"/>
      <w:r>
        <w:t>G</w:t>
      </w:r>
      <w:bookmarkStart w:id="288" w:name="__Fieldmark__5524_1659650938"/>
      <w:r>
        <w:t>rams et al. (2017)</w:t>
      </w:r>
      <w:r>
        <w:fldChar w:fldCharType="end"/>
      </w:r>
      <w:bookmarkEnd w:id="287"/>
      <w:bookmarkEnd w:id="288"/>
      <w:r>
        <w:t>. Mainly becaus</w:t>
      </w:r>
      <w:r>
        <w:t xml:space="preserve">e of the positive geopotential height anomaly in Southern </w:t>
      </w:r>
      <w:r>
        <w:lastRenderedPageBreak/>
        <w:t>Europe which in our results are more pronounced. Therefore, it could be expected that the CFs anomalies and weather variables also do not fit well. Indeed the surface solar radiation and the CF anom</w:t>
      </w:r>
      <w:r>
        <w:t xml:space="preserve">alies in South-eastern Europe are higher than normal within our study contrary to those reported by </w:t>
      </w:r>
      <w:r>
        <w:fldChar w:fldCharType="begin"/>
      </w:r>
      <w:r>
        <w:instrText xml:space="preserve">ADDIN CSL_CITATION {"citationItems":[{"id":"ITEM-1","itemData":{"DOI":"10.1038/nclimate3338","ISSN":"1758-678X","abstract":"As wind and solar power provide </w:instrText>
      </w:r>
      <w:r>
        <w:instrText>a growing share of Europe's electricity, understanding and accommodating their variability on multiple timescales remains a critical problem. On weekly timescales, variability is related to long-lasting weather conditions, called weather regimes, which can</w:instrText>
      </w:r>
      <w:r>
        <w:instrText xml:space="preserve"> cause lulls with a loss of wind power across neighbouring countries. Here we show that weather regimes provide a meteorological explanation for multi-day fluctuations in Europe's wind power and can help guide new deployment pathways that minimize this var</w:instrText>
      </w:r>
      <w:r>
        <w:instrText>iability. Mean generation during different regimes currently ranges from 22 GW to 44 GW and is expected to triple by 2030 with current planning strategies. However, balancing future wind capacity across regions with contrasting inter-regime behaviour-speci</w:instrText>
      </w:r>
      <w:r>
        <w:instrText>fically deploying in the Balkans instead of the North Sea-would almost eliminate these output variations, maintain mean generation, and increase fleet-wide minimum output. Solar photovoltaics could balance low-wind regimes locally, but only by expanding cu</w:instrText>
      </w:r>
      <w:r>
        <w:instrText>rrent capacity tenfold. New deployment strategies based on an understanding of continent-scale wind patterns and pan-European collaboration could enable a high share of wind energy whilst minimizing the negative impacts of output variability.","author":[{"</w:instrText>
      </w:r>
      <w:r>
        <w:instrText>dropping-particle":"","family":"Grams","given":"Christian M.","non-dropping-particle":"","parse-names":false,"suffix":""},{"dropping-particle":"","family":"Beerli","given":"Remo","non-dropping-particle":"","parse-names":false,"suffix":""},{"dropping-partic</w:instrText>
      </w:r>
      <w:r>
        <w:instrText>le":"","family":"Pfenninger","given":"Stefan","non-dropping-particle":"","parse-names":false,"suffix":""},{"dropping-particle":"","family":"Staffell","given":"Iain","non-dropping-particle":"","parse-names":false,"suffix":""},{"dropping-particle":"","family</w:instrText>
      </w:r>
      <w:r>
        <w:instrText xml:space="preserve">":"Wernli","given":"Heini","non-dropping-particle":"","parse-names":false,"suffix":""}],"container-title":"Nature Climate Change","id":"ITEM-1","issue":"8","issued":{"date-parts":[["2017","8","17"]]},"page":"557-562","title":"Balancing Europe’s wind-power </w:instrText>
      </w:r>
      <w:r>
        <w:instrText>output through spatial deployment informed by weather regimes","type":"article-journal","volume":"7"},"uris":["http://www.mendeley.com/documents/?uuid=0f0202ee-916b-4c1f-b7e2-1c40150def04"]}],"mendeley":{"formattedCitation":"(Grams et al., 2017)","manualFo</w:instrText>
      </w:r>
      <w:r>
        <w:instrText>rmatting":"Grams et al. (2017)","plainTextFormattedCitation":"(Grams et al., 2017)","previouslyFormattedCitation":"(Grams et al., 2017)"},"properties":{"noteIndex":0},"schema":"https://github.com/citation-style-language/schema/raw/master/csl-citation.json"</w:instrText>
      </w:r>
      <w:r>
        <w:instrText>}</w:instrText>
      </w:r>
      <w:r>
        <w:fldChar w:fldCharType="separate"/>
      </w:r>
      <w:bookmarkStart w:id="289" w:name="__Fieldmark__2664_2869974584"/>
      <w:r>
        <w:t>G</w:t>
      </w:r>
      <w:bookmarkStart w:id="290" w:name="__Fieldmark__5538_1659650938"/>
      <w:r>
        <w:t>rams et al. (2017)</w:t>
      </w:r>
      <w:r>
        <w:fldChar w:fldCharType="end"/>
      </w:r>
      <w:bookmarkEnd w:id="289"/>
      <w:bookmarkEnd w:id="290"/>
      <w:r>
        <w:t xml:space="preserve">. This is more in line with the study by </w:t>
      </w:r>
      <w:r>
        <w:fldChar w:fldCharType="begin"/>
      </w:r>
      <w:r>
        <w:instrText>ADDIN CSL_CITATION {"citationItems":[{"id":"ITEM-1","itemData":{"abstract":"The sensitivity of European power systems to meteorological conditions is increasing due to the growing share of wea</w:instrText>
      </w:r>
      <w:r>
        <w:instrText xml:space="preserve">ther-sensitive renewables in the electricity sector. The Großwetterlagen (GWLs) are a specific set of 29 synoptic-scale weather patterns focussed over central Europe and the North Atlantic. This study investigates how the GWL patterns relate to weather at </w:instrText>
      </w:r>
      <w:r>
        <w:instrText>the surface and, in turn, the European electricity sector. The analysis is carried out using the ECMWF’s ERA5 reanalysis dataset, a numerical description of recent climate that assimilates historic observations with a numerical weather prediction model. Th</w:instrText>
      </w:r>
      <w:r>
        <w:instrText>e power system has changed considerably over the recent decades and relevant direct observations of the power system (for example, of electricity demand and wind and solar power production) are typically short-lived and hence ill-suited to in-depth meteoro</w:instrText>
      </w:r>
      <w:r>
        <w:instrText>logical analysis. ERA5 meteorological variables have therefore been pre-converted into estimates of renewable electricity production and demand for use within this study, effectively creating a 38-year record that is consistent with the present-day power s</w:instrText>
      </w:r>
      <w:r>
        <w:instrText>ystem configuration. The wintertime changes to wind and solar power production and temperature- driven electricity demand - prompted by each of the GWL patterns - is analysed using an objective method of weather pattern classification developed by the indu</w:instrText>
      </w:r>
      <w:r>
        <w:instrText>strial partner, MetSet. A strong link is found between the broad character of different groups of GWL types (for example, northerly, southerly, easterly, westerly, cyclonic, anticyclonic) and anomalous behaviour in renewable electricity production and dema</w:instrText>
      </w:r>
      <w:r>
        <w:instrText>nd. Northerly and easterly GWL patterns are predominantly responsible for causing extreme system stress events, particularly in higher European latitudes. Across Europe, the least system stress – that is to say, the lowest levels of residual demand once re</w:instrText>
      </w:r>
      <w:r>
        <w:instrText>newable electricity production is accounted for - occurs under westerly and southerly GWL patterns, with cyclonic patterns also being favoured in the south. The strong link between GWL patterns, renewable electricity production and demand across Europe sug</w:instrText>
      </w:r>
      <w:r>
        <w:instrText>gests that the GWL weather pattern classification possesses great potential for forecasting the behaviour of the European energy sector.","author":[{"dropping-particle":"","family":"Jones","given":"Sophie","non-dropping-particle":"","parse-names":false,"su</w:instrText>
      </w:r>
      <w:r>
        <w:instrText>ffix":""},{"dropping-particle":"","family":"Lee","given":"Supervisors Robert","non-dropping-particle":"","parse-names":false,"suffix":""},{"dropping-particle":"","family":"Bloomfield","given":"Hannah","non-dropping-particle":"","parse-names":false,"suffix"</w:instrText>
      </w:r>
      <w:r>
        <w:instrText>:""}],"id":"ITEM-1","issue":"August","issued":{"date-parts":[["2020"]]},"number-of-pages":"0-77","publisher":"University of Reading","title":"Wintertime Impacts of Synoptic-Scale Weather Patterns on the European Energy Sector","type":"thesis"},"uris":["htt</w:instrText>
      </w:r>
      <w:r>
        <w:instrText>p://www.mendeley.com/documents/?uuid=8390156f-8eba-4c11-93bd-2bea2d42f8d2"]}],"mendeley":{"formattedCitation":"(Jones et al., 2020)","manualFormatting":"Jones et al. (2020)","plainTextFormattedCitation":"(Jones et al., 2020)","previouslyFormattedCitation":</w:instrText>
      </w:r>
      <w:r>
        <w:instrText>"(Jones et al., 2020)"},"properties":{"noteIndex":0},"schema":"https://github.com/citation-style-language/schema/raw/master/csl-citation.json"}</w:instrText>
      </w:r>
      <w:r>
        <w:fldChar w:fldCharType="separate"/>
      </w:r>
      <w:bookmarkStart w:id="291" w:name="__Fieldmark__2671_2869974584"/>
      <w:r>
        <w:t>J</w:t>
      </w:r>
      <w:bookmarkStart w:id="292" w:name="__Fieldmark__5548_1659650938"/>
      <w:r>
        <w:t>ones et al. (2020)</w:t>
      </w:r>
      <w:r>
        <w:fldChar w:fldCharType="end"/>
      </w:r>
      <w:bookmarkEnd w:id="291"/>
      <w:bookmarkEnd w:id="292"/>
      <w:r>
        <w:t xml:space="preserve"> who also suggest positive solar power production anomalies in South-eastern Europe during </w:t>
      </w:r>
      <w:r>
        <w:t xml:space="preserve">the </w:t>
      </w:r>
      <w:proofErr w:type="spellStart"/>
      <w:r>
        <w:t>Grosswetterlagen</w:t>
      </w:r>
      <w:proofErr w:type="spellEnd"/>
      <w:r>
        <w:t xml:space="preserve"> SWZ (cyclonic South-westerly) and SWA (anticyclonic South-westerly), which are relatable to the Atlantic trough. The negative surface solar radiation anomalies observed by </w:t>
      </w:r>
      <w:r>
        <w:fldChar w:fldCharType="begin"/>
      </w:r>
      <w:r>
        <w:instrText>ADDIN CSL_CITATION {"citationItems":[{"id":"ITEM-1","itemData":</w:instrText>
      </w:r>
      <w:r>
        <w:instrText>{"DOI":"10.1038/nclimate3338","ISSN":"1758-678X","abstract":"As wind and solar power provide a growing share of Europe's electricity, understanding and accommodating their variability on multiple timescales remains a critical problem. On weekly timescales,</w:instrText>
      </w:r>
      <w:r>
        <w:instrText xml:space="preserve"> variability is related to long-lasting weather conditions, called weather regimes, which can cause lulls with a loss of wind power across neighbouring countries. Here we show that weather regimes provide a meteorological explanation for multi-day fluctuat</w:instrText>
      </w:r>
      <w:r>
        <w:instrText>ions in Europe's wind power and can help guide new deployment pathways that minimize this variability. Mean generation during different regimes currently ranges from 22 GW to 44 GW and is expected to triple by 2030 with current planning strategies. However</w:instrText>
      </w:r>
      <w:r>
        <w:instrText>, balancing future wind capacity across regions with contrasting inter-regime behaviour-specifically deploying in the Balkans instead of the North Sea-would almost eliminate these output variations, maintain mean generation, and increase fleet-wide minimum</w:instrText>
      </w:r>
      <w:r>
        <w:instrText xml:space="preserve"> output. Solar photovoltaics could balance low-wind regimes locally, but only by expanding current capacity tenfold. New deployment strategies based on an understanding of continent-scale wind patterns and pan-European collaboration could enable a high sha</w:instrText>
      </w:r>
      <w:r>
        <w:instrText>re of wind energy whilst minimizing the negative impacts of output variability.","author":[{"dropping-particle":"","family":"Grams","given":"Christian M.","non-dropping-particle":"","parse-names":false,"suffix":""},{"dropping-particle":"","family":"Beerli"</w:instrText>
      </w:r>
      <w:r>
        <w:instrText>,"given":"Remo","non-dropping-particle":"","parse-names":false,"suffix":""},{"dropping-particle":"","family":"Pfenninger","given":"Stefan","non-dropping-particle":"","parse-names":false,"suffix":""},{"dropping-particle":"","family":"Staffell","given":"Iain</w:instrText>
      </w:r>
      <w:r>
        <w:instrText>","non-dropping-particle":"","parse-names":false,"suffix":""},{"dropping-particle":"","family":"Wernli","given":"Heini","non-dropping-particle":"","parse-names":false,"suffix":""}],"container-title":"Nature Climate Change","id":"ITEM-1","issue":"8","issued</w:instrText>
      </w:r>
      <w:r>
        <w:instrText>":{"date-parts":[["2017","8","17"]]},"page":"557-562","title":"Balancing Europe’s wind-power output through spatial deployment informed by weather regimes","type":"article-journal","volume":"7"},"uris":["http://www.mendeley.com/documents/?uuid=0f0202ee-916</w:instrText>
      </w:r>
      <w:r>
        <w:instrText>b-4c1f-b7e2-1c40150def04"]}],"mendeley":{"formattedCitation":"(Grams et al., 2017)","manualFormatting":"Grams et al. (2017)","plainTextFormattedCitation":"(Grams et al., 2017)","previouslyFormattedCitation":"(Grams et al., 2017)"},"properties":{"noteIndex"</w:instrText>
      </w:r>
      <w:r>
        <w:instrText>:0},"schema":"https://github.com/citation-style-language/schema/raw/master/csl-citation.json"}</w:instrText>
      </w:r>
      <w:r>
        <w:fldChar w:fldCharType="separate"/>
      </w:r>
      <w:bookmarkStart w:id="293" w:name="__Fieldmark__2678_2869974584"/>
      <w:r>
        <w:t>G</w:t>
      </w:r>
      <w:bookmarkStart w:id="294" w:name="__Fieldmark__5580_1659650938"/>
      <w:r>
        <w:t>rams et al. (2017)</w:t>
      </w:r>
      <w:r>
        <w:fldChar w:fldCharType="end"/>
      </w:r>
      <w:bookmarkEnd w:id="293"/>
      <w:bookmarkEnd w:id="294"/>
      <w:r>
        <w:t xml:space="preserve"> for Northern countries fit again with our observed surface solar radiation anomalies. And the negative CF anomalies in Northern Europe in w</w:t>
      </w:r>
      <w:r>
        <w:t xml:space="preserve">inter is in good agreement as well. But our results suggest that the already more positive CF anomalies in South-eastern Europe extend northwards during spring and autumn. This partly agrees with </w:t>
      </w:r>
      <w:r>
        <w:fldChar w:fldCharType="begin"/>
      </w:r>
      <w:r>
        <w:instrText>ADDIN CSL_CITATION {"citationItems":[{"id":"ITEM-1","itemDat</w:instrText>
      </w:r>
      <w:r>
        <w:instrText>a":{"DOI":"10.1038/nclimate3338","ISSN":"1758-678X","abstract":"As wind and solar power provide a growing share of Europe's electricity, understanding and accommodating their variability on multiple timescales remains a critical problem. On weekly timescal</w:instrText>
      </w:r>
      <w:r>
        <w:instrText>es, variability is related to long-lasting weather conditions, called weather regimes, which can cause lulls with a loss of wind power across neighbouring countries. Here we show that weather regimes provide a meteorological explanation for multi-day fluct</w:instrText>
      </w:r>
      <w:r>
        <w:instrText>uations in Europe's wind power and can help guide new deployment pathways that minimize this variability. Mean generation during different regimes currently ranges from 22 GW to 44 GW and is expected to triple by 2030 with current planning strategies. Howe</w:instrText>
      </w:r>
      <w:r>
        <w:instrText>ver, balancing future wind capacity across regions with contrasting inter-regime behaviour-specifically deploying in the Balkans instead of the North Sea-would almost eliminate these output variations, maintain mean generation, and increase fleet-wide mini</w:instrText>
      </w:r>
      <w:r>
        <w:instrText xml:space="preserve">mum output. Solar photovoltaics could balance low-wind regimes locally, but only by expanding current capacity tenfold. New deployment strategies based on an understanding of continent-scale wind patterns and pan-European collaboration could enable a high </w:instrText>
      </w:r>
      <w:r>
        <w:instrText>share of wind energy whilst minimizing the negative impacts of output variability.","author":[{"dropping-particle":"","family":"Grams","given":"Christian M.","non-dropping-particle":"","parse-names":false,"suffix":""},{"dropping-particle":"","family":"Beer</w:instrText>
      </w:r>
      <w:r>
        <w:instrText>li","given":"Remo","non-dropping-particle":"","parse-names":false,"suffix":""},{"dropping-particle":"","family":"Pfenninger","given":"Stefan","non-dropping-particle":"","parse-names":false,"suffix":""},{"dropping-particle":"","family":"Staffell","given":"I</w:instrText>
      </w:r>
      <w:r>
        <w:instrText>ain","non-dropping-particle":"","parse-names":false,"suffix":""},{"dropping-particle":"","family":"Wernli","given":"Heini","non-dropping-particle":"","parse-names":false,"suffix":""}],"container-title":"Nature Climate Change","id":"ITEM-1","issue":"8","iss</w:instrText>
      </w:r>
      <w:r>
        <w:instrText>ued":{"date-parts":[["2017","8","17"]]},"page":"557-562","title":"Balancing Europe’s wind-power output through spatial deployment informed by weather regimes","type":"article-journal","volume":"7"},"uris":["http://www.mendeley.com/documents/?uuid=0f0202ee-</w:instrText>
      </w:r>
      <w:r>
        <w:instrText>916b-4c1f-b7e2-1c40150def04"]}],"mendeley":{"formattedCitation":"(Grams et al., 2017)","manualFormatting":"Grams et al. (2017)","plainTextFormattedCitation":"(Grams et al., 2017)","previouslyFormattedCitation":"(Grams et al., 2017)"},"properties":{"noteInd</w:instrText>
      </w:r>
      <w:r>
        <w:instrText>ex":0},"schema":"https://github.com/citation-style-language/schema/raw/master/csl-citation.json"}</w:instrText>
      </w:r>
      <w:r>
        <w:fldChar w:fldCharType="separate"/>
      </w:r>
      <w:bookmarkStart w:id="295" w:name="__Fieldmark__2685_2869974584"/>
      <w:r>
        <w:t>G</w:t>
      </w:r>
      <w:bookmarkStart w:id="296" w:name="__Fieldmark__5609_1659650938"/>
      <w:r>
        <w:t>rams et al. (2017)</w:t>
      </w:r>
      <w:r>
        <w:fldChar w:fldCharType="end"/>
      </w:r>
      <w:bookmarkEnd w:id="295"/>
      <w:bookmarkEnd w:id="296"/>
      <w:r>
        <w:t xml:space="preserve"> where the CF anomalies increases towards summer as well. </w:t>
      </w:r>
    </w:p>
    <w:p w14:paraId="6446C562" w14:textId="77777777" w:rsidR="006C67E2" w:rsidRDefault="008B1F2D">
      <w:pPr>
        <w:pStyle w:val="berschrift2"/>
        <w:numPr>
          <w:ilvl w:val="1"/>
          <w:numId w:val="2"/>
        </w:numPr>
        <w:ind w:hanging="578"/>
      </w:pPr>
      <w:bookmarkStart w:id="297" w:name="_Toc66805705"/>
      <w:r>
        <w:t>Current and projected PV power production variability</w:t>
      </w:r>
      <w:bookmarkEnd w:id="297"/>
    </w:p>
    <w:p w14:paraId="0A0F2BC1" w14:textId="77777777" w:rsidR="006C67E2" w:rsidRDefault="008B1F2D">
      <w:r>
        <w:t>Since the power producti</w:t>
      </w:r>
      <w:r>
        <w:t xml:space="preserve">on of PV is still relatively small compared to the power production of wind turbines in Europe, there are not many studies that focus on its variability. Therefore, we mainly compare our results with the study by </w:t>
      </w:r>
      <w:r>
        <w:fldChar w:fldCharType="begin"/>
      </w:r>
      <w:r>
        <w:instrText>ADDIN CSL_CITATION {"citationItems":[{"id":</w:instrText>
      </w:r>
      <w:r>
        <w:instrText>"ITEM-1","itemData":{"DOI":"10.1038/nclimate3338","ISSN":"1758-678X","abstract":"As wind and solar power provide a growing share of Europe's electricity, understanding and accommodating their variability on multiple timescales remains a critical problem. O</w:instrText>
      </w:r>
      <w:r>
        <w:instrText>n weekly timescales, variability is related to long-lasting weather conditions, called weather regimes, which can cause lulls with a loss of wind power across neighbouring countries. Here we show that weather regimes provide a meteorological explanation fo</w:instrText>
      </w:r>
      <w:r>
        <w:instrText>r multi-day fluctuations in Europe's wind power and can help guide new deployment pathways that minimize this variability. Mean generation during different regimes currently ranges from 22 GW to 44 GW and is expected to triple by 2030 with current planning</w:instrText>
      </w:r>
      <w:r>
        <w:instrText xml:space="preserve"> strategies. However, balancing future wind capacity across regions with contrasting inter-regime behaviour-specifically deploying in the Balkans instead of the North Sea-would almost eliminate these output variations, maintain mean generation, and increas</w:instrText>
      </w:r>
      <w:r>
        <w:instrText>e fleet-wide minimum output. Solar photovoltaics could balance low-wind regimes locally, but only by expanding current capacity tenfold. New deployment strategies based on an understanding of continent-scale wind patterns and pan-European collaboration cou</w:instrText>
      </w:r>
      <w:r>
        <w:instrText>ld enable a high share of wind energy whilst minimizing the negative impacts of output variability.","author":[{"dropping-particle":"","family":"Grams","given":"Christian M.","non-dropping-particle":"","parse-names":false,"suffix":""},{"dropping-particle":</w:instrText>
      </w:r>
      <w:r>
        <w:instrText>"","family":"Beerli","given":"Remo","non-dropping-particle":"","parse-names":false,"suffix":""},{"dropping-particle":"","family":"Pfenninger","given":"Stefan","non-dropping-particle":"","parse-names":false,"suffix":""},{"dropping-particle":"","family":"Sta</w:instrText>
      </w:r>
      <w:r>
        <w:instrText>ffell","given":"Iain","non-dropping-particle":"","parse-names":false,"suffix":""},{"dropping-particle":"","family":"Wernli","given":"Heini","non-dropping-particle":"","parse-names":false,"suffix":""}],"container-title":"Nature Climate Change","id":"ITEM-1"</w:instrText>
      </w:r>
      <w:r>
        <w:instrText>,"issue":"8","issued":{"date-parts":[["2017","8","17"]]},"page":"557-562","title":"Balancing Europe’s wind-power output through spatial deployment informed by weather regimes","type":"article-journal","volume":"7"},"uris":["http://www.mendeley.com/document</w:instrText>
      </w:r>
      <w:r>
        <w:instrText>s/?uuid=0f0202ee-916b-4c1f-b7e2-1c40150def04"]}],"mendeley":{"formattedCitation":"(Grams et al., 2017)","manualFormatting":"Grams et al. (2017)","plainTextFormattedCitation":"(Grams et al., 2017)","previouslyFormattedCitation":"(Grams et al., 2017)"},"prop</w:instrText>
      </w:r>
      <w:r>
        <w:instrText>erties":{"noteIndex":0},"schema":"https://github.com/citation-style-language/schema/raw/master/csl-citation.json"}</w:instrText>
      </w:r>
      <w:r>
        <w:fldChar w:fldCharType="separate"/>
      </w:r>
      <w:bookmarkStart w:id="298" w:name="__Fieldmark__2696_2869974584"/>
      <w:r>
        <w:t>G</w:t>
      </w:r>
      <w:bookmarkStart w:id="299" w:name="__Fieldmark__5634_1659650938"/>
      <w:r>
        <w:t>rams et al. (2017)</w:t>
      </w:r>
      <w:r>
        <w:fldChar w:fldCharType="end"/>
      </w:r>
      <w:bookmarkEnd w:id="298"/>
      <w:bookmarkEnd w:id="299"/>
      <w:r>
        <w:t xml:space="preserve"> who analysed its current variability but </w:t>
      </w:r>
      <w:ins w:id="300" w:author="Doris Folini" w:date="2021-03-22T17:21:00Z">
        <w:r>
          <w:t xml:space="preserve">did not </w:t>
        </w:r>
      </w:ins>
      <w:del w:id="301" w:author="Doris Folini" w:date="2021-03-22T17:21:00Z">
        <w:r>
          <w:delText>refuses to</w:delText>
        </w:r>
      </w:del>
      <w:r>
        <w:t xml:space="preserve"> further investigate in its reduction potential for the same</w:t>
      </w:r>
      <w:r>
        <w:t xml:space="preserve"> reason. An overview of the comparison between ours and </w:t>
      </w:r>
      <w:r>
        <w:fldChar w:fldCharType="begin"/>
      </w:r>
      <w:r>
        <w:instrText>ADDIN CSL_CITATION {"citationItems":[{"id":"ITEM-1","itemData":{"DOI":"10.1038/nclimate3338","ISSN":"1758-678X","abstract":"As wind and solar power provide a growing share of Europe's electricity, und</w:instrText>
      </w:r>
      <w:r>
        <w:instrText>erstanding and accommodating their variability on multiple timescales remains a critical problem. On weekly timescales, variability is related to long-lasting weather conditions, called weather regimes, which can cause lulls with a loss of wind power acros</w:instrText>
      </w:r>
      <w:r>
        <w:instrText>s neighbouring countries. Here we show that weather regimes provide a meteorological explanation for multi-day fluctuations in Europe's wind power and can help guide new deployment pathways that minimize this variability. Mean generation during different r</w:instrText>
      </w:r>
      <w:r>
        <w:instrText xml:space="preserve">egimes currently ranges from 22 GW to 44 GW and is expected to triple by 2030 with current planning strategies. However, balancing future wind capacity across regions with contrasting inter-regime behaviour-specifically deploying in the Balkans instead of </w:instrText>
      </w:r>
      <w:r>
        <w:instrText>the North Sea-would almost eliminate these output variations, maintain mean generation, and increase fleet-wide minimum output. Solar photovoltaics could balance low-wind regimes locally, but only by expanding current capacity tenfold. New deployment strat</w:instrText>
      </w:r>
      <w:r>
        <w:instrText>egies based on an understanding of continent-scale wind patterns and pan-European collaboration could enable a high share of wind energy whilst minimizing the negative impacts of output variability.","author":[{"dropping-particle":"","family":"Grams","give</w:instrText>
      </w:r>
      <w:r>
        <w:instrText>n":"Christian M.","non-dropping-particle":"","parse-names":false,"suffix":""},{"dropping-particle":"","family":"Beerli","given":"Remo","non-dropping-particle":"","parse-names":false,"suffix":""},{"dropping-particle":"","family":"Pfenninger","given":"Stefan</w:instrText>
      </w:r>
      <w:r>
        <w:instrText>","non-dropping-particle":"","parse-names":false,"suffix":""},{"dropping-particle":"","family":"Staffell","given":"Iain","non-dropping-particle":"","parse-names":false,"suffix":""},{"dropping-particle":"","family":"Wernli","given":"Heini","non-dropping-par</w:instrText>
      </w:r>
      <w:r>
        <w:instrText>ticle":"","parse-names":false,"suffix":""}],"container-title":"Nature Climate Change","id":"ITEM-1","issue":"8","issued":{"date-parts":[["2017","8","17"]]},"page":"557-562","title":"Balancing Europe’s wind-power output through spatial deployment informed b</w:instrText>
      </w:r>
      <w:r>
        <w:instrText>y weather regimes","type":"article-journal","volume":"7"},"uris":["http://www.mendeley.com/documents/?uuid=0f0202ee-916b-4c1f-b7e2-1c40150def04"]}],"mendeley":{"formattedCitation":"(Grams et al., 2017)","manualFormatting":"Grams et al. (2017)","plainTextFo</w:instrText>
      </w:r>
      <w:r>
        <w:instrText>rmattedCitation":"(Grams et al., 2017)","previouslyFormattedCitation":"(Grams et al., 2017)"},"properties":{"noteIndex":0},"schema":"https://github.com/citation-style-language/schema/raw/master/csl-citation.json"}</w:instrText>
      </w:r>
      <w:r>
        <w:fldChar w:fldCharType="separate"/>
      </w:r>
      <w:bookmarkStart w:id="302" w:name="__Fieldmark__2706_2869974584"/>
      <w:r>
        <w:t>G</w:t>
      </w:r>
      <w:bookmarkStart w:id="303" w:name="__Fieldmark__5648_1659650938"/>
      <w:r>
        <w:t>rams et al. (2017)</w:t>
      </w:r>
      <w:r>
        <w:fldChar w:fldCharType="end"/>
      </w:r>
      <w:bookmarkEnd w:id="302"/>
      <w:bookmarkEnd w:id="303"/>
      <w:r>
        <w:t xml:space="preserve"> results can be found</w:t>
      </w:r>
      <w:r>
        <w:t xml:space="preserve"> in </w:t>
      </w:r>
      <w:r>
        <w:fldChar w:fldCharType="begin"/>
      </w:r>
      <w:r>
        <w:instrText>REF _Ref66783358 \h</w:instrText>
      </w:r>
      <w:r>
        <w:fldChar w:fldCharType="separate"/>
      </w:r>
      <w:r>
        <w:t>Table 4</w:t>
      </w:r>
      <w:r>
        <w:fldChar w:fldCharType="end"/>
      </w:r>
      <w:r>
        <w:t>. They are presented in such a way that the difference in the total installed PV capacity is considered (</w:t>
      </w:r>
      <w:r>
        <w:rPr>
          <w:rFonts w:ascii="Calibri" w:hAnsi="Calibri" w:cs="Calibri"/>
          <w:color w:val="000000"/>
          <w:lang w:eastAsia="de-CH"/>
        </w:rPr>
        <w:t>131.2GW in 2019 vs. 87.91GW in 2015).</w:t>
      </w:r>
    </w:p>
    <w:p w14:paraId="030E34DA" w14:textId="77777777" w:rsidR="006C67E2" w:rsidRDefault="006C67E2"/>
    <w:p w14:paraId="530E4957" w14:textId="77777777" w:rsidR="006C67E2" w:rsidRDefault="008B1F2D">
      <w:pPr>
        <w:pStyle w:val="Beschriftung"/>
        <w:keepNext/>
      </w:pPr>
      <w:bookmarkStart w:id="304" w:name="_Ref66783358"/>
      <w:r>
        <w:t xml:space="preserve">Table </w:t>
      </w:r>
      <w:r>
        <w:fldChar w:fldCharType="begin"/>
      </w:r>
      <w:r>
        <w:instrText>SEQ Table</w:instrText>
      </w:r>
      <w:r>
        <w:instrText xml:space="preserve"> \* ARABIC</w:instrText>
      </w:r>
      <w:r>
        <w:fldChar w:fldCharType="separate"/>
      </w:r>
      <w:r>
        <w:t>4</w:t>
      </w:r>
      <w:r>
        <w:fldChar w:fldCharType="end"/>
      </w:r>
      <w:bookmarkEnd w:id="304"/>
      <w:r>
        <w:t xml:space="preserve">: Comparison of PV power production and variability with the study by </w:t>
      </w:r>
      <w:r>
        <w:fldChar w:fldCharType="begin"/>
      </w:r>
      <w:r>
        <w:instrText xml:space="preserve">ADDIN CSL_CITATION {"citationItems":[{"id":"ITEM-1","itemData":{"DOI":"10.1038/nclimate3338","ISSN":"1758-678X","abstract":"As wind and solar power provide a growing share </w:instrText>
      </w:r>
      <w:r>
        <w:instrText>of Europe's electricity, understanding and accommodating their variability on multiple timescales remains a critical problem. On weekly timescales, variability is related to long-lasting weather conditions, called weather regimes, which can cause lulls wit</w:instrText>
      </w:r>
      <w:r>
        <w:instrText>h a loss of wind power across neighbouring countries. Here we show that weather regimes provide a meteorological explanation for multi-day fluctuations in Europe's wind power and can help guide new deployment pathways that minimize this variability. Mean g</w:instrText>
      </w:r>
      <w:r>
        <w:instrText>eneration during different regimes currently ranges from 22 GW to 44 GW and is expected to triple by 2030 with current planning strategies. However, balancing future wind capacity across regions with contrasting inter-regime behaviour-specifically deployin</w:instrText>
      </w:r>
      <w:r>
        <w:instrText>g in the Balkans instead of the North Sea-would almost eliminate these output variations, maintain mean generation, and increase fleet-wide minimum output. Solar photovoltaics could balance low-wind regimes locally, but only by expanding current capacity t</w:instrText>
      </w:r>
      <w:r>
        <w:instrText>enfold. New deployment strategies based on an understanding of continent-scale wind patterns and pan-European collaboration could enable a high share of wind energy whilst minimizing the negative impacts of output variability.","author":[{"dropping-particl</w:instrText>
      </w:r>
      <w:r>
        <w:instrText>e":"","family":"Grams","given":"Christian M.","non-dropping-particle":"","parse-names":false,"suffix":""},{"dropping-particle":"","family":"Beerli","given":"Remo","non-dropping-particle":"","parse-names":false,"suffix":""},{"dropping-particle":"","family":</w:instrText>
      </w:r>
      <w:r>
        <w:instrText>"Pfenninger","given":"Stefan","non-dropping-particle":"","parse-names":false,"suffix":""},{"dropping-particle":"","family":"Staffell","given":"Iain","non-dropping-particle":"","parse-names":false,"suffix":""},{"dropping-particle":"","family":"Wernli","give</w:instrText>
      </w:r>
      <w:r>
        <w:instrText>n":"Heini","non-dropping-particle":"","parse-names":false,"suffix":""}],"container-title":"Nature Climate Change","id":"ITEM-1","issue":"8","issued":{"date-parts":[["2017","8","17"]]},"page":"557-562","title":"Balancing Europe’s wind-power output through s</w:instrText>
      </w:r>
      <w:r>
        <w:instrText>patial deployment informed by weather regimes","type":"article-journal","volume":"7"},"uris":["http://www.mendeley.com/documents/?uuid=0f0202ee-916b-4c1f-b7e2-1c40150def04"]}],"mendeley":{"formattedCitation":"(Grams et al., 2017)","manualFormatting":"Grams</w:instrText>
      </w:r>
      <w:r>
        <w:instrText xml:space="preserve"> et al. (2017)","plainTextFormattedCitation":"(Grams et al., 2017)","previouslyFormattedCitation":"(Grams et al., 2017)"},"properties":{"noteIndex":0},"schema":"https://github.com/citation-style-language/schema/raw/master/csl-citation.json"}</w:instrText>
      </w:r>
      <w:r>
        <w:fldChar w:fldCharType="separate"/>
      </w:r>
      <w:bookmarkStart w:id="305" w:name="__Fieldmark__2723_2869974584"/>
      <w:r>
        <w:t>G</w:t>
      </w:r>
      <w:bookmarkStart w:id="306" w:name="__Fieldmark__5677_1659650938"/>
      <w:r>
        <w:t>rams et al. (2</w:t>
      </w:r>
      <w:r>
        <w:t>017)</w:t>
      </w:r>
      <w:r>
        <w:fldChar w:fldCharType="end"/>
      </w:r>
      <w:bookmarkEnd w:id="305"/>
      <w:bookmarkEnd w:id="306"/>
      <w:r>
        <w:t>.</w:t>
      </w:r>
    </w:p>
    <w:tbl>
      <w:tblPr>
        <w:tblStyle w:val="Gitternetztabelle5dunkelAkzent3"/>
        <w:tblW w:w="9512" w:type="dxa"/>
        <w:jc w:val="center"/>
        <w:tblLook w:val="04A0" w:firstRow="1" w:lastRow="0" w:firstColumn="1" w:lastColumn="0" w:noHBand="0" w:noVBand="1"/>
      </w:tblPr>
      <w:tblGrid>
        <w:gridCol w:w="4588"/>
        <w:gridCol w:w="1231"/>
        <w:gridCol w:w="1231"/>
        <w:gridCol w:w="1231"/>
        <w:gridCol w:w="1231"/>
      </w:tblGrid>
      <w:tr w:rsidR="006C67E2" w14:paraId="4ED85F12" w14:textId="77777777" w:rsidTr="006C67E2">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Pr>
          <w:p w14:paraId="662066A6" w14:textId="77777777" w:rsidR="006C67E2" w:rsidRDefault="006C67E2">
            <w:pPr>
              <w:spacing w:line="240" w:lineRule="auto"/>
              <w:ind w:firstLine="0"/>
              <w:jc w:val="left"/>
              <w:rPr>
                <w:color w:val="FFFFFF" w:themeColor="background1"/>
                <w:sz w:val="24"/>
                <w:szCs w:val="24"/>
                <w:lang w:eastAsia="de-CH"/>
              </w:rPr>
            </w:pPr>
          </w:p>
        </w:tc>
        <w:tc>
          <w:tcPr>
            <w:tcW w:w="1231" w:type="dxa"/>
            <w:tcBorders>
              <w:bottom w:val="nil"/>
            </w:tcBorders>
          </w:tcPr>
          <w:p w14:paraId="040EC932" w14:textId="77777777" w:rsidR="006C67E2" w:rsidRDefault="008B1F2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Winter</w:t>
            </w:r>
          </w:p>
        </w:tc>
        <w:tc>
          <w:tcPr>
            <w:tcW w:w="1231" w:type="dxa"/>
            <w:tcBorders>
              <w:bottom w:val="nil"/>
            </w:tcBorders>
          </w:tcPr>
          <w:p w14:paraId="4649434D" w14:textId="77777777" w:rsidR="006C67E2" w:rsidRDefault="008B1F2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Spring</w:t>
            </w:r>
          </w:p>
        </w:tc>
        <w:tc>
          <w:tcPr>
            <w:tcW w:w="1231" w:type="dxa"/>
            <w:tcBorders>
              <w:bottom w:val="nil"/>
            </w:tcBorders>
          </w:tcPr>
          <w:p w14:paraId="03A7CD66" w14:textId="77777777" w:rsidR="006C67E2" w:rsidRDefault="008B1F2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Summer</w:t>
            </w:r>
          </w:p>
        </w:tc>
        <w:tc>
          <w:tcPr>
            <w:tcW w:w="1231" w:type="dxa"/>
            <w:tcBorders>
              <w:bottom w:val="nil"/>
            </w:tcBorders>
          </w:tcPr>
          <w:p w14:paraId="577F6F29" w14:textId="77777777" w:rsidR="006C67E2" w:rsidRDefault="008B1F2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Autumn</w:t>
            </w:r>
          </w:p>
        </w:tc>
      </w:tr>
      <w:tr w:rsidR="006C67E2" w14:paraId="7C755F18" w14:textId="77777777" w:rsidTr="006C67E2">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5DC413F2" w14:textId="77777777" w:rsidR="006C67E2" w:rsidRDefault="008B1F2D">
            <w:pPr>
              <w:spacing w:line="240" w:lineRule="auto"/>
              <w:ind w:firstLine="0"/>
              <w:jc w:val="left"/>
              <w:rPr>
                <w:rFonts w:ascii="Calibri" w:hAnsi="Calibri" w:cs="Calibri"/>
                <w:color w:val="000000"/>
                <w:lang w:eastAsia="de-CH"/>
              </w:rPr>
            </w:pPr>
            <w:r>
              <w:rPr>
                <w:rFonts w:ascii="Calibri" w:hAnsi="Calibri" w:cs="Calibri"/>
                <w:color w:val="000000"/>
                <w:lang w:eastAsia="de-CH"/>
              </w:rPr>
              <w:t xml:space="preserve">PV power production / PV installed capacity </w:t>
            </w:r>
            <w:r>
              <w:rPr>
                <w:rFonts w:ascii="Calibri" w:hAnsi="Calibri" w:cs="Calibri"/>
                <w:color w:val="000000"/>
                <w:lang w:eastAsia="de-CH"/>
              </w:rPr>
              <w:br/>
              <w:t>2019</w:t>
            </w:r>
          </w:p>
        </w:tc>
        <w:tc>
          <w:tcPr>
            <w:tcW w:w="1231" w:type="dxa"/>
            <w:vAlign w:val="center"/>
          </w:tcPr>
          <w:p w14:paraId="463E260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6%</w:t>
            </w:r>
          </w:p>
        </w:tc>
        <w:tc>
          <w:tcPr>
            <w:tcW w:w="1231" w:type="dxa"/>
            <w:vAlign w:val="center"/>
          </w:tcPr>
          <w:p w14:paraId="5945785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6.5%</w:t>
            </w:r>
          </w:p>
        </w:tc>
        <w:tc>
          <w:tcPr>
            <w:tcW w:w="1231" w:type="dxa"/>
            <w:vAlign w:val="center"/>
          </w:tcPr>
          <w:p w14:paraId="59276CD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6%</w:t>
            </w:r>
          </w:p>
        </w:tc>
        <w:tc>
          <w:tcPr>
            <w:tcW w:w="1231" w:type="dxa"/>
            <w:vAlign w:val="center"/>
          </w:tcPr>
          <w:p w14:paraId="5888356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7%</w:t>
            </w:r>
          </w:p>
        </w:tc>
      </w:tr>
      <w:tr w:rsidR="006C67E2" w14:paraId="5E7E7E76" w14:textId="77777777" w:rsidTr="006C67E2">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3DCE2224" w14:textId="77777777" w:rsidR="006C67E2" w:rsidRDefault="008B1F2D">
            <w:pPr>
              <w:spacing w:line="240" w:lineRule="auto"/>
              <w:ind w:firstLine="0"/>
              <w:jc w:val="left"/>
              <w:rPr>
                <w:rFonts w:ascii="Calibri" w:hAnsi="Calibri" w:cs="Calibri"/>
                <w:color w:val="000000"/>
                <w:lang w:eastAsia="de-CH"/>
              </w:rPr>
            </w:pPr>
            <w:r>
              <w:rPr>
                <w:rFonts w:ascii="Calibri" w:hAnsi="Calibri" w:cs="Calibri"/>
                <w:color w:val="FFFFFF"/>
                <w:lang w:eastAsia="de-CH"/>
              </w:rPr>
              <w:t xml:space="preserve">PV power production / PV installed capacity </w:t>
            </w:r>
            <w:r>
              <w:rPr>
                <w:rFonts w:ascii="Calibri" w:hAnsi="Calibri" w:cs="Calibri"/>
                <w:color w:val="FFFFFF"/>
                <w:lang w:eastAsia="de-CH"/>
              </w:rPr>
              <w:br/>
            </w:r>
            <w:r>
              <w:fldChar w:fldCharType="begin"/>
            </w:r>
            <w:r>
              <w:instrText xml:space="preserve">ADDIN CSL_CITATION </w:instrText>
            </w:r>
            <w:r>
              <w:instrText>{"citationItems":[{"id":"ITEM-1","itemData":{"DOI":"10.1038/nclimate3338","ISSN":"1758-678X","abstract":"As wind and solar power provide a growing share of Europe's electricity, understanding and accommodating their variability on multiple timescales remai</w:instrText>
            </w:r>
            <w:r>
              <w:instrText>ns a critical problem. On weekly timescales, variability is related to long-lasting weather conditions, called weather regimes, which can cause lulls with a loss of wind power across neighbouring countries. Here we show that weather regimes provide a meteo</w:instrText>
            </w:r>
            <w:r>
              <w:instrText>rological explanation for multi-day fluctuations in Europe's wind power and can help guide new deployment pathways that minimize this variability. Mean generation during different regimes currently ranges from 22 GW to 44 GW and is expected to triple by 20</w:instrText>
            </w:r>
            <w:r>
              <w:instrText>30 with current planning strategies. However, balancing future wind capacity across regions with contrasting inter-regime behaviour-specifically deploying in the Balkans instead of the North Sea-would almost eliminate these output variations, maintain mean</w:instrText>
            </w:r>
            <w:r>
              <w:instrText xml:space="preserve"> generation, and increase fleet-wide minimum output. Solar photovoltaics could balance low-wind regimes locally, but only by expanding current capacity tenfold. New deployment strategies based on an understanding of continent-scale wind patterns and pan-Eu</w:instrText>
            </w:r>
            <w:r>
              <w:instrText>ropean collaboration could enable a high share of wind energy whilst minimizing the negative impacts of output variability.","author":[{"dropping-particle":"","family":"Grams","given":"Christian M.","non-dropping-particle":"","parse-names":false,"suffix":"</w:instrText>
            </w:r>
            <w:r>
              <w:instrText>"},{"dropping-particle":"","family":"Beerli","given":"Remo","non-dropping-particle":"","parse-names":false,"suffix":""},{"dropping-particle":"","family":"Pfenninger","given":"Stefan","non-dropping-particle":"","parse-names":false,"suffix":""},{"dropping-pa</w:instrText>
            </w:r>
            <w:r>
              <w:instrText>rticle":"","family":"Staffell","given":"Iain","non-dropping-particle":"","parse-names":false,"suffix":""},{"dropping-particle":"","family":"Wernli","given":"Heini","non-dropping-particle":"","parse-names":false,"suffix":""}],"container-title":"Nature Clima</w:instrText>
            </w:r>
            <w:r>
              <w:instrText>te Change","id":"ITEM-1","issue":"8","issued":{"date-parts":[["2017","8","17"]]},"page":"557-562","title":"Balancing Europe’s wind-power output through spatial deployment informed by weather regimes","type":"article-journal","volume":"7"},"uris":["http://w</w:instrText>
            </w:r>
            <w:r>
              <w:instrText>ww.mendeley.com/documents/?uuid=0f0202ee-916b-4c1f-b7e2-1c40150def04"]}],"mendeley":{"formattedCitation":"(Grams et al., 2017)","manualFormatting":"Grams et al. (2017)","plainTextFormattedCitation":"(Grams et al., 2017)","previouslyFormattedCitation":"(Gra</w:instrText>
            </w:r>
            <w:r>
              <w:instrText>ms et al., 2017)"},"properties":{"noteIndex":0},"schema":"https://github.com/citation-style-language/schema/raw/master/csl-citation.json"}</w:instrText>
            </w:r>
            <w:r>
              <w:fldChar w:fldCharType="separate"/>
            </w:r>
            <w:bookmarkStart w:id="307" w:name="__Fieldmark__2743_2869974584"/>
            <w:r>
              <w:rPr>
                <w:color w:val="FFFFFF"/>
              </w:rPr>
              <w:t>G</w:t>
            </w:r>
            <w:bookmarkStart w:id="308" w:name="__Fieldmark__5699_1659650938"/>
            <w:r>
              <w:rPr>
                <w:color w:val="FFFFFF"/>
              </w:rPr>
              <w:t>rams et al. (2017)</w:t>
            </w:r>
            <w:r>
              <w:fldChar w:fldCharType="end"/>
            </w:r>
            <w:bookmarkEnd w:id="307"/>
            <w:bookmarkEnd w:id="308"/>
          </w:p>
        </w:tc>
        <w:tc>
          <w:tcPr>
            <w:tcW w:w="1231" w:type="dxa"/>
            <w:vAlign w:val="center"/>
          </w:tcPr>
          <w:p w14:paraId="280093D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8%</w:t>
            </w:r>
          </w:p>
        </w:tc>
        <w:tc>
          <w:tcPr>
            <w:tcW w:w="1231" w:type="dxa"/>
            <w:vAlign w:val="center"/>
          </w:tcPr>
          <w:p w14:paraId="3933C9D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6.7%</w:t>
            </w:r>
          </w:p>
        </w:tc>
        <w:tc>
          <w:tcPr>
            <w:tcW w:w="1231" w:type="dxa"/>
            <w:vAlign w:val="center"/>
          </w:tcPr>
          <w:p w14:paraId="12D2FBD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7%</w:t>
            </w:r>
          </w:p>
        </w:tc>
        <w:tc>
          <w:tcPr>
            <w:tcW w:w="1231" w:type="dxa"/>
            <w:vAlign w:val="center"/>
          </w:tcPr>
          <w:p w14:paraId="4313826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9%</w:t>
            </w:r>
          </w:p>
        </w:tc>
      </w:tr>
      <w:tr w:rsidR="006C67E2" w14:paraId="34F04FAD" w14:textId="77777777" w:rsidTr="006C67E2">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35C654ED" w14:textId="77777777" w:rsidR="006C67E2" w:rsidRDefault="008B1F2D">
            <w:pPr>
              <w:spacing w:line="240" w:lineRule="auto"/>
              <w:ind w:firstLine="0"/>
              <w:jc w:val="left"/>
              <w:rPr>
                <w:rFonts w:ascii="Calibri" w:hAnsi="Calibri" w:cs="Calibri"/>
                <w:color w:val="000000"/>
                <w:lang w:eastAsia="de-CH"/>
              </w:rPr>
            </w:pPr>
            <w:r>
              <w:rPr>
                <w:rFonts w:ascii="Calibri" w:hAnsi="Calibri" w:cs="Calibri"/>
                <w:color w:val="000000"/>
                <w:lang w:eastAsia="de-CH"/>
              </w:rPr>
              <w:t>Maximum variability / PV power production</w:t>
            </w:r>
            <w:r>
              <w:rPr>
                <w:rFonts w:ascii="Calibri" w:hAnsi="Calibri" w:cs="Calibri"/>
                <w:color w:val="000000"/>
                <w:lang w:eastAsia="de-CH"/>
              </w:rPr>
              <w:br/>
              <w:t>2019</w:t>
            </w:r>
          </w:p>
        </w:tc>
        <w:tc>
          <w:tcPr>
            <w:tcW w:w="1231" w:type="dxa"/>
            <w:vAlign w:val="center"/>
          </w:tcPr>
          <w:p w14:paraId="14B4DCB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9.3%</w:t>
            </w:r>
          </w:p>
        </w:tc>
        <w:tc>
          <w:tcPr>
            <w:tcW w:w="1231" w:type="dxa"/>
            <w:vAlign w:val="center"/>
          </w:tcPr>
          <w:p w14:paraId="79834EE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3.6%</w:t>
            </w:r>
          </w:p>
        </w:tc>
        <w:tc>
          <w:tcPr>
            <w:tcW w:w="1231" w:type="dxa"/>
            <w:vAlign w:val="center"/>
          </w:tcPr>
          <w:p w14:paraId="3D772DF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6.8%</w:t>
            </w:r>
          </w:p>
        </w:tc>
        <w:tc>
          <w:tcPr>
            <w:tcW w:w="1231" w:type="dxa"/>
            <w:vAlign w:val="center"/>
          </w:tcPr>
          <w:p w14:paraId="202B372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21.1%</w:t>
            </w:r>
          </w:p>
        </w:tc>
      </w:tr>
      <w:tr w:rsidR="006C67E2" w14:paraId="15411934" w14:textId="77777777" w:rsidTr="006C67E2">
        <w:trPr>
          <w:trHeight w:val="297"/>
          <w:jc w:val="center"/>
        </w:trPr>
        <w:tc>
          <w:tcPr>
            <w:cnfStyle w:val="001000000000" w:firstRow="0" w:lastRow="0" w:firstColumn="1" w:lastColumn="0" w:oddVBand="0" w:evenVBand="0" w:oddHBand="0" w:evenHBand="0" w:firstRowFirstColumn="0" w:firstRowLastColumn="0" w:lastRowFirstColumn="0" w:lastRowLastColumn="0"/>
            <w:tcW w:w="4588" w:type="dxa"/>
            <w:tcBorders>
              <w:right w:val="nil"/>
            </w:tcBorders>
          </w:tcPr>
          <w:p w14:paraId="022D7EA3" w14:textId="77777777" w:rsidR="006C67E2" w:rsidRDefault="008B1F2D">
            <w:pPr>
              <w:spacing w:line="240" w:lineRule="auto"/>
              <w:ind w:firstLine="0"/>
              <w:jc w:val="left"/>
              <w:rPr>
                <w:rFonts w:ascii="Calibri" w:hAnsi="Calibri" w:cs="Calibri"/>
                <w:color w:val="000000"/>
                <w:lang w:eastAsia="de-CH"/>
              </w:rPr>
            </w:pPr>
            <w:r>
              <w:rPr>
                <w:rFonts w:ascii="Calibri" w:hAnsi="Calibri" w:cs="Calibri"/>
                <w:lang w:eastAsia="de-CH"/>
              </w:rPr>
              <w:t xml:space="preserve">Maximum variability / </w:t>
            </w:r>
            <w:r>
              <w:rPr>
                <w:rFonts w:ascii="Calibri" w:hAnsi="Calibri" w:cs="Calibri"/>
                <w:color w:val="000000"/>
                <w:lang w:eastAsia="de-CH"/>
              </w:rPr>
              <w:t>PV power production</w:t>
            </w:r>
            <w:r>
              <w:rPr>
                <w:rFonts w:ascii="Calibri" w:hAnsi="Calibri" w:cs="Calibri"/>
                <w:lang w:eastAsia="de-CH"/>
              </w:rPr>
              <w:br/>
            </w:r>
            <w:r>
              <w:fldChar w:fldCharType="begin"/>
            </w:r>
            <w:r>
              <w:instrText>ADDIN CSL_CITATION {"citationItems":[{"id":"ITEM-1","itemData":{"DOI":"10.1038/nclimate3338","ISSN":"1758-678X","abstract":"As wind and solar power provide a growing share of Europe's electricity, understand</w:instrText>
            </w:r>
            <w:r>
              <w:instrText>ing and accommodating their variability on multiple timescales remains a critical problem. On weekly timescales, variability is related to long-lasting weather conditions, called weather regimes, which can cause lulls with a loss of wind power across neigh</w:instrText>
            </w:r>
            <w:r>
              <w:instrText xml:space="preserve">bouring countries. Here we show that weather regimes provide a meteorological explanation for multi-day fluctuations in Europe's wind power and can help guide new deployment pathways that minimize this variability. Mean generation during different regimes </w:instrText>
            </w:r>
            <w:r>
              <w:instrText>currently ranges from 22 GW to 44 GW and is expected to triple by 2030 with current planning strategies. However, balancing future wind capacity across regions with contrasting inter-regime behaviour-specifically deploying in the Balkans instead of the Nor</w:instrText>
            </w:r>
            <w:r>
              <w:instrText>th Sea-would almost eliminate these output variations, maintain mean generation, and increase fleet-wide minimum output. Solar photovoltaics could balance low-wind regimes locally, but only by expanding current capacity tenfold. New deployment strategies b</w:instrText>
            </w:r>
            <w:r>
              <w:instrText>ased on an understanding of continent-scale wind patterns and pan-European collaboration could enable a high share of wind energy whilst minimizing the negative impacts of output variability.","author":[{"dropping-particle":"","family":"Grams","given":"Chr</w:instrText>
            </w:r>
            <w:r>
              <w:instrText>istian M.","non-dropping-particle":"","parse-names":false,"suffix":""},{"dropping-particle":"","family":"Beerli","given":"Remo","non-dropping-particle":"","parse-names":false,"suffix":""},{"dropping-particle":"","family":"Pfenninger","given":"Stefan","non-</w:instrText>
            </w:r>
            <w:r>
              <w:instrText>dropping-particle":"","parse-names":false,"suffix":""},{"dropping-particle":"","family":"Staffell","given":"Iain","non-dropping-particle":"","parse-names":false,"suffix":""},{"dropping-particle":"","family":"Wernli","given":"Heini","non-dropping-particle":</w:instrText>
            </w:r>
            <w:r>
              <w:instrText>"","parse-names":false,"suffix":""}],"container-title":"Nature Climate Change","id":"ITEM-1","issue":"8","issued":{"date-parts":[["2017","8","17"]]},"page":"557-562","title":"Balancing Europe’s wind-power output through spatial deployment informed by weath</w:instrText>
            </w:r>
            <w:r>
              <w:instrText>er regimes","type":"article-journal","volume":"7"},"uris":["http://www.mendeley.com/documents/?uuid=0f0202ee-916b-4c1f-b7e2-1c40150def04"]}],"mendeley":{"formattedCitation":"(Grams et al., 2017)","manualFormatting":"Grams et al. (2017)","plainTextFormatted</w:instrText>
            </w:r>
            <w:r>
              <w:instrText>Citation":"(Grams et al., 2017)","previouslyFormattedCitation":"(Grams et al., 2017)"},"properties":{"noteIndex":0},"schema":"https://github.com/citation-style-language/schema/raw/master/csl-citation.json"}</w:instrText>
            </w:r>
            <w:r>
              <w:fldChar w:fldCharType="separate"/>
            </w:r>
            <w:bookmarkStart w:id="309" w:name="__Fieldmark__2763_2869974584"/>
            <w:r>
              <w:t>G</w:t>
            </w:r>
            <w:bookmarkStart w:id="310" w:name="__Fieldmark__5717_1659650938"/>
            <w:r>
              <w:t>rams et al. (2017)</w:t>
            </w:r>
            <w:r>
              <w:fldChar w:fldCharType="end"/>
            </w:r>
            <w:bookmarkEnd w:id="309"/>
            <w:bookmarkEnd w:id="310"/>
          </w:p>
        </w:tc>
        <w:tc>
          <w:tcPr>
            <w:tcW w:w="1231" w:type="dxa"/>
            <w:vAlign w:val="center"/>
          </w:tcPr>
          <w:p w14:paraId="265FDE1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31.8%</w:t>
            </w:r>
          </w:p>
        </w:tc>
        <w:tc>
          <w:tcPr>
            <w:tcW w:w="1231" w:type="dxa"/>
            <w:vAlign w:val="center"/>
          </w:tcPr>
          <w:p w14:paraId="46D754D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7.7%</w:t>
            </w:r>
          </w:p>
        </w:tc>
        <w:tc>
          <w:tcPr>
            <w:tcW w:w="1231" w:type="dxa"/>
            <w:vAlign w:val="center"/>
          </w:tcPr>
          <w:p w14:paraId="4DDEE06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5.1%</w:t>
            </w:r>
          </w:p>
        </w:tc>
        <w:tc>
          <w:tcPr>
            <w:tcW w:w="1231" w:type="dxa"/>
            <w:vAlign w:val="center"/>
          </w:tcPr>
          <w:p w14:paraId="7A54760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23.8%</w:t>
            </w:r>
          </w:p>
        </w:tc>
      </w:tr>
    </w:tbl>
    <w:p w14:paraId="7D70A2F3" w14:textId="77777777" w:rsidR="006C67E2" w:rsidRDefault="006C67E2"/>
    <w:p w14:paraId="652833EB" w14:textId="77777777" w:rsidR="006C67E2" w:rsidRDefault="008B1F2D">
      <w:r>
        <w:t>The PV power production divided by the PV installed capacity are nearly identical. Which could be expected since the data source for the CF are the same and the percentual distribution of installed capacities from 2015 to 2019 in Europe did not change dram</w:t>
      </w:r>
      <w:r>
        <w:t>atically. Although the change in percentual distribution has not changed much it might explain the small differences in the results.</w:t>
      </w:r>
    </w:p>
    <w:p w14:paraId="525CB116" w14:textId="77777777" w:rsidR="006C67E2" w:rsidRDefault="008B1F2D">
      <w:r>
        <w:t>The estimated variability does not fit as well as the production. But the pattern from spring, to summer, to autumn are ali</w:t>
      </w:r>
      <w:r>
        <w:t xml:space="preserve">ke and generally of similar sizes. The result for winter shows a greater difference. </w:t>
      </w:r>
      <w:r>
        <w:lastRenderedPageBreak/>
        <w:t>The reason is not yet clear. But since PV power production is lowest in winter anyhow, and therefore also the absolute variability, it might play a less important role for</w:t>
      </w:r>
      <w:r>
        <w:t xml:space="preserve"> general variability optimization considerations. </w:t>
      </w:r>
    </w:p>
    <w:p w14:paraId="4902765A" w14:textId="77777777" w:rsidR="006C67E2" w:rsidRDefault="008B1F2D">
      <w:r>
        <w:t>A closer look at the weather regimes with the highest overproduction</w:t>
      </w:r>
      <w:commentRangeStart w:id="311"/>
      <w:commentRangeEnd w:id="311"/>
      <w:r>
        <w:commentReference w:id="311"/>
      </w:r>
      <w:r>
        <w:t xml:space="preserve"> shows that it is always during WR5 (European blocking) expect for winter where it is during WR6 (Scandinavian blocking). This is in l</w:t>
      </w:r>
      <w:r>
        <w:t xml:space="preserve">ine with </w:t>
      </w:r>
      <w:r>
        <w:fldChar w:fldCharType="begin"/>
      </w:r>
      <w:r>
        <w:instrText xml:space="preserve">ADDIN CSL_CITATION {"citationItems":[{"id":"ITEM-1","itemData":{"DOI":"10.1038/nclimate3338","ISSN":"1758-678X","abstract":"As wind and solar power provide a growing share of Europe's electricity, understanding and accommodating their variability </w:instrText>
      </w:r>
      <w:r>
        <w:instrText>on multiple timescales remains a critical problem. On weekly timescales, variability is related to long-lasting weather conditions, called weather regimes, which can cause lulls with a loss of wind power across neighbouring countries. Here we show that wea</w:instrText>
      </w:r>
      <w:r>
        <w:instrText>ther regimes provide a meteorological explanation for multi-day fluctuations in Europe's wind power and can help guide new deployment pathways that minimize this variability. Mean generation during different regimes currently ranges from 22 GW to 44 GW and</w:instrText>
      </w:r>
      <w:r>
        <w:instrText xml:space="preserve"> is expected to triple by 2030 with current planning strategies. However, balancing future wind capacity across regions with contrasting inter-regime behaviour-specifically deploying in the Balkans instead of the North Sea-would almost eliminate these outp</w:instrText>
      </w:r>
      <w:r>
        <w:instrText>ut variations, maintain mean generation, and increase fleet-wide minimum output. Solar photovoltaics could balance low-wind regimes locally, but only by expanding current capacity tenfold. New deployment strategies based on an understanding of continent-sc</w:instrText>
      </w:r>
      <w:r>
        <w:instrText>ale wind patterns and pan-European collaboration could enable a high share of wind energy whilst minimizing the negative impacts of output variability.","author":[{"dropping-particle":"","family":"Grams","given":"Christian M.","non-dropping-particle":"","p</w:instrText>
      </w:r>
      <w:r>
        <w:instrText>arse-names":false,"suffix":""},{"dropping-particle":"","family":"Beerli","given":"Remo","non-dropping-particle":"","parse-names":false,"suffix":""},{"dropping-particle":"","family":"Pfenninger","given":"Stefan","non-dropping-particle":"","parse-names":fals</w:instrText>
      </w:r>
      <w:r>
        <w:instrText>e,"suffix":""},{"dropping-particle":"","family":"Staffell","given":"Iain","non-dropping-particle":"","parse-names":false,"suffix":""},{"dropping-particle":"","family":"Wernli","given":"Heini","non-dropping-particle":"","parse-names":false,"suffix":""}],"co</w:instrText>
      </w:r>
      <w:r>
        <w:instrText>ntainer-title":"Nature Climate Change","id":"ITEM-1","issue":"8","issued":{"date-parts":[["2017","8","17"]]},"page":"557-562","title":"Balancing Europe’s wind-power output through spatial deployment informed by weather regimes","type":"article-journal","vo</w:instrText>
      </w:r>
      <w:r>
        <w:instrText>lume":"7"},"uris":["http://www.mendeley.com/documents/?uuid=0f0202ee-916b-4c1f-b7e2-1c40150def04"]}],"mendeley":{"formattedCitation":"(Grams et al., 2017)","manualFormatting":"Grams et al. (2017)","plainTextFormattedCitation":"(Grams et al., 2017)","previo</w:instrText>
      </w:r>
      <w:r>
        <w:instrText>uslyFormattedCitation":"(Grams et al., 2017)"},"properties":{"noteIndex":0},"schema":"https://github.com/citation-style-language/schema/raw/master/csl-citation.json"}</w:instrText>
      </w:r>
      <w:r>
        <w:fldChar w:fldCharType="separate"/>
      </w:r>
      <w:bookmarkStart w:id="312" w:name="__Fieldmark__2828_2869974584"/>
      <w:r>
        <w:t>Grams et al. (2017)</w:t>
      </w:r>
      <w:bookmarkStart w:id="313" w:name="__Fieldmark__5821_1659650938"/>
      <w:bookmarkEnd w:id="313"/>
      <w:r>
        <w:fldChar w:fldCharType="end"/>
      </w:r>
      <w:bookmarkEnd w:id="312"/>
      <w:r>
        <w:t xml:space="preserve"> who also have highest overproduction mainly during blocking situati</w:t>
      </w:r>
      <w:r>
        <w:t xml:space="preserve">ons. The lowest underproduction occurs always during WR1 (European through) which is more divers in </w:t>
      </w:r>
      <w:r>
        <w:fldChar w:fldCharType="begin"/>
      </w:r>
      <w:r>
        <w:instrText xml:space="preserve">ADDIN CSL_CITATION {"citationItems":[{"id":"ITEM-1","itemData":{"DOI":"10.1038/nclimate3338","ISSN":"1758-678X","abstract":"As wind and solar power provide </w:instrText>
      </w:r>
      <w:r>
        <w:instrText>a growing share of Europe's electricity, understanding and accommodating their variability on multiple timescales remains a critical problem. On weekly timescales, variability is related to long-lasting weather conditions, called weather regimes, which can</w:instrText>
      </w:r>
      <w:r>
        <w:instrText xml:space="preserve"> cause lulls with a loss of wind power across neighbouring countries. Here we show that weather regimes provide a meteorological explanation for multi-day fluctuations in Europe's wind power and can help guide new deployment pathways that minimize this var</w:instrText>
      </w:r>
      <w:r>
        <w:instrText>iability. Mean generation during different regimes currently ranges from 22 GW to 44 GW and is expected to triple by 2030 with current planning strategies. However, balancing future wind capacity across regions with contrasting inter-regime behaviour-speci</w:instrText>
      </w:r>
      <w:r>
        <w:instrText>fically deploying in the Balkans instead of the North Sea-would almost eliminate these output variations, maintain mean generation, and increase fleet-wide minimum output. Solar photovoltaics could balance low-wind regimes locally, but only by expanding cu</w:instrText>
      </w:r>
      <w:r>
        <w:instrText>rrent capacity tenfold. New deployment strategies based on an understanding of continent-scale wind patterns and pan-European collaboration could enable a high share of wind energy whilst minimizing the negative impacts of output variability.","author":[{"</w:instrText>
      </w:r>
      <w:r>
        <w:instrText>dropping-particle":"","family":"Grams","given":"Christian M.","non-dropping-particle":"","parse-names":false,"suffix":""},{"dropping-particle":"","family":"Beerli","given":"Remo","non-dropping-particle":"","parse-names":false,"suffix":""},{"dropping-partic</w:instrText>
      </w:r>
      <w:r>
        <w:instrText>le":"","family":"Pfenninger","given":"Stefan","non-dropping-particle":"","parse-names":false,"suffix":""},{"dropping-particle":"","family":"Staffell","given":"Iain","non-dropping-particle":"","parse-names":false,"suffix":""},{"dropping-particle":"","family</w:instrText>
      </w:r>
      <w:r>
        <w:instrText xml:space="preserve">":"Wernli","given":"Heini","non-dropping-particle":"","parse-names":false,"suffix":""}],"container-title":"Nature Climate Change","id":"ITEM-1","issue":"8","issued":{"date-parts":[["2017","8","17"]]},"page":"557-562","title":"Balancing Europe’s wind-power </w:instrText>
      </w:r>
      <w:r>
        <w:instrText>output through spatial deployment informed by weather regimes","type":"article-journal","volume":"7"},"uris":["http://www.mendeley.com/documents/?uuid=0f0202ee-916b-4c1f-b7e2-1c40150def04"]}],"mendeley":{"formattedCitation":"(Grams et al., 2017)","manualFo</w:instrText>
      </w:r>
      <w:r>
        <w:instrText>rmatting":"Grams et al. (2017)","plainTextFormattedCitation":"(Grams et al., 2017)","previouslyFormattedCitation":"(Grams et al., 2017)"},"properties":{"noteIndex":0},"schema":"https://github.com/citation-style-language/schema/raw/master/csl-citation.json"</w:instrText>
      </w:r>
      <w:r>
        <w:instrText>}</w:instrText>
      </w:r>
      <w:r>
        <w:fldChar w:fldCharType="separate"/>
      </w:r>
      <w:bookmarkStart w:id="314" w:name="__Fieldmark__2836_2869974584"/>
      <w:r>
        <w:t>Grams et al. (2017)</w:t>
      </w:r>
      <w:bookmarkStart w:id="315" w:name="__Fieldmark__5834_1659650938"/>
      <w:bookmarkEnd w:id="315"/>
      <w:r>
        <w:fldChar w:fldCharType="end"/>
      </w:r>
      <w:bookmarkEnd w:id="314"/>
      <w:r>
        <w:t xml:space="preserve"> study. An overview of the over- and underproduction per weather regime and season can be found in </w:t>
      </w:r>
      <w:r>
        <w:fldChar w:fldCharType="begin"/>
      </w:r>
      <w:r>
        <w:instrText>REF _Ref64990033 \h</w:instrText>
      </w:r>
      <w:r>
        <w:fldChar w:fldCharType="separate"/>
      </w:r>
      <w:r>
        <w:t>Figu</w:t>
      </w:r>
      <w:r>
        <w:t>r</w:t>
      </w:r>
      <w:r>
        <w:t>e 7</w:t>
      </w:r>
      <w:r>
        <w:fldChar w:fldCharType="end"/>
      </w:r>
      <w:r>
        <w:t xml:space="preserve"> and in the appendix </w:t>
      </w:r>
      <w:r>
        <w:fldChar w:fldCharType="begin"/>
      </w:r>
      <w:r>
        <w:instrText xml:space="preserve">REF </w:instrText>
      </w:r>
      <w:r>
        <w:instrText>_Ref66783785 \h</w:instrText>
      </w:r>
      <w:r>
        <w:fldChar w:fldCharType="separate"/>
      </w:r>
      <w:r>
        <w:t>Table 6</w:t>
      </w:r>
      <w:r>
        <w:fldChar w:fldCharType="end"/>
      </w:r>
      <w:r>
        <w:t>. It is worth mentioning that if a weather regime exhibits over- or underproduction it does so throughout the whole season. This gives rise to group the weather regime</w:t>
      </w:r>
      <w:r>
        <w:t>s accordingly. Weather regimes with a positive geopotential height anomaly (anticyclone, blocking) over the Atlantic or Continental Europe (WR3, WR4, WR5 and WR6) usually exhibits overproduction (expect WR4 winter and WR3 summer). The positive and negative</w:t>
      </w:r>
      <w:r>
        <w:t xml:space="preserve"> phase of the NAO (WR0 and WR2) or weather regimes with negative geopotential height anomalies over Europe (cyclone) usually exhibits underproduction (expect WR0 summer). This general over- or underproduction patterns per weather regimes also shows one lim</w:t>
      </w:r>
      <w:r>
        <w:t>it of the chosen method</w:t>
      </w:r>
      <w:commentRangeStart w:id="316"/>
      <w:commentRangeEnd w:id="316"/>
      <w:r>
        <w:commentReference w:id="316"/>
      </w:r>
      <w:r>
        <w:t>. The aim of the method is to align the PV power production per weather regime and season to the mean PV power production per season. But for weather regimes like e.g., WR1, which has almost everywhere negative CF throughout the w</w:t>
      </w:r>
      <w:r>
        <w:t xml:space="preserve">hole season, this is not feasible. In other words, a gradient of the CF anomalies throughout Europe is needed that the method can achieve its aim of reducing the PV power production variability. </w:t>
      </w:r>
    </w:p>
    <w:p w14:paraId="7E8340F8" w14:textId="77777777" w:rsidR="006C67E2" w:rsidRDefault="008B1F2D">
      <w:commentRangeStart w:id="317"/>
      <w:commentRangeEnd w:id="317"/>
      <w:r>
        <w:commentReference w:id="317"/>
      </w:r>
      <w:r>
        <w:t>The estimates for the year 2030 and especially for the ye</w:t>
      </w:r>
      <w:r>
        <w:t>ar 2050 shows that the PV power production variability can become substantial for the electricity grid</w:t>
      </w:r>
      <w:r>
        <w:t xml:space="preserve">. </w:t>
      </w:r>
      <w:r>
        <w:fldChar w:fldCharType="begin"/>
      </w:r>
      <w:r>
        <w:instrText>ADDIN CSL_CITATION {"citationItems":[{"id":"ITEM-1","itemData":{"DOI":"10.1038/nclimate3338","ISSN":"1758-678X","abstract":"As wind and solar power prov</w:instrText>
      </w:r>
      <w:r>
        <w:instrText>ide a growing share of Europe's electricity, understanding and accommodating their variability on multiple timescales remains a critical problem. On weekly timescales, variability is related to long-lasting weather conditions, called weather regimes, which</w:instrText>
      </w:r>
      <w:r>
        <w:instrText xml:space="preserve"> can cause lulls with a loss of wind power across neighbouring countries. Here we show that weather regimes provide a meteorological explanation for multi-day fluctuations in Europe's wind power and can help guide new deployment pathways that minimize this</w:instrText>
      </w:r>
      <w:r>
        <w:instrText xml:space="preserve"> variability. Mean generation during different regimes currently ranges from 22 GW to 44 GW and is expected to triple by 2030 with current planning strategies. However, balancing future wind capacity across regions with contrasting inter-regime behaviour-s</w:instrText>
      </w:r>
      <w:r>
        <w:instrText>pecifically deploying in the Balkans instead of the North Sea-would almost eliminate these output variations, maintain mean generation, and increase fleet-wide minimum output. Solar photovoltaics could balance low-wind regimes locally, but only by expandin</w:instrText>
      </w:r>
      <w:r>
        <w:instrText>g current capacity tenfold. New deployment strategies based on an understanding of continent-scale wind patterns and pan-European collaboration could enable a high share of wind energy whilst minimizing the negative impacts of output variability.","author"</w:instrText>
      </w:r>
      <w:r>
        <w:instrText>:[{"dropping-particle":"","family":"Grams","given":"Christian M.","non-dropping-particle":"","parse-names":false,"suffix":""},{"dropping-particle":"","family":"Beerli","given":"Remo","non-dropping-particle":"","parse-names":false,"suffix":""},{"dropping-pa</w:instrText>
      </w:r>
      <w:r>
        <w:instrText>rticle":"","family":"Pfenninger","given":"Stefan","non-dropping-particle":"","parse-names":false,"suffix":""},{"dropping-particle":"","family":"Staffell","given":"Iain","non-dropping-particle":"","parse-names":false,"suffix":""},{"dropping-particle":"","fa</w:instrText>
      </w:r>
      <w:r>
        <w:instrText>mily":"Wernli","given":"Heini","non-dropping-particle":"","parse-names":false,"suffix":""}],"container-title":"Nature Climate Change","id":"ITEM-1","issue":"8","issued":{"date-parts":[["2017","8","17"]]},"page":"557-562","title":"Balancing Europe’s wind-po</w:instrText>
      </w:r>
      <w:r>
        <w:instrText>wer output through spatial deployment informed by weather regimes","type":"article-journal","volume":"7"},"uris":["http://www.mendeley.com/documents/?uuid=0f0202ee-916b-4c1f-b7e2-1c40150def04"]}],"mendeley":{"formattedCitation":"(Grams et al., 2017)","manu</w:instrText>
      </w:r>
      <w:r>
        <w:instrText>alFormatting":"Grams et al. (2017)","plainTextFormattedCitation":"(Grams et al., 2017)","previouslyFormattedCitation":"(Grams et al., 2017)"},"properties":{"noteIndex":0},"schema":"https://github.com/citation-style-language/schema/raw/master/csl-citation.j</w:instrText>
      </w:r>
      <w:r>
        <w:instrText>son"}</w:instrText>
      </w:r>
      <w:r>
        <w:fldChar w:fldCharType="separate"/>
      </w:r>
      <w:bookmarkStart w:id="318" w:name="__Fieldmark__2854_2869974584"/>
      <w:r>
        <w:t>Grams et al. (2017)</w:t>
      </w:r>
      <w:bookmarkStart w:id="319" w:name="__Fieldmark__5908_1659650938"/>
      <w:bookmarkEnd w:id="319"/>
      <w:r>
        <w:fldChar w:fldCharType="end"/>
      </w:r>
      <w:bookmarkEnd w:id="318"/>
      <w:r>
        <w:t xml:space="preserve"> stated that it needs a tenfold of PV installed capacity to compete with the wind turbine power production variability. According to the plans by NECPs installed PV capacity for the year 2030 already triples. Our results suggest </w:t>
      </w:r>
      <w:r>
        <w:t xml:space="preserve">that this could lead to a variability of 8.5 GW which already has an impact on the estimates for wind power production variability of 51.7 GW for the year 2030 </w:t>
      </w:r>
      <w:r>
        <w:fldChar w:fldCharType="begin"/>
      </w:r>
      <w:r>
        <w:instrText>ADDIN CSL_CITATION {"citationItems":[{"id":"ITEM-1","itemData":{"DOI":"10.1038/nclimate3338","IS</w:instrText>
      </w:r>
      <w:r>
        <w:instrText>SN":"1758-678X","abstract":"As wind and solar power provide a growing share of Europe's electricity, understanding and accommodating their variability on multiple timescales remains a critical problem. On weekly timescales, variability is related to long-l</w:instrText>
      </w:r>
      <w:r>
        <w:instrText>asting weather conditions, called weather regimes, which can cause lulls with a loss of wind power across neighbouring countries. Here we show that weather regimes provide a meteorological explanation for multi-day fluctuations in Europe's wind power and c</w:instrText>
      </w:r>
      <w:r>
        <w:instrText xml:space="preserve">an help guide new deployment pathways that minimize this variability. Mean generation during different regimes currently ranges from 22 GW to 44 GW and is expected to triple by 2030 with current planning strategies. However, balancing future wind capacity </w:instrText>
      </w:r>
      <w:r>
        <w:instrText>across regions with contrasting inter-regime behaviour-specifically deploying in the Balkans instead of the North Sea-would almost eliminate these output variations, maintain mean generation, and increase fleet-wide minimum output. Solar photovoltaics coul</w:instrText>
      </w:r>
      <w:r>
        <w:instrText>d balance low-wind regimes locally, but only by expanding current capacity tenfold. New deployment strategies based on an understanding of continent-scale wind patterns and pan-European collaboration could enable a high share of wind energy whilst minimizi</w:instrText>
      </w:r>
      <w:r>
        <w:instrText>ng the negative impacts of output variability.","author":[{"dropping-particle":"","family":"Grams","given":"Christian M.","non-dropping-particle":"","parse-names":false,"suffix":""},{"dropping-particle":"","family":"Beerli","given":"Remo","non-dropping-par</w:instrText>
      </w:r>
      <w:r>
        <w:instrText>ticle":"","parse-names":false,"suffix":""},{"dropping-particle":"","family":"Pfenninger","given":"Stefan","non-dropping-particle":"","parse-names":false,"suffix":""},{"dropping-particle":"","family":"Staffell","given":"Iain","non-dropping-particle":"","par</w:instrText>
      </w:r>
      <w:r>
        <w:instrText>se-names":false,"suffix":""},{"dropping-particle":"","family":"Wernli","given":"Heini","non-dropping-particle":"","parse-names":false,"suffix":""}],"container-title":"Nature Climate Change","id":"ITEM-1","issue":"8","issued":{"date-parts":[["2017","8","17"</w:instrText>
      </w:r>
      <w:r>
        <w:instrText>]]},"page":"557-562","title":"Balancing Europe’s wind-power output through spatial deployment informed by weather regimes","type":"article-journal","volume":"7"},"uris":["http://www.mendeley.com/documents/?uuid=609165f4-9f55-416f-99ff-09af6fb74959"]}],"men</w:instrText>
      </w:r>
      <w:r>
        <w:instrText>deley":{"formattedCitation":"(Grams et al., 2017)","plainTextFormattedCitation":"(Grams et al., 2017)","previouslyFormattedCitation":"(Grams et al., 2017)"},"properties":{"noteIndex":0},"schema":"https://github.com/citation-style-language/schema/raw/master</w:instrText>
      </w:r>
      <w:r>
        <w:instrText>/csl-citation.json"}</w:instrText>
      </w:r>
      <w:r>
        <w:fldChar w:fldCharType="separate"/>
      </w:r>
      <w:bookmarkStart w:id="320" w:name="__Fieldmark__2862_2869974584"/>
      <w:r>
        <w:t>(Grams et al., 2017)</w:t>
      </w:r>
      <w:bookmarkStart w:id="321" w:name="__Fieldmark__5937_1659650938"/>
      <w:bookmarkEnd w:id="321"/>
      <w:r>
        <w:fldChar w:fldCharType="end"/>
      </w:r>
      <w:bookmarkEnd w:id="320"/>
      <w:r>
        <w:t>. The estimates for a 100% renewable energy – power sector by the Energy Watch Group, which is the source for our S2-2, suggest that the PV installed capacity must increase 19 times from the year 2015 until the ye</w:t>
      </w:r>
      <w:r>
        <w:t>ar 2050. Whereas a quadruple increase is projected for wind installed capacity. This shows that towards 2050 PV power production becomes more competitive. If we simply interpolate that linearly to the variability</w:t>
      </w:r>
      <w:commentRangeStart w:id="322"/>
      <w:commentRangeEnd w:id="322"/>
      <w:r>
        <w:commentReference w:id="322"/>
      </w:r>
      <w:r>
        <w:t>, we end up with 54 GW for PV power produ</w:t>
      </w:r>
      <w:r>
        <w:t>ction variability (which is comparable to our estimates of 43.8 GW, S2-2) and 93GW for wind power production variability.</w:t>
      </w:r>
    </w:p>
    <w:p w14:paraId="0C6067FA" w14:textId="77777777" w:rsidR="006C67E2" w:rsidRDefault="008B1F2D">
      <w:r>
        <w:t>The results suggest that with the current planning strategies for 2030 there will be a need for energy system operators to take the fl</w:t>
      </w:r>
      <w:r>
        <w:t xml:space="preserve">uctuation of 8.5 GW electric power caused by PV into account. In 2050 this could massively increase to 20.1 GW </w:t>
      </w:r>
      <w:ins w:id="323" w:author="Doris Folini" w:date="2021-03-22T17:48:00Z">
        <w:r>
          <w:t>to</w:t>
        </w:r>
      </w:ins>
      <w:del w:id="324" w:author="Doris Folini" w:date="2021-03-22T17:48:00Z">
        <w:r>
          <w:delText>-</w:delText>
        </w:r>
      </w:del>
      <w:r>
        <w:t xml:space="preserve"> 198.6 GW, depending on the scenario. </w:t>
      </w:r>
      <w:commentRangeStart w:id="325"/>
      <w:commentRangeEnd w:id="325"/>
      <w:r>
        <w:commentReference w:id="325"/>
      </w:r>
      <w:r>
        <w:t xml:space="preserve">The demand of electricity </w:t>
      </w:r>
      <w:r>
        <w:lastRenderedPageBreak/>
        <w:t>must always equal the production of electricity to ensure a stable power gr</w:t>
      </w:r>
      <w:r>
        <w:t>id. This study complete</w:t>
      </w:r>
      <w:ins w:id="326" w:author="Doris Folini" w:date="2021-03-22T17:49:00Z">
        <w:r>
          <w:t>ly</w:t>
        </w:r>
      </w:ins>
      <w:del w:id="327" w:author="Doris Folini" w:date="2021-03-22T17:49:00Z">
        <w:r>
          <w:delText>d</w:delText>
        </w:r>
      </w:del>
      <w:r>
        <w:t xml:space="preserve"> neglected the electricity demand since the focus is on PV power production variability only. Others </w:t>
      </w:r>
      <w:r>
        <w:fldChar w:fldCharType="begin"/>
      </w:r>
      <w:r>
        <w:instrText xml:space="preserve">ADDIN CSL_CITATION {"citationItems":[{"id":"ITEM-1","itemData":{"DOI":"10.1002/met.1858","ISSN":"14698080","abstract":"Renewable </w:instrText>
      </w:r>
      <w:r>
        <w:instrText>electricity is a key enabling step in the decarbonization of energy. Europe is at the forefront of renewable deployment and this has dramatically increased the weather sensitivity of the continent's power systems. Despite the importance of weather to energ</w:instrText>
      </w:r>
      <w:r>
        <w:instrText>y systems, and widespread interest from both academia and industry, the meteorological drivers of European power systems remain difficult to identify and are poorly understood. The present study presents a new and generally applicable approach, targeted ci</w:instrText>
      </w:r>
      <w:r>
        <w:instrText>rculation types (TCTs). In contrast to standard meteorological weather-regime or circulation-typing schemes, TCTs convolve the weather sensitivity of an impacted system of interest (in this case, the electricity system) with the intrinsic structures of the</w:instrText>
      </w:r>
      <w:r>
        <w:instrText xml:space="preserve"> atmospheric circulation to identify its meteorological drivers. A new 38 year reconstruction of daily electricity demand and renewable supply across Europe is used to identify the winter large-scale circulation patterns of most interest to the European el</w:instrText>
      </w:r>
      <w:r>
        <w:instrText>ectricity grid. TCTs provide greater explanatory power for power system variability and extremes compared with standard meteorological typing. Two new pairs of atmospheric patterns are highlighted, both of which have marked and extensive impacts on the Eur</w:instrText>
      </w:r>
      <w:r>
        <w:instrText>opean power system. The first pair resembles the meridional surface pressure dipole of the North Atlantic Oscillation (NAO), but shifted eastward into Europe and noticeably strengthened, while the second pair is weaker and corresponds to surface pressure a</w:instrText>
      </w:r>
      <w:r>
        <w:instrText>nomalies over Central Southern and Eastern Europe. While these gross qualitative patterns are robust features of the present European power systems, the detailed circulation structures are strongly affected by the amount and location of renewables installe</w:instrText>
      </w:r>
      <w:r>
        <w:instrText>d.","author":[{"dropping-particle":"","family":"Bloomfield","given":"Hannah C.","non-dropping-particle":"","parse-names":false,"suffix":""},{"dropping-particle":"","family":"Brayshaw","given":"David J.","non-dropping-particle":"","parse-names":false,"suffi</w:instrText>
      </w:r>
      <w:r>
        <w:instrText>x":""},{"dropping-particle":"","family":"Charlton-Perez","given":"Andrew J.","non-dropping-particle":"","parse-names":false,"suffix":""}],"container-title":"Meteorological Applications","id":"ITEM-1","issue":"1","issued":{"date-parts":[["2020"]]},"page":"1</w:instrText>
      </w:r>
      <w:r>
        <w:instrText>-18","title":"Characterizing the winter meteorological drivers of the European electricity system using targeted circulation types","type":"article-journal","volume":"27"},"uris":["http://www.mendeley.com/documents/?uuid=a14e639a-8ffc-4e11-9a00-7c50e093884</w:instrText>
      </w:r>
      <w:r>
        <w:instrText>d"]},{"id":"ITEM-2","itemData":{"DOI":"10.1088/1748-9326/ab38d3","ISSN":"1748-9326","abstract":"The growing share of variable renewable energy increases the meteorological sensitivity of power systems. This study investigates if large-scale weather regimes</w:instrText>
      </w:r>
      <w:r>
        <w:instrText xml:space="preserve"> capture the influence of meteorological variability on the European energy sector. For each weather regime, the associated changes to wintertime - mean and extreme - wind and solar power production, temperature-driven energy demand and energy shortfall (r</w:instrText>
      </w:r>
      <w:r>
        <w:instrText>esidual load) are explored. Days with a blocked circulation pattern, i.e. the 'Scandinavian Blocking' and 'North Atlantic Oscillation negative' regimes, on average have lower than normal renewable power production, higher than normal energy demand and ther</w:instrText>
      </w:r>
      <w:r>
        <w:instrText>efore, higher than normal energy shortfall. These average effects hide large variability of energy parameters within each weather regime. Though the risk of extreme high energy shortfall events increases in the two blocked regimes (by a factor of 1.5 and 2</w:instrText>
      </w:r>
      <w:r>
        <w:instrText>.0, respectively), it is shown that such events occur in all regimes. Extreme high energy shortfall events are the result of rare circulation types and smaller-scale features, rather than extreme magnitudes of common large-scale circulation types. In fact,</w:instrText>
      </w:r>
      <w:r>
        <w:instrText xml:space="preserve"> these events resemble each other more strongly than their respective weather regime mean pattern. For (sub-)seasonal forecasting applications weather regimes may be of use for the energy sector. At shorter lead times or for more detailed system analyses, </w:instrText>
      </w:r>
      <w:r>
        <w:instrText>their ineffectiveness at characterising extreme events limits their potential.","author":[{"dropping-particle":"","family":"Wiel","given":"Karin","non-dropping-particle":"van der","parse-names":false,"suffix":""},{"dropping-particle":"","family":"Bloomfiel</w:instrText>
      </w:r>
      <w:r>
        <w:instrText>d","given":"Hannah C.","non-dropping-particle":"","parse-names":false,"suffix":""},{"dropping-particle":"","family":"Lee","given":"Robert W.","non-dropping-particle":"","parse-names":false,"suffix":""},{"dropping-particle":"","family":"Stoop","given":"Laur</w:instrText>
      </w:r>
      <w:r>
        <w:instrText>ens P.","non-dropping-particle":"","parse-names":false,"suffix":""},{"dropping-particle":"","family":"Blackport","given":"Russell","non-dropping-particle":"","parse-names":false,"suffix":""},{"dropping-particle":"","family":"Screen","given":"James A.","non</w:instrText>
      </w:r>
      <w:r>
        <w:instrText>-dropping-particle":"","parse-names":false,"suffix":""},{"dropping-particle":"","family":"Selten","given":"Frank M.","non-dropping-particle":"","parse-names":false,"suffix":""}],"container-title":"Environmental Research Letters","id":"ITEM-2","issue":"9","</w:instrText>
      </w:r>
      <w:r>
        <w:instrText>issued":{"date-parts":[["2019","9","6"]]},"page":"094010","title":"The influence of weather regimes on European renewable energy production and demand","type":"article-journal","volume":"14"},"uris":["http://www.mendeley.com/documents/?uuid=ecf4bfc0-bf9f-4</w:instrText>
      </w:r>
      <w:r>
        <w:instrText>e56-9dfc-ed01970d5711"]}],"mendeley":{"formattedCitation":"(Bloomfield et al., 2020; van der Wiel et al., 2019)","plainTextFormattedCitation":"(Bloomfield et al., 2020; van der Wiel et al., 2019)","previouslyFormattedCitation":"(Bloomfield et al., 2020; va</w:instrText>
      </w:r>
      <w:r>
        <w:instrText>n der Wiel et al., 2019)"},"properties":{"noteIndex":0},"schema":"https://github.com/citation-style-language/schema/raw/master/csl-citation.json"}</w:instrText>
      </w:r>
      <w:r>
        <w:fldChar w:fldCharType="separate"/>
      </w:r>
      <w:bookmarkStart w:id="328" w:name="__Fieldmark__2881_2869974584"/>
      <w:r>
        <w:t>(Bloomfield et al., 2020; van der Wiel et al., 2019)</w:t>
      </w:r>
      <w:bookmarkStart w:id="329" w:name="__Fieldmark__5971_1659650938"/>
      <w:bookmarkEnd w:id="329"/>
      <w:r>
        <w:fldChar w:fldCharType="end"/>
      </w:r>
      <w:bookmarkEnd w:id="328"/>
      <w:r>
        <w:t xml:space="preserve"> analysed the stress for the energy system caused by wi</w:t>
      </w:r>
      <w:r>
        <w:t xml:space="preserve">nd and PV production and their dependency on weather. They determined that currently blocking situations on average have lower than normal power production with wind and PV and higher than normal energy demand. Our results suggest that PV power production </w:t>
      </w:r>
      <w:r>
        <w:t xml:space="preserve">is contrariwise higher on average during blocking situations. E.g., during the European blocking (WR5) PV power production is usually highest whereas it is lowest for wind power production </w:t>
      </w:r>
      <w:r>
        <w:fldChar w:fldCharType="begin"/>
      </w:r>
      <w:r>
        <w:instrText>ADDIN CSL_CITATION {"citationItems":[{"id":"ITEM-1","itemData":{"DO</w:instrText>
      </w:r>
      <w:r>
        <w:instrText>I":"10.1038/nclimate3338","ISSN":"1758-678X","abstract":"As wind and solar power provide a growing share of Europe's electricity, understanding and accommodating their variability on multiple timescales remains a critical problem. On weekly timescales, var</w:instrText>
      </w:r>
      <w:r>
        <w:instrText>iability is related to long-lasting weather conditions, called weather regimes, which can cause lulls with a loss of wind power across neighbouring countries. Here we show that weather regimes provide a meteorological explanation for multi-day fluctuations</w:instrText>
      </w:r>
      <w:r>
        <w:instrText xml:space="preserve"> in Europe's wind power and can help guide new deployment pathways that minimize this variability. Mean generation during different regimes currently ranges from 22 GW to 44 GW and is expected to triple by 2030 with current planning strategies. However, ba</w:instrText>
      </w:r>
      <w:r>
        <w:instrText>lancing future wind capacity across regions with contrasting inter-regime behaviour-specifically deploying in the Balkans instead of the North Sea-would almost eliminate these output variations, maintain mean generation, and increase fleet-wide minimum out</w:instrText>
      </w:r>
      <w:r>
        <w:instrText>put. Solar photovoltaics could balance low-wind regimes locally, but only by expanding current capacity tenfold. New deployment strategies based on an understanding of continent-scale wind patterns and pan-European collaboration could enable a high share o</w:instrText>
      </w:r>
      <w:r>
        <w:instrText>f wind energy whilst minimizing the negative impacts of output variability.","author":[{"dropping-particle":"","family":"Grams","given":"Christian M.","non-dropping-particle":"","parse-names":false,"suffix":""},{"dropping-particle":"","family":"Beerli","gi</w:instrText>
      </w:r>
      <w:r>
        <w:instrText>ven":"Remo","non-dropping-particle":"","parse-names":false,"suffix":""},{"dropping-particle":"","family":"Pfenninger","given":"Stefan","non-dropping-particle":"","parse-names":false,"suffix":""},{"dropping-particle":"","family":"Staffell","given":"Iain","n</w:instrText>
      </w:r>
      <w:r>
        <w:instrText>on-dropping-particle":"","parse-names":false,"suffix":""},{"dropping-particle":"","family":"Wernli","given":"Heini","non-dropping-particle":"","parse-names":false,"suffix":""}],"container-title":"Nature Climate Change","id":"ITEM-1","issue":"8","issued":{"</w:instrText>
      </w:r>
      <w:r>
        <w:instrText>date-parts":[["2017","8","17"]]},"page":"557-562","title":"Balancing Europe’s wind-power output through spatial deployment informed by weather regimes","type":"article-journal","volume":"7"},"uris":["http://www.mendeley.com/documents/?uuid=609165f4-9f55-41</w:instrText>
      </w:r>
      <w:r>
        <w:instrText>6f-99ff-09af6fb74959"]}],"mendeley":{"formattedCitation":"(Grams et al., 2017)","plainTextFormattedCitation":"(Grams et al., 2017)","previouslyFormattedCitation":"(Grams et al., 2017)"},"properties":{"noteIndex":0},"schema":"https://github.com/citation-sty</w:instrText>
      </w:r>
      <w:r>
        <w:instrText>le-language/schema/raw/master/csl-citation.json"}</w:instrText>
      </w:r>
      <w:r>
        <w:fldChar w:fldCharType="separate"/>
      </w:r>
      <w:bookmarkStart w:id="330" w:name="__Fieldmark__2889_2869974584"/>
      <w:r>
        <w:t>(Grams et al., 2017)</w:t>
      </w:r>
      <w:bookmarkStart w:id="331" w:name="__Fieldmark__5977_1659650938"/>
      <w:bookmarkEnd w:id="331"/>
      <w:r>
        <w:fldChar w:fldCharType="end"/>
      </w:r>
      <w:bookmarkEnd w:id="330"/>
      <w:r>
        <w:t>. The stress for the energy system during blocking situations can be explained by the fact that currently wind power production is still dominating over PV power production and therefo</w:t>
      </w:r>
      <w:r>
        <w:t>re determines the production pattern. That highlights the potential to reduce the stress for the energy system if PV power production becomes more competitive to wind power production. The anticorrelation between wind and PV power production can be used to</w:t>
      </w:r>
      <w:r>
        <w:t xml:space="preserve"> balance the electricity grid. </w:t>
      </w:r>
    </w:p>
    <w:p w14:paraId="69819B4A" w14:textId="77777777" w:rsidR="006C67E2" w:rsidRDefault="008B1F2D">
      <w:pPr>
        <w:pStyle w:val="berschrift2"/>
        <w:numPr>
          <w:ilvl w:val="1"/>
          <w:numId w:val="2"/>
        </w:numPr>
        <w:ind w:hanging="578"/>
      </w:pPr>
      <w:bookmarkStart w:id="332" w:name="_Toc66805706"/>
      <w:r>
        <w:t>Variability reduction potential</w:t>
      </w:r>
      <w:bookmarkEnd w:id="332"/>
      <w:r>
        <w:t xml:space="preserve"> </w:t>
      </w:r>
    </w:p>
    <w:p w14:paraId="2C2F4BF0" w14:textId="77777777" w:rsidR="006C67E2" w:rsidRDefault="008B1F2D">
      <w:commentRangeStart w:id="333"/>
      <w:commentRangeEnd w:id="333"/>
      <w:ins w:id="334" w:author="Doris Folini" w:date="2021-03-23T09:43:00Z">
        <w:r>
          <w:commentReference w:id="333"/>
        </w:r>
      </w:ins>
      <w:ins w:id="335" w:author="Doris Folini" w:date="2021-03-23T09:17:00Z">
        <w:r>
          <w:t xml:space="preserve">In line with other studies, </w:t>
        </w:r>
      </w:ins>
      <w:ins w:id="336" w:author="Doris Folini" w:date="2021-03-23T09:18:00Z">
        <w:r>
          <w:t xml:space="preserve">the present work shows that PV power production in Europe </w:t>
        </w:r>
      </w:ins>
      <w:ins w:id="337" w:author="Doris Folini" w:date="2021-03-23T09:19:00Z">
        <w:r>
          <w:t xml:space="preserve">undergoes substantial </w:t>
        </w:r>
        <w:proofErr w:type="spellStart"/>
        <w:r>
          <w:t>vairaiablity</w:t>
        </w:r>
        <w:proofErr w:type="spellEnd"/>
        <w:r>
          <w:t xml:space="preserve"> on time scales of several days, due to weather regimes. Two basic s</w:t>
        </w:r>
        <w:r>
          <w:t>ituations can further be distinguished: WRs associated with both, over and under production of PV power in different parts of Europe and WRs associated with an overall over or underproduction throughout Europe. In the former case, our study shows that suit</w:t>
        </w:r>
        <w:r>
          <w:t xml:space="preserve">able spatial deployment of PV panels can substantially reduce the WR associated variability of PV power production, as further discussed below in Sections 4.4.1 to 4.4.4. In the </w:t>
        </w:r>
        <w:proofErr w:type="spellStart"/>
        <w:r>
          <w:t>later</w:t>
        </w:r>
        <w:proofErr w:type="spellEnd"/>
        <w:r>
          <w:t xml:space="preserve"> </w:t>
        </w:r>
        <w:proofErr w:type="spellStart"/>
        <w:proofErr w:type="gramStart"/>
        <w:r>
          <w:t>case,spatial</w:t>
        </w:r>
        <w:proofErr w:type="spellEnd"/>
        <w:proofErr w:type="gramEnd"/>
        <w:r>
          <w:t xml:space="preserve"> re-distribution of PV panels is shown to help little, WR as</w:t>
        </w:r>
        <w:r>
          <w:t xml:space="preserve">sociated variability must be counteracted by other means, as discussed below. </w:t>
        </w:r>
      </w:ins>
      <w:r>
        <w:t>The results of the four scenarios suggest that the objective of reducing PV power production variability is best addressed</w:t>
      </w:r>
      <w:commentRangeStart w:id="338"/>
      <w:commentRangeEnd w:id="338"/>
      <w:ins w:id="339" w:author="Doris Folini" w:date="2021-03-23T09:10:00Z">
        <w:r>
          <w:commentReference w:id="338"/>
        </w:r>
      </w:ins>
      <w:r>
        <w:t xml:space="preserve"> by adding future installed PV capacities to South-ea</w:t>
      </w:r>
      <w:r>
        <w:t>stern and North-western Europe. Visual analysis of the classified seven weather regimes goes along with these results. High and low geopotential height anomaly fields are eighter affecting half of Europe (</w:t>
      </w:r>
      <w:proofErr w:type="gramStart"/>
      <w:r>
        <w:t>e.g.</w:t>
      </w:r>
      <w:proofErr w:type="gramEnd"/>
      <w:r>
        <w:t xml:space="preserve"> WR0), often with a South-east/North-west gradi</w:t>
      </w:r>
      <w:r>
        <w:t>ent, or entire Europe with decreasing intensity on the edges (e.g. WR5). It also goes along with the anomalies of surface solar radiation and 2m temperature. Especially the distribution of surface solar radiation often shows a discrepancy between South-eas</w:t>
      </w:r>
      <w:r>
        <w:t>tern and North-western Europe. And it still holds for the CF anomalies but here the distribution shifts a bit, and the discrepancy between North and South is more pronounced rather than East to West. This indicates that the CF pattern associated with the d</w:t>
      </w:r>
      <w:r>
        <w:t xml:space="preserve">ifferent weather regimes are fairly although not entirely robust to season. It might be possible to further increase the robustness to season by analysing monthly CF instead of seasonal CF. </w:t>
      </w:r>
      <w:r>
        <w:rPr>
          <w:rFonts w:ascii="Wingdings" w:eastAsia="Wingdings" w:hAnsi="Wingdings" w:cs="Wingdings"/>
          <w:color w:val="C00000"/>
        </w:rPr>
        <w:t></w:t>
      </w:r>
      <w:r>
        <w:rPr>
          <w:color w:val="C00000"/>
        </w:rPr>
        <w:t xml:space="preserve"> discuss </w:t>
      </w:r>
      <w:proofErr w:type="spellStart"/>
      <w:r>
        <w:rPr>
          <w:color w:val="C00000"/>
        </w:rPr>
        <w:t>nullen</w:t>
      </w:r>
      <w:proofErr w:type="spellEnd"/>
      <w:r>
        <w:rPr>
          <w:color w:val="C00000"/>
        </w:rPr>
        <w:t xml:space="preserve"> der </w:t>
      </w:r>
      <w:proofErr w:type="spellStart"/>
      <w:proofErr w:type="gramStart"/>
      <w:r>
        <w:rPr>
          <w:color w:val="C00000"/>
        </w:rPr>
        <w:t>ländern</w:t>
      </w:r>
      <w:proofErr w:type="spellEnd"/>
      <w:proofErr w:type="gramEnd"/>
    </w:p>
    <w:p w14:paraId="2D80F8CD" w14:textId="77777777" w:rsidR="006C67E2" w:rsidRDefault="008B1F2D">
      <w:pPr>
        <w:pStyle w:val="berschrift3"/>
        <w:numPr>
          <w:ilvl w:val="2"/>
          <w:numId w:val="2"/>
        </w:numPr>
      </w:pPr>
      <w:bookmarkStart w:id="340" w:name="_Toc66805707"/>
      <w:r>
        <w:lastRenderedPageBreak/>
        <w:t>S1</w:t>
      </w:r>
      <w:bookmarkEnd w:id="340"/>
      <w:r>
        <w:t xml:space="preserve"> - PV power production and installed capacities from NECP 2030</w:t>
      </w:r>
    </w:p>
    <w:p w14:paraId="47D5964E" w14:textId="77777777" w:rsidR="006C67E2" w:rsidRDefault="008B1F2D">
      <w:r>
        <w:t xml:space="preserve">The estimates of S1 show that the potential of reducing mean and maximum variability is 44.4% and 38.8%, respectively. These are the highest percentual reduction for the mean and maximum </w:t>
      </w:r>
      <w:r>
        <w:t>variability which were achieved within our four scenarios (</w:t>
      </w:r>
      <w:r>
        <w:fldChar w:fldCharType="begin"/>
      </w:r>
      <w:r>
        <w:instrText>REF _Ref66534567 \h</w:instrText>
      </w:r>
      <w:r>
        <w:fldChar w:fldCharType="end"/>
      </w:r>
      <w:r>
        <w:t>). It highlights to which extend it is possible to reduce the PV power production variability since they were onl</w:t>
      </w:r>
      <w:r>
        <w:t>y constraint by minimum PV power production (equal to the PV power production estimated for 2030). A closer look at the variability per season and weather regime (</w:t>
      </w:r>
      <w:r>
        <w:fldChar w:fldCharType="begin"/>
      </w:r>
      <w:r>
        <w:instrText>REF _Ref64990033 \h</w:instrText>
      </w:r>
      <w:r>
        <w:fldChar w:fldCharType="separate"/>
      </w:r>
      <w:r>
        <w:t>Figure 7</w:t>
      </w:r>
      <w:r>
        <w:fldChar w:fldCharType="end"/>
      </w:r>
      <w:r>
        <w:t>) shows that the seven cases (out of 32) where the deviation of PV power production from the seasonal mean could not be reduced, are most often related to WR4. For spring and summer, it was exclusively WR4 which could not be reduced. The changes throughou</w:t>
      </w:r>
      <w:r>
        <w:t>t the season of WR4 (</w:t>
      </w:r>
      <w:r>
        <w:fldChar w:fldCharType="begin"/>
      </w:r>
      <w:r>
        <w:instrText>REF _Ref64967422 \h</w:instrText>
      </w:r>
      <w:r>
        <w:fldChar w:fldCharType="separate"/>
      </w:r>
      <w:r>
        <w:t>Figure 4</w:t>
      </w:r>
      <w:r>
        <w:fldChar w:fldCharType="end"/>
      </w:r>
      <w:r>
        <w:t>) might explain why it is difficult to reduce the deviation of PV power production from the seasonal mean for this weather regime. In winter,</w:t>
      </w:r>
      <w:r>
        <w:t xml:space="preserve"> the CF anomalies have the typical South-eastern / North-western pattern, which explains why the deviation from the seasonal mean is nearly vanished in winter with the IC distribution found in S1. But the CF anomalies in rest of the seasons are generally m</w:t>
      </w:r>
      <w:r>
        <w:t xml:space="preserve">ore positive (especially in spring) and no longer a distinctive South-eastern / North-western pattern. </w:t>
      </w:r>
    </w:p>
    <w:p w14:paraId="67F41343" w14:textId="77777777" w:rsidR="006C67E2" w:rsidRDefault="008B1F2D">
      <w:r>
        <w:t>The season where most (3) of the seven cases, where a reduction could not be achieved, occur is winter. Interestingly WR4 is not one of them and the dev</w:t>
      </w:r>
      <w:r>
        <w:t>iation from the seasonal mean of it could be reduced to nearly zero. The reason why winter is the season in which most of these seven cases occurs might be because PV power production is generally lowest in winter. Since the linear least-square problem red</w:t>
      </w:r>
      <w:r>
        <w:t>uces the sum of the absolute deviation from the seasonal mean for each weather regime and season, winter with its lower PV power production is just less important than others. Unfortunately, winter is the season where electricity demand is highest and ther</w:t>
      </w:r>
      <w:r>
        <w:t>efore PV power production variability plays an important role</w:t>
      </w:r>
      <w:commentRangeStart w:id="341"/>
      <w:commentRangeEnd w:id="341"/>
      <w:ins w:id="342" w:author="Doris Folini" w:date="2021-03-23T09:58:00Z">
        <w:r>
          <w:commentReference w:id="341"/>
        </w:r>
      </w:ins>
      <w:r>
        <w:t xml:space="preserve">. This highlights another limit of the chosen method which does not take electricity demand into account.  </w:t>
      </w:r>
    </w:p>
    <w:p w14:paraId="1993E4E2" w14:textId="77777777" w:rsidR="006C67E2" w:rsidRDefault="008B1F2D">
      <w:pPr>
        <w:pStyle w:val="berschrift3"/>
        <w:numPr>
          <w:ilvl w:val="2"/>
          <w:numId w:val="2"/>
        </w:numPr>
      </w:pPr>
      <w:bookmarkStart w:id="343" w:name="_Toc66805708"/>
      <w:r>
        <w:t>S2</w:t>
      </w:r>
      <w:bookmarkEnd w:id="343"/>
      <w:r>
        <w:t xml:space="preserve"> - PV IC in 2050</w:t>
      </w:r>
    </w:p>
    <w:p w14:paraId="59C06906" w14:textId="77777777" w:rsidR="006C67E2" w:rsidRDefault="008B1F2D">
      <w:r>
        <w:t>From the results of scenario two it is clear how import the PV po</w:t>
      </w:r>
      <w:r>
        <w:t>wer production variability could become towards 2050. Depending on the projected installed PV capacity for 2050, the maximum variability reaches value between 20.1 GW and 198.6 GW. As mentioned earlier our method was able to reduce it to 12.7 GW – 135.6 GW</w:t>
      </w:r>
      <w:r>
        <w:t>. An important implication of these findings is that before further massive deployment of PV systems, one must consider if the cost for balancing the difference of this variabilities is higher or lower than the cost that would arise by investing in the exp</w:t>
      </w:r>
      <w:r>
        <w:t>ansion of the current power grid to ensure its transmission. This is also the main limitation of the presented results as the transmission of electricity is completed neglected and one unlimited power grid for Europe is assumed. The main reason to do so is</w:t>
      </w:r>
      <w:r>
        <w:t xml:space="preserve"> that the focus of this study lies in the potential of reducing PV power production variability. There is, so to speak, the basis information of PV power production variability for further planning strategies towards a fossil free electricity generation fu</w:t>
      </w:r>
      <w:r>
        <w:t xml:space="preserve">ture. It can be used as a factor to assess whether the expansion of the European </w:t>
      </w:r>
      <w:r>
        <w:lastRenderedPageBreak/>
        <w:t xml:space="preserve">power grid is worthwhile. Another reason to neglect the transmission is that it is still unclear if transmission or storage is economically more advantageous </w:t>
      </w:r>
      <w:r>
        <w:fldChar w:fldCharType="begin"/>
      </w:r>
      <w:r>
        <w:instrText>ADDIN CSL_CITATIO</w:instrText>
      </w:r>
      <w:r>
        <w:instrText>N {"citationItems":[{"id":"ITEM-1","itemData":{"ISBN":"978-90-481-3692-6","abstract":"The fluctuation of photovoltaic and wind power generation is directly related to the weather variability. In this study, 8 years of data from a weather model were used to</w:instrText>
      </w:r>
      <w:r>
        <w:instrText xml:space="preserve"> simulate the spatial and temporal characteristics of photovoltaic and wind power generation in Europe. Imbalances in the power system between photovoltaic (PV) plus wind power generation and consumption are investigated in a full (energy) supply scenario.</w:instrText>
      </w:r>
      <w:r>
        <w:instrText xml:space="preserve"> Two different approaches in spatial aggregation are analyzed (i) unlimited crossborder power flows to simulate one European control zone and (ii) no crossborder power flows, i.e. deviations between generation and consumption are balanced on a regional lev</w:instrText>
      </w:r>
      <w:r>
        <w:instrText>el. On all investigated time scales the fluctuation of imbalances can be reduced by 50{\\%} in a common European control zone, i.e. power flows smooth out spatial differences in PV and wind power generation on a European wide grid very effectively. Consequ</w:instrText>
      </w:r>
      <w:r>
        <w:instrText>ently, less energy from storage facilities is required to meet imbalances, e.g. storage losses are reduced by about 50{\\%}. The optimal mix between PV and wind energy in the power system depends on the time scale. While on the monthly time scale roughly 4</w:instrText>
      </w:r>
      <w:r>
        <w:instrText>0{\\%} of PV is favourable to minimize the variance of imbalances, the optimal share of PV is only 20{\\%} on the hourly time scale, because of the strong impact of the diurnal cycle on PV generation.","author":[{"dropping-particle":"Von","family":"Bremen"</w:instrText>
      </w:r>
      <w:r>
        <w:instrText>,"given":"Lueder","non-dropping-particle":"","parse-names":false,"suffix":""}],"container-title":"Management of Weather and Climate Risk in the Energy Industry","editor":[{"dropping-particle":"","family":"Troccoli","given":"Alberto","non-dropping-particle"</w:instrText>
      </w:r>
      <w:r>
        <w:instrText>:"","parse-names":false,"suffix":""}],"id":"ITEM-1","issued":{"date-parts":[["2010"]]},"page":"189-206","publisher":"Springer Netherlands","publisher-place":"Dordrecht","title":"Large-Scale Variability of Weather Dependent Renewable Energy Sources","type":</w:instrText>
      </w:r>
      <w:r>
        <w:instrText>"paper-conference"},"uris":["http://www.mendeley.com/documents/?uuid=aefa4fe9-4d91-4411-90ba-d377935532ed"]}],"mendeley":{"formattedCitation":"(Bremen, 2010)","plainTextFormattedCitation":"(Bremen, 2010)"},"properties":{"noteIndex":0},"schema":"https://git</w:instrText>
      </w:r>
      <w:r>
        <w:instrText>hub.com/citation-style-language/schema/raw/master/csl-citation.json"}</w:instrText>
      </w:r>
      <w:r>
        <w:fldChar w:fldCharType="separate"/>
      </w:r>
      <w:bookmarkStart w:id="344" w:name="__Fieldmark__2924_2869974584"/>
      <w:r>
        <w:t>(</w:t>
      </w:r>
      <w:bookmarkStart w:id="345" w:name="__Fieldmark__6150_1659650938"/>
      <w:r>
        <w:t>Bremen, 2010)</w:t>
      </w:r>
      <w:r>
        <w:fldChar w:fldCharType="end"/>
      </w:r>
      <w:bookmarkEnd w:id="344"/>
      <w:bookmarkEnd w:id="345"/>
      <w:r>
        <w:t xml:space="preserve">. </w:t>
      </w:r>
    </w:p>
    <w:p w14:paraId="4589EA7D" w14:textId="77777777" w:rsidR="006C67E2" w:rsidRDefault="008B1F2D">
      <w:r>
        <w:t>The distribution of S2 (</w:t>
      </w:r>
      <w:r>
        <w:fldChar w:fldCharType="begin"/>
      </w:r>
      <w:r>
        <w:instrText>REF _Ref64993375 \h</w:instrText>
      </w:r>
      <w:r>
        <w:fldChar w:fldCharType="separate"/>
      </w:r>
      <w:r>
        <w:t>Figure 8</w:t>
      </w:r>
      <w:r>
        <w:fldChar w:fldCharType="end"/>
      </w:r>
      <w:r>
        <w:t>) goes along with the distribution of S1. South-e</w:t>
      </w:r>
      <w:r>
        <w:t>astern and North-western countries are still favoured. But since the total installed PV capacities has increased, the upper bound of countries are more often hit (</w:t>
      </w:r>
      <w:proofErr w:type="gramStart"/>
      <w:r>
        <w:t>e.g.</w:t>
      </w:r>
      <w:proofErr w:type="gramEnd"/>
      <w:r>
        <w:t xml:space="preserve"> Romania), and other countries like Italy and Spain get a (bigger) share of it. This indi</w:t>
      </w:r>
      <w:r>
        <w:t>cates that at some point the variability reduction potential is no longer best addressed by adding the installed capacities to South-eastern Europe. The result shows that this point is reached as soon as Greece and Bulgaria are (almost) at their upper boun</w:t>
      </w:r>
      <w:r>
        <w:t xml:space="preserve">d. Afterwards the method starts to place the installed capacities to Spain (already in S1) and Italy (S2) as well. </w:t>
      </w:r>
      <w:r>
        <w:rPr>
          <w:rFonts w:ascii="Wingdings" w:eastAsia="Wingdings" w:hAnsi="Wingdings" w:cs="Wingdings"/>
        </w:rPr>
        <w:t></w:t>
      </w:r>
      <w:r>
        <w:t xml:space="preserve"> </w:t>
      </w:r>
      <w:proofErr w:type="spellStart"/>
      <w:r>
        <w:rPr>
          <w:color w:val="C00000"/>
        </w:rPr>
        <w:t>evtl</w:t>
      </w:r>
      <w:proofErr w:type="spellEnd"/>
      <w:r>
        <w:rPr>
          <w:color w:val="C00000"/>
        </w:rPr>
        <w:t xml:space="preserve"> </w:t>
      </w:r>
      <w:proofErr w:type="spellStart"/>
      <w:r>
        <w:rPr>
          <w:color w:val="C00000"/>
        </w:rPr>
        <w:t>hier</w:t>
      </w:r>
      <w:proofErr w:type="spellEnd"/>
      <w:r>
        <w:rPr>
          <w:color w:val="C00000"/>
        </w:rPr>
        <w:t xml:space="preserve"> </w:t>
      </w:r>
      <w:proofErr w:type="spellStart"/>
      <w:r>
        <w:rPr>
          <w:color w:val="C00000"/>
        </w:rPr>
        <w:t>nochmals</w:t>
      </w:r>
      <w:proofErr w:type="spellEnd"/>
      <w:r>
        <w:rPr>
          <w:color w:val="C00000"/>
        </w:rPr>
        <w:t xml:space="preserve"> country </w:t>
      </w:r>
      <w:proofErr w:type="spellStart"/>
      <w:r>
        <w:rPr>
          <w:color w:val="C00000"/>
        </w:rPr>
        <w:t>nullen</w:t>
      </w:r>
      <w:proofErr w:type="spellEnd"/>
      <w:r>
        <w:rPr>
          <w:color w:val="C00000"/>
        </w:rPr>
        <w:t xml:space="preserve"> </w:t>
      </w:r>
      <w:proofErr w:type="spellStart"/>
      <w:r>
        <w:rPr>
          <w:color w:val="C00000"/>
        </w:rPr>
        <w:t>bringen</w:t>
      </w:r>
      <w:proofErr w:type="spellEnd"/>
    </w:p>
    <w:p w14:paraId="56F5990C" w14:textId="77777777" w:rsidR="006C67E2" w:rsidRDefault="008B1F2D">
      <w:r>
        <w:t>The reduction potentials that could be achieved with S2 are slightly lower than the reduction pot</w:t>
      </w:r>
      <w:r>
        <w:t>ential of S1. As mentioned, with the higher defined installed PV capacity of S2, the upper bound of the countries are more often hit. Therefore, the method places the installed capacities elsewhere and that comes on the expense of the variability. It can n</w:t>
      </w:r>
      <w:r>
        <w:t>icely be seen by comparing S2-1 and S2-2 (</w:t>
      </w:r>
      <w:r>
        <w:fldChar w:fldCharType="begin"/>
      </w:r>
      <w:r>
        <w:instrText>REF _Ref66534567 \h</w:instrText>
      </w:r>
      <w:r>
        <w:fldChar w:fldCharType="end"/>
      </w:r>
      <w:r>
        <w:t xml:space="preserve">, </w:t>
      </w:r>
      <w:r>
        <w:fldChar w:fldCharType="begin"/>
      </w:r>
      <w:r>
        <w:instrText>REF _Ref64993375 \h</w:instrText>
      </w:r>
      <w:r>
        <w:fldChar w:fldCharType="separate"/>
      </w:r>
      <w:r>
        <w:t>Fig</w:t>
      </w:r>
      <w:r>
        <w:t>u</w:t>
      </w:r>
      <w:r>
        <w:t>re 8</w:t>
      </w:r>
      <w:r>
        <w:fldChar w:fldCharType="end"/>
      </w:r>
      <w:r>
        <w:t xml:space="preserve">) where the installed capacities </w:t>
      </w:r>
      <w:r>
        <w:t xml:space="preserve">are different, but the upper bounds remain. The reduction of the mean variability decreases about 5.3% and the maximum variability decreases about 6.9% (from S2-1 to S2-2). </w:t>
      </w:r>
    </w:p>
    <w:p w14:paraId="26FD40D2" w14:textId="77777777" w:rsidR="006C67E2" w:rsidRDefault="008B1F2D">
      <w:r>
        <w:t>The distribution and reduction potential of S2-3 and S2-2 are similar because we i</w:t>
      </w:r>
      <w:r>
        <w:t>ncreased the upper bounds of S2-3 three times. As mentioned, this has been done because the sum of the total installed capacity of the upper bound is already lower than the highest installed capacity assumption for the year2050 of 8.8 TW. One interpretatio</w:t>
      </w:r>
      <w:r>
        <w:t xml:space="preserve">n of this finding is that if the upper bounds and the installed capacity are increased similarly (the installed capacity of S2-3 is also roughly increased five times compared to S2-2) the distribution and reduction potential remains. Which might lead to a </w:t>
      </w:r>
      <w:r>
        <w:t xml:space="preserve">general optimal distribution patterns that could be linearly increased with increasing installed capacities </w:t>
      </w:r>
      <w:proofErr w:type="gramStart"/>
      <w:r>
        <w:t>as long as</w:t>
      </w:r>
      <w:proofErr w:type="gramEnd"/>
      <w:r>
        <w:t xml:space="preserve"> the upper bounds are not hit. Remarkable is also that the potential of roof-top mounted PV system (REF) is smaller than the highest estim</w:t>
      </w:r>
      <w:r>
        <w:t>ates of needed installed PV capacity for the year 2050. This highlights the importance of free field mounted PV systems. Since additional free field mounted PV systems are always in competition with wind turbines the defined upper bound is based only on ro</w:t>
      </w:r>
      <w:r>
        <w:t xml:space="preserve">of-top mounted PV systems. </w:t>
      </w:r>
    </w:p>
    <w:p w14:paraId="5CAC7B80" w14:textId="77777777" w:rsidR="006C67E2" w:rsidRDefault="008B1F2D">
      <w:pPr>
        <w:pStyle w:val="berschrift3"/>
        <w:numPr>
          <w:ilvl w:val="2"/>
          <w:numId w:val="2"/>
        </w:numPr>
      </w:pPr>
      <w:bookmarkStart w:id="346" w:name="_Toc66805709"/>
      <w:r>
        <w:t>S3</w:t>
      </w:r>
      <w:bookmarkEnd w:id="346"/>
      <w:r>
        <w:t xml:space="preserve"> - Cost minimization</w:t>
      </w:r>
    </w:p>
    <w:p w14:paraId="600AB4B7" w14:textId="77777777" w:rsidR="006C67E2" w:rsidRDefault="008B1F2D">
      <w:r>
        <w:t>The findings of scenario three highlight that reducing PV power production variability is not exclusively on the expense of the cost. It is possible to achieve the same PV power production with 18% less ad</w:t>
      </w:r>
      <w:r>
        <w:t xml:space="preserve">ditional installed PV capacity and still reducing the PV power production variability (S3-1, </w:t>
      </w:r>
      <w:r>
        <w:fldChar w:fldCharType="begin"/>
      </w:r>
      <w:r>
        <w:instrText>REF _Ref65319133 \h</w:instrText>
      </w:r>
      <w:r>
        <w:fldChar w:fldCharType="separate"/>
      </w:r>
      <w:r>
        <w:t>Figure 9</w:t>
      </w:r>
      <w:r>
        <w:fldChar w:fldCharType="end"/>
      </w:r>
      <w:r>
        <w:t xml:space="preserve"> and </w:t>
      </w:r>
      <w:r>
        <w:fldChar w:fldCharType="begin"/>
      </w:r>
      <w:r>
        <w:instrText>REF _Ref66534567 \h</w:instrText>
      </w:r>
      <w:r>
        <w:fldChar w:fldCharType="end"/>
      </w:r>
      <w:r>
        <w:t xml:space="preserve">). And the mean and maximum reduction potential of 33.3% and 27.1% is even within reach of S1 and S2. But the distribution to only three countries (Cyprus, </w:t>
      </w:r>
      <w:proofErr w:type="gramStart"/>
      <w:r>
        <w:t>Greece</w:t>
      </w:r>
      <w:proofErr w:type="gramEnd"/>
      <w:r>
        <w:t xml:space="preserve"> and Spain) </w:t>
      </w:r>
      <w:commentRangeStart w:id="347"/>
      <w:commentRangeEnd w:id="347"/>
      <w:ins w:id="348" w:author="Doris Folini" w:date="2021-03-23T11:03:00Z">
        <w:r>
          <w:commentReference w:id="347"/>
        </w:r>
      </w:ins>
      <w:r>
        <w:t xml:space="preserve">also show its limit. </w:t>
      </w:r>
    </w:p>
    <w:p w14:paraId="15C3BACE" w14:textId="77777777" w:rsidR="006C67E2" w:rsidRDefault="008B1F2D">
      <w:r>
        <w:lastRenderedPageBreak/>
        <w:t>S3-2 suggests that it is getting harder to reduce the PV power production variability with higher total installed PV capacity and cost reduction considerations. A reduction in the variability could still be achieved but decreases drastically to roughly a q</w:t>
      </w:r>
      <w:r>
        <w:t>uarter of the mean reduction potential and half of the maximum reduction potential of S2-1. Also, the benefit in reducing the cost decreases. Where S3-1 could produce the same amount electricity with 18% less additional installed PV capacity it decreases i</w:t>
      </w:r>
      <w:r>
        <w:t xml:space="preserve">n S3-2 to 11%. The reason is probably again because the upper bounds are more often hit. This can also be seen in </w:t>
      </w:r>
      <w:r>
        <w:fldChar w:fldCharType="begin"/>
      </w:r>
      <w:r>
        <w:instrText>REF _Ref65335783 \h</w:instrText>
      </w:r>
      <w:r>
        <w:fldChar w:fldCharType="separate"/>
      </w:r>
      <w:r>
        <w:t>Figure 10</w:t>
      </w:r>
      <w:r>
        <w:fldChar w:fldCharType="end"/>
      </w:r>
      <w:r>
        <w:t xml:space="preserve"> (right plot) where nearly all Southern countri</w:t>
      </w:r>
      <w:r>
        <w:t xml:space="preserve">es are at their upper bound. </w:t>
      </w:r>
    </w:p>
    <w:p w14:paraId="10E24103" w14:textId="77777777" w:rsidR="006C67E2" w:rsidRDefault="008B1F2D">
      <w:pPr>
        <w:pStyle w:val="berschrift3"/>
        <w:numPr>
          <w:ilvl w:val="2"/>
          <w:numId w:val="2"/>
        </w:numPr>
      </w:pPr>
      <w:bookmarkStart w:id="349" w:name="_Toc66805710"/>
      <w:r>
        <w:t>S4</w:t>
      </w:r>
      <w:bookmarkEnd w:id="349"/>
      <w:r>
        <w:t xml:space="preserve"> - Coverage of country specific electricity consumption with PV systems</w:t>
      </w:r>
      <w:r>
        <w:tab/>
        <w:t>37</w:t>
      </w:r>
    </w:p>
    <w:p w14:paraId="52E4D134" w14:textId="77777777" w:rsidR="006C67E2" w:rsidRDefault="008B1F2D">
      <w:r>
        <w:t>The enforcement of a flatter distribution in S4, by the constraint that a certain amount of electricity consumption must be produced with PV by every</w:t>
      </w:r>
      <w:r>
        <w:t xml:space="preserve"> country itself, indicates that a reduction of the variability is still feasible although its potential is clearly lowered. The reduction potential estimated for 2030 and 2050 are nearly identical. The most likely explanation is that in S4-1 10% of inland </w:t>
      </w:r>
      <w:r>
        <w:t>electricity consumptions must be covered with PV systems and in S4-2 30%. An interesting side note within this scenario is that 13.5% of the current total electrical consumption of Europe is equal to the estimates of electrical production with PV system pl</w:t>
      </w:r>
      <w:r>
        <w:t>anned for 2030. The results of S4 implies that even with a flatter distribution the potential to reduce the variability is there.</w:t>
      </w:r>
      <w:commentRangeStart w:id="350"/>
      <w:commentRangeEnd w:id="350"/>
      <w:ins w:id="351" w:author="Doris Folini" w:date="2021-03-23T11:06:00Z">
        <w:r>
          <w:commentReference w:id="350"/>
        </w:r>
      </w:ins>
      <w:r>
        <w:t xml:space="preserve"> This may be of interest when planning larger solar systems and their location. Even in an already present flat installed PV</w:t>
      </w:r>
      <w:r>
        <w:t xml:space="preserve"> capacity distribution, placing a new large solar system to a key country like Greece could reduce the PV power production variability. </w:t>
      </w:r>
    </w:p>
    <w:p w14:paraId="2F3A8BD0" w14:textId="77777777" w:rsidR="006C67E2" w:rsidRDefault="006C67E2"/>
    <w:p w14:paraId="74126ED2" w14:textId="77777777" w:rsidR="006C67E2" w:rsidRDefault="008B1F2D">
      <w:pPr>
        <w:spacing w:after="160" w:line="259" w:lineRule="auto"/>
        <w:ind w:firstLine="0"/>
        <w:jc w:val="left"/>
      </w:pPr>
      <w:r>
        <w:br w:type="page"/>
      </w:r>
    </w:p>
    <w:p w14:paraId="02325A57" w14:textId="77777777" w:rsidR="006C67E2" w:rsidRDefault="008B1F2D">
      <w:pPr>
        <w:pStyle w:val="berschrift2"/>
        <w:numPr>
          <w:ilvl w:val="1"/>
          <w:numId w:val="2"/>
        </w:numPr>
        <w:ind w:hanging="578"/>
      </w:pPr>
      <w:bookmarkStart w:id="352" w:name="_Toc66805711"/>
      <w:r>
        <w:lastRenderedPageBreak/>
        <w:t>Notes</w:t>
      </w:r>
      <w:bookmarkEnd w:id="352"/>
    </w:p>
    <w:p w14:paraId="60C06C62" w14:textId="77777777" w:rsidR="006C67E2" w:rsidRDefault="006C67E2"/>
    <w:p w14:paraId="510ACEF5" w14:textId="77777777" w:rsidR="006C67E2" w:rsidRDefault="008B1F2D">
      <w:pPr>
        <w:rPr>
          <w:b/>
          <w:bCs/>
        </w:rPr>
      </w:pPr>
      <w:r>
        <w:rPr>
          <w:b/>
          <w:bCs/>
        </w:rPr>
        <w:t>Weather variables</w:t>
      </w:r>
    </w:p>
    <w:p w14:paraId="26B2784E" w14:textId="77777777" w:rsidR="006C67E2" w:rsidRDefault="008B1F2D">
      <w:pPr>
        <w:rPr>
          <w:b/>
          <w:bCs/>
        </w:rPr>
      </w:pPr>
      <w:r>
        <w:rPr>
          <w:b/>
          <w:bCs/>
        </w:rPr>
        <w:t xml:space="preserve">Solar radiance and 2m temperature </w:t>
      </w:r>
    </w:p>
    <w:p w14:paraId="27BE0002" w14:textId="77777777" w:rsidR="006C67E2" w:rsidRDefault="008B1F2D">
      <w:pPr>
        <w:pStyle w:val="Listenabsatz"/>
        <w:numPr>
          <w:ilvl w:val="0"/>
          <w:numId w:val="6"/>
        </w:numPr>
      </w:pPr>
      <w:r>
        <w:t xml:space="preserve">NAO+ </w:t>
      </w:r>
      <w:r>
        <w:rPr>
          <w:rFonts w:ascii="Wingdings" w:eastAsia="Wingdings" w:hAnsi="Wingdings" w:cs="Wingdings"/>
        </w:rPr>
        <w:t></w:t>
      </w:r>
      <w:r>
        <w:t xml:space="preserve"> </w:t>
      </w:r>
      <w:proofErr w:type="spellStart"/>
      <w:r>
        <w:t>Pozo</w:t>
      </w:r>
      <w:proofErr w:type="spellEnd"/>
      <w:r>
        <w:t xml:space="preserve"> Vasquez negative </w:t>
      </w:r>
      <w:proofErr w:type="spellStart"/>
      <w:r>
        <w:t>vorrleation</w:t>
      </w:r>
      <w:proofErr w:type="spellEnd"/>
      <w:r>
        <w:t xml:space="preserve"> </w:t>
      </w:r>
      <w:r>
        <w:rPr>
          <w:rFonts w:ascii="Wingdings" w:eastAsia="Wingdings" w:hAnsi="Wingdings" w:cs="Wingdings"/>
          <w:lang w:val="de-CH"/>
        </w:rPr>
        <w:t></w:t>
      </w:r>
      <w:r>
        <w:t xml:space="preserve"> </w:t>
      </w:r>
      <w:proofErr w:type="spellStart"/>
      <w:r>
        <w:t>disupte</w:t>
      </w:r>
      <w:proofErr w:type="spellEnd"/>
      <w:r>
        <w:t xml:space="preserve"> by </w:t>
      </w:r>
      <w:proofErr w:type="spellStart"/>
      <w:r>
        <w:t>co</w:t>
      </w:r>
      <w:r>
        <w:t>lantuono</w:t>
      </w:r>
      <w:proofErr w:type="spellEnd"/>
      <w:r>
        <w:t xml:space="preserve"> an </w:t>
      </w:r>
      <w:proofErr w:type="spellStart"/>
      <w:r>
        <w:t>francios</w:t>
      </w:r>
      <w:proofErr w:type="spellEnd"/>
    </w:p>
    <w:p w14:paraId="3F1324FE" w14:textId="77777777" w:rsidR="006C67E2" w:rsidRDefault="008B1F2D">
      <w:pPr>
        <w:pStyle w:val="Listenabsatz"/>
        <w:numPr>
          <w:ilvl w:val="0"/>
          <w:numId w:val="6"/>
        </w:numPr>
      </w:pPr>
      <w:r>
        <w:t xml:space="preserve">NAO- </w:t>
      </w:r>
      <w:r>
        <w:rPr>
          <w:rFonts w:ascii="Wingdings" w:eastAsia="Wingdings" w:hAnsi="Wingdings" w:cs="Wingdings"/>
        </w:rPr>
        <w:t></w:t>
      </w:r>
      <w:r>
        <w:t xml:space="preserve"> enhanced precipitation and cloud </w:t>
      </w:r>
      <w:proofErr w:type="spellStart"/>
      <w:r>
        <w:t>ccover</w:t>
      </w:r>
      <w:proofErr w:type="spellEnd"/>
      <w:r>
        <w:t xml:space="preserve"> er Curtis 2016</w:t>
      </w:r>
    </w:p>
    <w:p w14:paraId="5C7EFD10" w14:textId="77777777" w:rsidR="006C67E2" w:rsidRDefault="008B1F2D">
      <w:pPr>
        <w:pStyle w:val="Listenabsatz"/>
        <w:numPr>
          <w:ilvl w:val="0"/>
          <w:numId w:val="6"/>
        </w:numPr>
      </w:pPr>
      <w:proofErr w:type="spellStart"/>
      <w:r>
        <w:t>Scnadinavian</w:t>
      </w:r>
      <w:proofErr w:type="spellEnd"/>
      <w:r>
        <w:t xml:space="preserve"> blocking </w:t>
      </w:r>
      <w:r>
        <w:rPr>
          <w:rFonts w:ascii="Wingdings" w:eastAsia="Wingdings" w:hAnsi="Wingdings" w:cs="Wingdings"/>
        </w:rPr>
        <w:t></w:t>
      </w:r>
      <w:r>
        <w:t xml:space="preserve"> higher </w:t>
      </w:r>
      <w:proofErr w:type="spellStart"/>
      <w:r>
        <w:t>ssrd</w:t>
      </w:r>
      <w:proofErr w:type="spellEnd"/>
      <w:r>
        <w:t xml:space="preserve"> but cooler temp? </w:t>
      </w:r>
      <w:proofErr w:type="spellStart"/>
      <w:r>
        <w:t>amajama</w:t>
      </w:r>
      <w:proofErr w:type="spellEnd"/>
      <w:r>
        <w:t xml:space="preserve"> </w:t>
      </w:r>
      <w:proofErr w:type="gramStart"/>
      <w:r>
        <w:t>2016</w:t>
      </w:r>
      <w:proofErr w:type="gramEnd"/>
    </w:p>
    <w:p w14:paraId="0EBF3205" w14:textId="77777777" w:rsidR="006C67E2" w:rsidRDefault="008B1F2D">
      <w:pPr>
        <w:pStyle w:val="Listenabsatz"/>
        <w:numPr>
          <w:ilvl w:val="0"/>
          <w:numId w:val="6"/>
        </w:numPr>
      </w:pPr>
      <w:r>
        <w:t xml:space="preserve">Atlantic ridge </w:t>
      </w:r>
      <w:r>
        <w:rPr>
          <w:rFonts w:ascii="Wingdings" w:eastAsia="Wingdings" w:hAnsi="Wingdings" w:cs="Wingdings"/>
        </w:rPr>
        <w:t></w:t>
      </w:r>
      <w:r>
        <w:t xml:space="preserve"> weakest relation to weather variables </w:t>
      </w:r>
      <w:r>
        <w:rPr>
          <w:rFonts w:ascii="Wingdings" w:eastAsia="Wingdings" w:hAnsi="Wingdings" w:cs="Wingdings"/>
        </w:rPr>
        <w:t></w:t>
      </w:r>
      <w:r>
        <w:t xml:space="preserve"> barrier 2014 and van der </w:t>
      </w:r>
      <w:proofErr w:type="spellStart"/>
      <w:proofErr w:type="gramStart"/>
      <w:r>
        <w:t>wiel</w:t>
      </w:r>
      <w:proofErr w:type="spellEnd"/>
      <w:proofErr w:type="gramEnd"/>
      <w:r>
        <w:t xml:space="preserve"> </w:t>
      </w:r>
    </w:p>
    <w:p w14:paraId="57EEB02C" w14:textId="77777777" w:rsidR="006C67E2" w:rsidRDefault="008B1F2D">
      <w:pPr>
        <w:pStyle w:val="Listenabsatz"/>
        <w:numPr>
          <w:ilvl w:val="0"/>
          <w:numId w:val="6"/>
        </w:numPr>
      </w:pPr>
      <w:r>
        <w:t xml:space="preserve">European trough </w:t>
      </w:r>
      <w:r>
        <w:rPr>
          <w:rFonts w:ascii="Wingdings" w:eastAsia="Wingdings" w:hAnsi="Wingdings" w:cs="Wingdings"/>
        </w:rPr>
        <w:t></w:t>
      </w:r>
      <w:r>
        <w:t xml:space="preserve"> 2m temp Bloomfield 2020</w:t>
      </w:r>
    </w:p>
    <w:p w14:paraId="7AE97753" w14:textId="77777777" w:rsidR="006C67E2" w:rsidRDefault="006C67E2"/>
    <w:p w14:paraId="6993A835" w14:textId="77777777" w:rsidR="006C67E2" w:rsidRDefault="006C67E2"/>
    <w:p w14:paraId="60A8D93C" w14:textId="77777777" w:rsidR="006C67E2" w:rsidRDefault="008B1F2D">
      <w:pPr>
        <w:rPr>
          <w:b/>
          <w:bCs/>
        </w:rPr>
      </w:pPr>
      <w:r>
        <w:rPr>
          <w:b/>
          <w:bCs/>
        </w:rPr>
        <w:t>Current and projected variability</w:t>
      </w:r>
    </w:p>
    <w:p w14:paraId="48A2C6C9" w14:textId="77777777" w:rsidR="006C67E2" w:rsidRDefault="008B1F2D">
      <w:r>
        <w:t xml:space="preserve">2030 PV </w:t>
      </w:r>
      <w:r>
        <w:rPr>
          <w:rFonts w:ascii="Wingdings" w:eastAsia="Wingdings" w:hAnsi="Wingdings" w:cs="Wingdings"/>
        </w:rPr>
        <w:t></w:t>
      </w:r>
      <w:r>
        <w:t xml:space="preserve"> 8.5GW / 2030 Wind 51.7 GW / 2015 wind 22.4 GW</w:t>
      </w:r>
    </w:p>
    <w:p w14:paraId="27B0EDC1" w14:textId="77777777" w:rsidR="006C67E2" w:rsidRDefault="008B1F2D">
      <w:r>
        <w:t xml:space="preserve">2050 PV </w:t>
      </w:r>
      <w:r>
        <w:rPr>
          <w:rFonts w:ascii="Wingdings" w:eastAsia="Wingdings" w:hAnsi="Wingdings" w:cs="Wingdings"/>
        </w:rPr>
        <w:t></w:t>
      </w:r>
      <w:r>
        <w:t xml:space="preserve"> 20.1-198.6GW</w:t>
      </w:r>
    </w:p>
    <w:p w14:paraId="499DCBB2" w14:textId="77777777" w:rsidR="006C67E2" w:rsidRDefault="008B1F2D">
      <w:r>
        <w:t>CF does not change over time!</w:t>
      </w:r>
    </w:p>
    <w:p w14:paraId="459C498D" w14:textId="77777777" w:rsidR="006C67E2" w:rsidRDefault="008B1F2D">
      <w:r>
        <w:t xml:space="preserve">Where is energy system the </w:t>
      </w:r>
      <w:proofErr w:type="gramStart"/>
      <w:r>
        <w:t>highest</w:t>
      </w:r>
      <w:proofErr w:type="gramEnd"/>
    </w:p>
    <w:p w14:paraId="17BE708E" w14:textId="77777777" w:rsidR="006C67E2" w:rsidRDefault="008B1F2D">
      <w:r>
        <w:t>Robustness against season (Doris)</w:t>
      </w:r>
    </w:p>
    <w:p w14:paraId="7FF0B240" w14:textId="77777777" w:rsidR="006C67E2" w:rsidRDefault="006C67E2"/>
    <w:p w14:paraId="4FF34A12" w14:textId="77777777" w:rsidR="006C67E2" w:rsidRDefault="006C67E2"/>
    <w:p w14:paraId="436D6217" w14:textId="77777777" w:rsidR="006C67E2" w:rsidRDefault="006C67E2"/>
    <w:p w14:paraId="5658E61E" w14:textId="77777777" w:rsidR="006C67E2" w:rsidRDefault="006C67E2"/>
    <w:p w14:paraId="2B80FDF8" w14:textId="77777777" w:rsidR="006C67E2" w:rsidRDefault="008B1F2D">
      <w:pPr>
        <w:rPr>
          <w:b/>
          <w:bCs/>
        </w:rPr>
      </w:pPr>
      <w:r>
        <w:rPr>
          <w:b/>
          <w:bCs/>
        </w:rPr>
        <w:t>CF</w:t>
      </w:r>
    </w:p>
    <w:p w14:paraId="0E9BCA3F" w14:textId="77777777" w:rsidR="006C67E2" w:rsidRDefault="008B1F2D">
      <w:r>
        <w:t xml:space="preserve">No need for balancing is given if the demand increases or decrease opposite of the PV power production. </w:t>
      </w:r>
    </w:p>
    <w:p w14:paraId="09AA7A61" w14:textId="77777777" w:rsidR="006C67E2" w:rsidRDefault="006C67E2"/>
    <w:p w14:paraId="6C258426" w14:textId="77777777" w:rsidR="006C67E2" w:rsidRDefault="008B1F2D">
      <w:r>
        <w:t xml:space="preserve">The easiest way to balance this fluctuation caused by PV power production is by directly using it. </w:t>
      </w:r>
    </w:p>
    <w:p w14:paraId="764B8662" w14:textId="77777777" w:rsidR="006C67E2" w:rsidRDefault="008B1F2D">
      <w:r>
        <w:t>General distribution</w:t>
      </w:r>
    </w:p>
    <w:p w14:paraId="4A6F630C" w14:textId="77777777" w:rsidR="006C67E2" w:rsidRDefault="008B1F2D">
      <w:r>
        <w:t>Assumption of Power gr</w:t>
      </w:r>
      <w:r>
        <w:t xml:space="preserve">id </w:t>
      </w:r>
    </w:p>
    <w:p w14:paraId="2E37B088" w14:textId="77777777" w:rsidR="006C67E2" w:rsidRDefault="008B1F2D">
      <w:r>
        <w:t>Which WR is it easy to reduce the variability</w:t>
      </w:r>
    </w:p>
    <w:p w14:paraId="297C1DD6" w14:textId="77777777" w:rsidR="006C67E2" w:rsidRDefault="008B1F2D">
      <w:r>
        <w:t>Cost vs. variability</w:t>
      </w:r>
    </w:p>
    <w:p w14:paraId="199158B6" w14:textId="77777777" w:rsidR="006C67E2" w:rsidRDefault="008B1F2D">
      <w:r>
        <w:t>Neighbouring countries</w:t>
      </w:r>
    </w:p>
    <w:p w14:paraId="7804F9E8" w14:textId="77777777" w:rsidR="006C67E2" w:rsidRDefault="008B1F2D">
      <w:r>
        <w:t xml:space="preserve">Reduction potential with </w:t>
      </w:r>
      <w:proofErr w:type="spellStart"/>
      <w:r>
        <w:t>selfmade</w:t>
      </w:r>
      <w:proofErr w:type="spellEnd"/>
      <w:r>
        <w:t xml:space="preserve"> electricity </w:t>
      </w:r>
      <w:r>
        <w:rPr>
          <w:rFonts w:ascii="Wingdings" w:eastAsia="Wingdings" w:hAnsi="Wingdings" w:cs="Wingdings"/>
        </w:rPr>
        <w:t></w:t>
      </w:r>
      <w:r>
        <w:t xml:space="preserve"> potential for big power plant in key countries like GR</w:t>
      </w:r>
    </w:p>
    <w:p w14:paraId="71F43788" w14:textId="77777777" w:rsidR="006C67E2" w:rsidRDefault="006C67E2"/>
    <w:p w14:paraId="41035F28" w14:textId="77777777" w:rsidR="006C67E2" w:rsidRDefault="006C67E2"/>
    <w:p w14:paraId="39665A06" w14:textId="77777777" w:rsidR="006C67E2" w:rsidRDefault="006C67E2"/>
    <w:p w14:paraId="26985F83" w14:textId="77777777" w:rsidR="006C67E2" w:rsidRDefault="006C67E2"/>
    <w:p w14:paraId="3E94FB6F" w14:textId="77777777" w:rsidR="006C67E2" w:rsidRDefault="006C67E2"/>
    <w:p w14:paraId="747E98CE" w14:textId="77777777" w:rsidR="006C67E2" w:rsidRDefault="006C67E2"/>
    <w:p w14:paraId="37B8FB9E" w14:textId="77777777" w:rsidR="006C67E2" w:rsidRDefault="008B1F2D">
      <w:pPr>
        <w:spacing w:after="160" w:line="259" w:lineRule="auto"/>
        <w:ind w:firstLine="0"/>
        <w:jc w:val="left"/>
        <w:rPr>
          <w:rFonts w:eastAsiaTheme="majorEastAsia" w:cstheme="majorBidi"/>
          <w:b/>
          <w:sz w:val="26"/>
          <w:szCs w:val="26"/>
        </w:rPr>
      </w:pPr>
      <w:r>
        <w:br w:type="page"/>
      </w:r>
    </w:p>
    <w:tbl>
      <w:tblPr>
        <w:tblStyle w:val="Tabellenraster"/>
        <w:tblW w:w="9396" w:type="dxa"/>
        <w:tblLook w:val="04A0" w:firstRow="1" w:lastRow="0" w:firstColumn="1" w:lastColumn="0" w:noHBand="0" w:noVBand="1"/>
      </w:tblPr>
      <w:tblGrid>
        <w:gridCol w:w="2090"/>
        <w:gridCol w:w="1827"/>
        <w:gridCol w:w="1824"/>
        <w:gridCol w:w="1827"/>
        <w:gridCol w:w="1828"/>
      </w:tblGrid>
      <w:tr w:rsidR="006C67E2" w14:paraId="2ED25CA4" w14:textId="77777777">
        <w:tc>
          <w:tcPr>
            <w:tcW w:w="2090" w:type="dxa"/>
            <w:shd w:val="clear" w:color="auto" w:fill="auto"/>
          </w:tcPr>
          <w:p w14:paraId="4E999BB6" w14:textId="77777777" w:rsidR="006C67E2" w:rsidRDefault="006C67E2">
            <w:pPr>
              <w:pageBreakBefore/>
              <w:spacing w:line="259" w:lineRule="auto"/>
              <w:ind w:firstLine="0"/>
              <w:jc w:val="left"/>
            </w:pPr>
          </w:p>
        </w:tc>
        <w:tc>
          <w:tcPr>
            <w:tcW w:w="1827" w:type="dxa"/>
            <w:shd w:val="clear" w:color="auto" w:fill="auto"/>
          </w:tcPr>
          <w:p w14:paraId="75F7819C" w14:textId="77777777" w:rsidR="006C67E2" w:rsidRDefault="008B1F2D">
            <w:pPr>
              <w:spacing w:line="259" w:lineRule="auto"/>
              <w:ind w:firstLine="0"/>
              <w:jc w:val="left"/>
            </w:pPr>
            <w:r>
              <w:t>Winter</w:t>
            </w:r>
          </w:p>
        </w:tc>
        <w:tc>
          <w:tcPr>
            <w:tcW w:w="1824" w:type="dxa"/>
            <w:shd w:val="clear" w:color="auto" w:fill="auto"/>
          </w:tcPr>
          <w:p w14:paraId="33343E7A" w14:textId="77777777" w:rsidR="006C67E2" w:rsidRDefault="008B1F2D">
            <w:pPr>
              <w:spacing w:line="259" w:lineRule="auto"/>
              <w:ind w:firstLine="0"/>
              <w:jc w:val="left"/>
            </w:pPr>
            <w:r>
              <w:t>Spring</w:t>
            </w:r>
          </w:p>
        </w:tc>
        <w:tc>
          <w:tcPr>
            <w:tcW w:w="1827" w:type="dxa"/>
            <w:shd w:val="clear" w:color="auto" w:fill="auto"/>
          </w:tcPr>
          <w:p w14:paraId="764D8B16" w14:textId="77777777" w:rsidR="006C67E2" w:rsidRDefault="008B1F2D">
            <w:pPr>
              <w:spacing w:line="259" w:lineRule="auto"/>
              <w:ind w:firstLine="0"/>
              <w:jc w:val="left"/>
            </w:pPr>
            <w:r>
              <w:t xml:space="preserve">Summer </w:t>
            </w:r>
          </w:p>
        </w:tc>
        <w:tc>
          <w:tcPr>
            <w:tcW w:w="1828" w:type="dxa"/>
            <w:shd w:val="clear" w:color="auto" w:fill="auto"/>
          </w:tcPr>
          <w:p w14:paraId="17DDB0BF" w14:textId="77777777" w:rsidR="006C67E2" w:rsidRDefault="008B1F2D">
            <w:pPr>
              <w:spacing w:line="259" w:lineRule="auto"/>
              <w:ind w:firstLine="0"/>
              <w:jc w:val="left"/>
            </w:pPr>
            <w:r>
              <w:t>Autumn</w:t>
            </w:r>
          </w:p>
        </w:tc>
      </w:tr>
      <w:tr w:rsidR="006C67E2" w14:paraId="516534D5" w14:textId="77777777">
        <w:tc>
          <w:tcPr>
            <w:tcW w:w="2090" w:type="dxa"/>
            <w:shd w:val="clear" w:color="auto" w:fill="auto"/>
          </w:tcPr>
          <w:p w14:paraId="5738BD78" w14:textId="77777777" w:rsidR="006C67E2" w:rsidRDefault="008B1F2D">
            <w:pPr>
              <w:spacing w:line="259" w:lineRule="auto"/>
              <w:ind w:firstLine="0"/>
              <w:jc w:val="left"/>
            </w:pPr>
            <w:r>
              <w:t>WR0 (NAO+) / ZO</w:t>
            </w:r>
          </w:p>
        </w:tc>
        <w:tc>
          <w:tcPr>
            <w:tcW w:w="1827" w:type="dxa"/>
            <w:shd w:val="clear" w:color="auto" w:fill="auto"/>
          </w:tcPr>
          <w:p w14:paraId="36C97FC8" w14:textId="77777777" w:rsidR="006C67E2" w:rsidRDefault="008B1F2D">
            <w:pPr>
              <w:spacing w:line="259" w:lineRule="auto"/>
              <w:ind w:firstLine="0"/>
              <w:jc w:val="left"/>
            </w:pPr>
            <w:r>
              <w:t>- /</w:t>
            </w:r>
            <w:r>
              <w:t xml:space="preserve"> +</w:t>
            </w:r>
          </w:p>
        </w:tc>
        <w:tc>
          <w:tcPr>
            <w:tcW w:w="1824" w:type="dxa"/>
            <w:shd w:val="clear" w:color="auto" w:fill="auto"/>
          </w:tcPr>
          <w:p w14:paraId="6B37F7AA" w14:textId="77777777" w:rsidR="006C67E2" w:rsidRDefault="008B1F2D">
            <w:pPr>
              <w:spacing w:line="259" w:lineRule="auto"/>
              <w:ind w:firstLine="0"/>
              <w:jc w:val="left"/>
            </w:pPr>
            <w:r>
              <w:t>-- / -</w:t>
            </w:r>
          </w:p>
        </w:tc>
        <w:tc>
          <w:tcPr>
            <w:tcW w:w="1827" w:type="dxa"/>
            <w:shd w:val="clear" w:color="auto" w:fill="auto"/>
          </w:tcPr>
          <w:p w14:paraId="5D25370F" w14:textId="77777777" w:rsidR="006C67E2" w:rsidRDefault="008B1F2D">
            <w:pPr>
              <w:spacing w:line="259" w:lineRule="auto"/>
              <w:ind w:firstLine="0"/>
              <w:jc w:val="left"/>
            </w:pPr>
            <w:r>
              <w:t>+ / +</w:t>
            </w:r>
          </w:p>
        </w:tc>
        <w:tc>
          <w:tcPr>
            <w:tcW w:w="1828" w:type="dxa"/>
            <w:shd w:val="clear" w:color="auto" w:fill="auto"/>
          </w:tcPr>
          <w:p w14:paraId="77BE0F7D" w14:textId="77777777" w:rsidR="006C67E2" w:rsidRDefault="008B1F2D">
            <w:pPr>
              <w:spacing w:line="259" w:lineRule="auto"/>
              <w:ind w:firstLine="0"/>
              <w:jc w:val="left"/>
            </w:pPr>
            <w:r>
              <w:t>-- / --</w:t>
            </w:r>
          </w:p>
        </w:tc>
      </w:tr>
      <w:tr w:rsidR="006C67E2" w14:paraId="20ABF836" w14:textId="77777777">
        <w:tc>
          <w:tcPr>
            <w:tcW w:w="2090" w:type="dxa"/>
            <w:shd w:val="clear" w:color="auto" w:fill="auto"/>
          </w:tcPr>
          <w:p w14:paraId="32A8A420" w14:textId="77777777" w:rsidR="006C67E2" w:rsidRDefault="008B1F2D">
            <w:pPr>
              <w:spacing w:line="259" w:lineRule="auto"/>
              <w:ind w:firstLine="0"/>
              <w:jc w:val="left"/>
            </w:pPr>
            <w:r>
              <w:t>WR1 (</w:t>
            </w:r>
            <w:proofErr w:type="spellStart"/>
            <w:r>
              <w:t>EUTr</w:t>
            </w:r>
            <w:proofErr w:type="spellEnd"/>
            <w:r>
              <w:t xml:space="preserve">) / </w:t>
            </w:r>
            <w:proofErr w:type="spellStart"/>
            <w:r>
              <w:t>ScTr</w:t>
            </w:r>
            <w:proofErr w:type="spellEnd"/>
          </w:p>
        </w:tc>
        <w:tc>
          <w:tcPr>
            <w:tcW w:w="1827" w:type="dxa"/>
            <w:shd w:val="clear" w:color="auto" w:fill="auto"/>
          </w:tcPr>
          <w:p w14:paraId="0AAD23D0" w14:textId="77777777" w:rsidR="006C67E2" w:rsidRDefault="008B1F2D">
            <w:pPr>
              <w:spacing w:line="259" w:lineRule="auto"/>
              <w:ind w:firstLine="0"/>
              <w:jc w:val="left"/>
            </w:pPr>
            <w:r>
              <w:t>-- / -</w:t>
            </w:r>
          </w:p>
        </w:tc>
        <w:tc>
          <w:tcPr>
            <w:tcW w:w="1824" w:type="dxa"/>
            <w:shd w:val="clear" w:color="auto" w:fill="auto"/>
          </w:tcPr>
          <w:p w14:paraId="2F43A147" w14:textId="77777777" w:rsidR="006C67E2" w:rsidRDefault="008B1F2D">
            <w:pPr>
              <w:spacing w:line="259" w:lineRule="auto"/>
              <w:ind w:firstLine="0"/>
              <w:jc w:val="left"/>
            </w:pPr>
            <w:r>
              <w:t>-- / --</w:t>
            </w:r>
          </w:p>
        </w:tc>
        <w:tc>
          <w:tcPr>
            <w:tcW w:w="1827" w:type="dxa"/>
            <w:shd w:val="clear" w:color="auto" w:fill="auto"/>
          </w:tcPr>
          <w:p w14:paraId="508EFBE8" w14:textId="77777777" w:rsidR="006C67E2" w:rsidRDefault="008B1F2D">
            <w:pPr>
              <w:spacing w:line="259" w:lineRule="auto"/>
              <w:ind w:firstLine="0"/>
              <w:jc w:val="left"/>
            </w:pPr>
            <w:r>
              <w:t>-- / -</w:t>
            </w:r>
          </w:p>
        </w:tc>
        <w:tc>
          <w:tcPr>
            <w:tcW w:w="1828" w:type="dxa"/>
            <w:shd w:val="clear" w:color="auto" w:fill="auto"/>
          </w:tcPr>
          <w:p w14:paraId="1862C854" w14:textId="77777777" w:rsidR="006C67E2" w:rsidRDefault="008B1F2D">
            <w:pPr>
              <w:spacing w:line="259" w:lineRule="auto"/>
              <w:ind w:firstLine="0"/>
              <w:jc w:val="left"/>
            </w:pPr>
            <w:r>
              <w:t>-- / -</w:t>
            </w:r>
          </w:p>
        </w:tc>
      </w:tr>
      <w:tr w:rsidR="006C67E2" w14:paraId="4EBBC1E0" w14:textId="77777777">
        <w:tc>
          <w:tcPr>
            <w:tcW w:w="2090" w:type="dxa"/>
            <w:shd w:val="clear" w:color="auto" w:fill="auto"/>
          </w:tcPr>
          <w:p w14:paraId="005E0437" w14:textId="77777777" w:rsidR="006C67E2" w:rsidRDefault="008B1F2D">
            <w:pPr>
              <w:spacing w:line="259" w:lineRule="auto"/>
              <w:ind w:firstLine="0"/>
              <w:jc w:val="left"/>
            </w:pPr>
            <w:r>
              <w:t>WR2 (NAO-) / GL</w:t>
            </w:r>
          </w:p>
        </w:tc>
        <w:tc>
          <w:tcPr>
            <w:tcW w:w="1827" w:type="dxa"/>
            <w:shd w:val="clear" w:color="auto" w:fill="auto"/>
          </w:tcPr>
          <w:p w14:paraId="31D4683B" w14:textId="77777777" w:rsidR="006C67E2" w:rsidRDefault="008B1F2D">
            <w:pPr>
              <w:spacing w:line="259" w:lineRule="auto"/>
              <w:ind w:firstLine="0"/>
              <w:jc w:val="left"/>
            </w:pPr>
            <w:r>
              <w:t>- / -</w:t>
            </w:r>
          </w:p>
        </w:tc>
        <w:tc>
          <w:tcPr>
            <w:tcW w:w="1824" w:type="dxa"/>
            <w:shd w:val="clear" w:color="auto" w:fill="auto"/>
          </w:tcPr>
          <w:p w14:paraId="3CAF6665" w14:textId="77777777" w:rsidR="006C67E2" w:rsidRDefault="008B1F2D">
            <w:pPr>
              <w:spacing w:line="259" w:lineRule="auto"/>
              <w:ind w:firstLine="0"/>
              <w:jc w:val="left"/>
            </w:pPr>
            <w:r>
              <w:t>-- / +</w:t>
            </w:r>
          </w:p>
        </w:tc>
        <w:tc>
          <w:tcPr>
            <w:tcW w:w="1827" w:type="dxa"/>
            <w:shd w:val="clear" w:color="auto" w:fill="auto"/>
          </w:tcPr>
          <w:p w14:paraId="2FF7F314" w14:textId="77777777" w:rsidR="006C67E2" w:rsidRDefault="008B1F2D">
            <w:pPr>
              <w:spacing w:line="259" w:lineRule="auto"/>
              <w:ind w:firstLine="0"/>
              <w:jc w:val="left"/>
            </w:pPr>
            <w:r>
              <w:t>- / -</w:t>
            </w:r>
          </w:p>
        </w:tc>
        <w:tc>
          <w:tcPr>
            <w:tcW w:w="1828" w:type="dxa"/>
            <w:shd w:val="clear" w:color="auto" w:fill="auto"/>
          </w:tcPr>
          <w:p w14:paraId="56351D8E" w14:textId="77777777" w:rsidR="006C67E2" w:rsidRDefault="008B1F2D">
            <w:pPr>
              <w:spacing w:line="259" w:lineRule="auto"/>
              <w:ind w:firstLine="0"/>
              <w:jc w:val="left"/>
            </w:pPr>
            <w:r>
              <w:t>- / --</w:t>
            </w:r>
          </w:p>
        </w:tc>
      </w:tr>
      <w:tr w:rsidR="006C67E2" w14:paraId="399F2D3C" w14:textId="77777777">
        <w:tc>
          <w:tcPr>
            <w:tcW w:w="2090" w:type="dxa"/>
            <w:shd w:val="clear" w:color="auto" w:fill="auto"/>
          </w:tcPr>
          <w:p w14:paraId="1409A0CB" w14:textId="77777777" w:rsidR="006C67E2" w:rsidRDefault="008B1F2D">
            <w:pPr>
              <w:spacing w:line="259" w:lineRule="auto"/>
              <w:ind w:firstLine="0"/>
              <w:jc w:val="left"/>
            </w:pPr>
            <w:r>
              <w:t>WR3 (AR) / AR</w:t>
            </w:r>
          </w:p>
        </w:tc>
        <w:tc>
          <w:tcPr>
            <w:tcW w:w="1827" w:type="dxa"/>
            <w:shd w:val="clear" w:color="auto" w:fill="auto"/>
          </w:tcPr>
          <w:p w14:paraId="506A4D3C" w14:textId="77777777" w:rsidR="006C67E2" w:rsidRDefault="008B1F2D">
            <w:pPr>
              <w:spacing w:line="259" w:lineRule="auto"/>
              <w:ind w:firstLine="0"/>
              <w:jc w:val="left"/>
            </w:pPr>
            <w:r>
              <w:t>+ / +</w:t>
            </w:r>
          </w:p>
        </w:tc>
        <w:tc>
          <w:tcPr>
            <w:tcW w:w="1824" w:type="dxa"/>
            <w:shd w:val="clear" w:color="auto" w:fill="auto"/>
          </w:tcPr>
          <w:p w14:paraId="1921C733" w14:textId="77777777" w:rsidR="006C67E2" w:rsidRDefault="008B1F2D">
            <w:pPr>
              <w:spacing w:line="259" w:lineRule="auto"/>
              <w:ind w:firstLine="0"/>
              <w:jc w:val="left"/>
            </w:pPr>
            <w:r>
              <w:t>+ / -</w:t>
            </w:r>
          </w:p>
        </w:tc>
        <w:tc>
          <w:tcPr>
            <w:tcW w:w="1827" w:type="dxa"/>
            <w:shd w:val="clear" w:color="auto" w:fill="auto"/>
          </w:tcPr>
          <w:p w14:paraId="3FE39F2F" w14:textId="77777777" w:rsidR="006C67E2" w:rsidRDefault="008B1F2D">
            <w:pPr>
              <w:spacing w:line="259" w:lineRule="auto"/>
              <w:ind w:firstLine="0"/>
              <w:jc w:val="left"/>
            </w:pPr>
            <w:r>
              <w:t>- / -</w:t>
            </w:r>
          </w:p>
        </w:tc>
        <w:tc>
          <w:tcPr>
            <w:tcW w:w="1828" w:type="dxa"/>
            <w:shd w:val="clear" w:color="auto" w:fill="auto"/>
          </w:tcPr>
          <w:p w14:paraId="1A5E95A2" w14:textId="77777777" w:rsidR="006C67E2" w:rsidRDefault="008B1F2D">
            <w:pPr>
              <w:spacing w:line="259" w:lineRule="auto"/>
              <w:ind w:firstLine="0"/>
              <w:jc w:val="left"/>
            </w:pPr>
            <w:r>
              <w:t>++ / -</w:t>
            </w:r>
          </w:p>
        </w:tc>
      </w:tr>
      <w:tr w:rsidR="006C67E2" w14:paraId="1D94585E" w14:textId="77777777">
        <w:tc>
          <w:tcPr>
            <w:tcW w:w="2090" w:type="dxa"/>
            <w:shd w:val="clear" w:color="auto" w:fill="auto"/>
          </w:tcPr>
          <w:p w14:paraId="2A973848" w14:textId="77777777" w:rsidR="006C67E2" w:rsidRDefault="008B1F2D">
            <w:pPr>
              <w:spacing w:line="259" w:lineRule="auto"/>
              <w:ind w:firstLine="0"/>
              <w:jc w:val="left"/>
            </w:pPr>
            <w:r>
              <w:t>WR4 (AT) / AT</w:t>
            </w:r>
          </w:p>
        </w:tc>
        <w:tc>
          <w:tcPr>
            <w:tcW w:w="1827" w:type="dxa"/>
            <w:shd w:val="clear" w:color="auto" w:fill="auto"/>
          </w:tcPr>
          <w:p w14:paraId="0656E1B3" w14:textId="77777777" w:rsidR="006C67E2" w:rsidRDefault="008B1F2D">
            <w:pPr>
              <w:spacing w:line="259" w:lineRule="auto"/>
              <w:ind w:firstLine="0"/>
              <w:jc w:val="left"/>
            </w:pPr>
            <w:r>
              <w:t>--  / -</w:t>
            </w:r>
          </w:p>
        </w:tc>
        <w:tc>
          <w:tcPr>
            <w:tcW w:w="1824" w:type="dxa"/>
            <w:shd w:val="clear" w:color="auto" w:fill="auto"/>
          </w:tcPr>
          <w:p w14:paraId="4E1D44B4" w14:textId="77777777" w:rsidR="006C67E2" w:rsidRDefault="008B1F2D">
            <w:pPr>
              <w:spacing w:line="259" w:lineRule="auto"/>
              <w:ind w:firstLine="0"/>
              <w:jc w:val="left"/>
            </w:pPr>
            <w:r>
              <w:t>+ / --</w:t>
            </w:r>
          </w:p>
        </w:tc>
        <w:tc>
          <w:tcPr>
            <w:tcW w:w="1827" w:type="dxa"/>
            <w:shd w:val="clear" w:color="auto" w:fill="auto"/>
          </w:tcPr>
          <w:p w14:paraId="53E17B77" w14:textId="77777777" w:rsidR="006C67E2" w:rsidRDefault="008B1F2D">
            <w:pPr>
              <w:spacing w:line="259" w:lineRule="auto"/>
              <w:ind w:firstLine="0"/>
              <w:jc w:val="left"/>
            </w:pPr>
            <w:r>
              <w:t>+ /-</w:t>
            </w:r>
          </w:p>
        </w:tc>
        <w:tc>
          <w:tcPr>
            <w:tcW w:w="1828" w:type="dxa"/>
            <w:shd w:val="clear" w:color="auto" w:fill="auto"/>
          </w:tcPr>
          <w:p w14:paraId="0C4A686A" w14:textId="77777777" w:rsidR="006C67E2" w:rsidRDefault="008B1F2D">
            <w:pPr>
              <w:spacing w:line="259" w:lineRule="auto"/>
              <w:ind w:firstLine="0"/>
              <w:jc w:val="left"/>
            </w:pPr>
            <w:r>
              <w:t>+ / --</w:t>
            </w:r>
          </w:p>
        </w:tc>
      </w:tr>
      <w:tr w:rsidR="006C67E2" w14:paraId="3084AA46" w14:textId="77777777">
        <w:tc>
          <w:tcPr>
            <w:tcW w:w="2090" w:type="dxa"/>
            <w:shd w:val="clear" w:color="auto" w:fill="auto"/>
          </w:tcPr>
          <w:p w14:paraId="5F0EC7EB" w14:textId="77777777" w:rsidR="006C67E2" w:rsidRDefault="008B1F2D">
            <w:pPr>
              <w:spacing w:line="259" w:lineRule="auto"/>
              <w:ind w:firstLine="0"/>
              <w:jc w:val="left"/>
            </w:pPr>
            <w:r>
              <w:t>WR5 (</w:t>
            </w:r>
            <w:proofErr w:type="spellStart"/>
            <w:r>
              <w:t>EuBl</w:t>
            </w:r>
            <w:proofErr w:type="spellEnd"/>
            <w:r>
              <w:t>)</w:t>
            </w:r>
          </w:p>
        </w:tc>
        <w:tc>
          <w:tcPr>
            <w:tcW w:w="1827" w:type="dxa"/>
            <w:shd w:val="clear" w:color="auto" w:fill="auto"/>
          </w:tcPr>
          <w:p w14:paraId="55185DEF" w14:textId="77777777" w:rsidR="006C67E2" w:rsidRDefault="008B1F2D">
            <w:pPr>
              <w:spacing w:line="259" w:lineRule="auto"/>
              <w:ind w:firstLine="0"/>
              <w:jc w:val="left"/>
            </w:pPr>
            <w:r>
              <w:t>++ / ++</w:t>
            </w:r>
          </w:p>
        </w:tc>
        <w:tc>
          <w:tcPr>
            <w:tcW w:w="1824" w:type="dxa"/>
            <w:shd w:val="clear" w:color="auto" w:fill="auto"/>
          </w:tcPr>
          <w:p w14:paraId="22D87251" w14:textId="77777777" w:rsidR="006C67E2" w:rsidRDefault="008B1F2D">
            <w:pPr>
              <w:spacing w:line="259" w:lineRule="auto"/>
              <w:ind w:firstLine="0"/>
              <w:jc w:val="left"/>
            </w:pPr>
            <w:r>
              <w:t>++ / ++</w:t>
            </w:r>
          </w:p>
        </w:tc>
        <w:tc>
          <w:tcPr>
            <w:tcW w:w="1827" w:type="dxa"/>
            <w:shd w:val="clear" w:color="auto" w:fill="auto"/>
          </w:tcPr>
          <w:p w14:paraId="64A654C1" w14:textId="77777777" w:rsidR="006C67E2" w:rsidRDefault="008B1F2D">
            <w:pPr>
              <w:spacing w:line="259" w:lineRule="auto"/>
              <w:ind w:firstLine="0"/>
              <w:jc w:val="left"/>
            </w:pPr>
            <w:r>
              <w:t>++ / +</w:t>
            </w:r>
          </w:p>
        </w:tc>
        <w:tc>
          <w:tcPr>
            <w:tcW w:w="1828" w:type="dxa"/>
            <w:shd w:val="clear" w:color="auto" w:fill="auto"/>
          </w:tcPr>
          <w:p w14:paraId="5C0E6D51" w14:textId="77777777" w:rsidR="006C67E2" w:rsidRDefault="008B1F2D">
            <w:pPr>
              <w:spacing w:line="259" w:lineRule="auto"/>
              <w:ind w:firstLine="0"/>
              <w:jc w:val="left"/>
            </w:pPr>
            <w:r>
              <w:t>++ / ++</w:t>
            </w:r>
          </w:p>
        </w:tc>
      </w:tr>
      <w:tr w:rsidR="006C67E2" w14:paraId="42D55E20" w14:textId="77777777">
        <w:tc>
          <w:tcPr>
            <w:tcW w:w="2090" w:type="dxa"/>
            <w:shd w:val="clear" w:color="auto" w:fill="auto"/>
          </w:tcPr>
          <w:p w14:paraId="6C84FDD8" w14:textId="77777777" w:rsidR="006C67E2" w:rsidRDefault="008B1F2D">
            <w:pPr>
              <w:spacing w:line="259" w:lineRule="auto"/>
              <w:ind w:firstLine="0"/>
              <w:jc w:val="left"/>
            </w:pPr>
            <w:r>
              <w:t xml:space="preserve">WR6 </w:t>
            </w:r>
            <w:r>
              <w:t>(</w:t>
            </w:r>
            <w:proofErr w:type="spellStart"/>
            <w:r>
              <w:t>ScBl</w:t>
            </w:r>
            <w:proofErr w:type="spellEnd"/>
            <w:r>
              <w:t>)</w:t>
            </w:r>
          </w:p>
        </w:tc>
        <w:tc>
          <w:tcPr>
            <w:tcW w:w="1827" w:type="dxa"/>
            <w:shd w:val="clear" w:color="auto" w:fill="auto"/>
          </w:tcPr>
          <w:p w14:paraId="450B2D12" w14:textId="77777777" w:rsidR="006C67E2" w:rsidRDefault="008B1F2D">
            <w:pPr>
              <w:spacing w:line="259" w:lineRule="auto"/>
              <w:ind w:firstLine="0"/>
              <w:jc w:val="left"/>
            </w:pPr>
            <w:r>
              <w:t>++ / +</w:t>
            </w:r>
          </w:p>
        </w:tc>
        <w:tc>
          <w:tcPr>
            <w:tcW w:w="1824" w:type="dxa"/>
            <w:shd w:val="clear" w:color="auto" w:fill="auto"/>
          </w:tcPr>
          <w:p w14:paraId="58CCF111" w14:textId="77777777" w:rsidR="006C67E2" w:rsidRDefault="008B1F2D">
            <w:pPr>
              <w:spacing w:line="259" w:lineRule="auto"/>
              <w:ind w:firstLine="0"/>
              <w:jc w:val="left"/>
            </w:pPr>
            <w:r>
              <w:t>++ / ++</w:t>
            </w:r>
          </w:p>
        </w:tc>
        <w:tc>
          <w:tcPr>
            <w:tcW w:w="1827" w:type="dxa"/>
            <w:shd w:val="clear" w:color="auto" w:fill="auto"/>
          </w:tcPr>
          <w:p w14:paraId="4948F7BC" w14:textId="77777777" w:rsidR="006C67E2" w:rsidRDefault="008B1F2D">
            <w:pPr>
              <w:spacing w:line="259" w:lineRule="auto"/>
              <w:ind w:firstLine="0"/>
              <w:jc w:val="left"/>
            </w:pPr>
            <w:r>
              <w:t>+ / +</w:t>
            </w:r>
          </w:p>
        </w:tc>
        <w:tc>
          <w:tcPr>
            <w:tcW w:w="1828" w:type="dxa"/>
            <w:shd w:val="clear" w:color="auto" w:fill="auto"/>
          </w:tcPr>
          <w:p w14:paraId="0F54C9FB" w14:textId="77777777" w:rsidR="006C67E2" w:rsidRDefault="008B1F2D">
            <w:pPr>
              <w:spacing w:line="259" w:lineRule="auto"/>
              <w:ind w:firstLine="0"/>
              <w:jc w:val="left"/>
            </w:pPr>
            <w:r>
              <w:t>+ / +</w:t>
            </w:r>
          </w:p>
        </w:tc>
      </w:tr>
    </w:tbl>
    <w:p w14:paraId="0E88D775" w14:textId="77777777" w:rsidR="006C67E2" w:rsidRDefault="008B1F2D">
      <w:pPr>
        <w:spacing w:after="160" w:line="259" w:lineRule="auto"/>
        <w:ind w:firstLine="0"/>
        <w:jc w:val="left"/>
        <w:rPr>
          <w:rFonts w:eastAsiaTheme="majorEastAsia" w:cstheme="majorBidi"/>
          <w:b/>
          <w:sz w:val="26"/>
          <w:szCs w:val="26"/>
        </w:rPr>
      </w:pPr>
      <w:r>
        <w:br w:type="page"/>
      </w:r>
    </w:p>
    <w:p w14:paraId="32BE5136" w14:textId="77777777" w:rsidR="006C67E2" w:rsidRDefault="008B1F2D">
      <w:pPr>
        <w:pStyle w:val="berschrift1"/>
        <w:numPr>
          <w:ilvl w:val="0"/>
          <w:numId w:val="2"/>
        </w:numPr>
      </w:pPr>
      <w:bookmarkStart w:id="353" w:name="_Toc66805712"/>
      <w:r>
        <w:lastRenderedPageBreak/>
        <w:t>Conclusion</w:t>
      </w:r>
      <w:bookmarkEnd w:id="353"/>
    </w:p>
    <w:p w14:paraId="4A3E56D0" w14:textId="77777777" w:rsidR="006C67E2" w:rsidRDefault="008B1F2D">
      <w:r>
        <w:t xml:space="preserve">We have successfully introduced a new approach to reduce PV power production variability in Europe with an analytical method. To our knowledge, this is the first study to examine PV power production variability potential with </w:t>
      </w:r>
    </w:p>
    <w:p w14:paraId="54954D5E" w14:textId="77777777" w:rsidR="006C67E2" w:rsidRDefault="006C67E2"/>
    <w:p w14:paraId="7EC5E6E3" w14:textId="77777777" w:rsidR="006C67E2" w:rsidRDefault="006C67E2"/>
    <w:p w14:paraId="09378735" w14:textId="77777777" w:rsidR="006C67E2" w:rsidRDefault="006C67E2"/>
    <w:p w14:paraId="324AAFBB" w14:textId="77777777" w:rsidR="006C67E2" w:rsidRDefault="006C67E2"/>
    <w:p w14:paraId="76446A9A" w14:textId="77777777" w:rsidR="006C67E2" w:rsidRDefault="006C67E2"/>
    <w:p w14:paraId="39BA95B3" w14:textId="77777777" w:rsidR="006C67E2" w:rsidRDefault="008B1F2D">
      <w:r>
        <w:t xml:space="preserve">In the present work, we </w:t>
      </w:r>
      <w:r>
        <w:t xml:space="preserve">could successfully assess the relation between weather regimes and PV power output variability. </w:t>
      </w:r>
    </w:p>
    <w:p w14:paraId="460DC254" w14:textId="77777777" w:rsidR="006C67E2" w:rsidRDefault="006C67E2"/>
    <w:p w14:paraId="18E4E33D" w14:textId="77777777" w:rsidR="006C67E2" w:rsidRDefault="008B1F2D">
      <w:r>
        <w:t>Bremen 2010</w:t>
      </w:r>
    </w:p>
    <w:p w14:paraId="1FEE6305" w14:textId="77777777" w:rsidR="006C67E2" w:rsidRDefault="008B1F2D">
      <w:pPr>
        <w:pStyle w:val="Listenabsatz"/>
        <w:numPr>
          <w:ilvl w:val="0"/>
          <w:numId w:val="7"/>
        </w:numPr>
      </w:pPr>
      <w:r>
        <w:t xml:space="preserve">At </w:t>
      </w:r>
      <w:proofErr w:type="spellStart"/>
      <w:r>
        <w:t>themoment</w:t>
      </w:r>
      <w:proofErr w:type="spellEnd"/>
      <w:r>
        <w:t xml:space="preserve">, it is not clear if transmission or storage is economically more </w:t>
      </w:r>
      <w:proofErr w:type="gramStart"/>
      <w:r>
        <w:t>advantageous</w:t>
      </w:r>
      <w:proofErr w:type="gramEnd"/>
      <w:r>
        <w:t xml:space="preserve"> </w:t>
      </w:r>
    </w:p>
    <w:p w14:paraId="175971B6" w14:textId="77777777" w:rsidR="006C67E2" w:rsidRDefault="008B1F2D">
      <w:pPr>
        <w:pStyle w:val="Listenabsatz"/>
        <w:numPr>
          <w:ilvl w:val="0"/>
          <w:numId w:val="7"/>
        </w:numPr>
      </w:pPr>
      <w:r>
        <w:t xml:space="preserve">Consequently, less energy from storage facilities is required to meet imbalances </w:t>
      </w:r>
      <w:proofErr w:type="gramStart"/>
      <w:r>
        <w:t>In</w:t>
      </w:r>
      <w:proofErr w:type="gramEnd"/>
      <w:r>
        <w:t xml:space="preserve"> case the consumption is higher than the current generation, either stored energy</w:t>
      </w:r>
      <w:r>
        <w:t xml:space="preserve"> must be released or additional generation units must be activated. The activation of additional generation units requires that several units </w:t>
      </w:r>
      <w:proofErr w:type="gramStart"/>
      <w:r>
        <w:t>are</w:t>
      </w:r>
      <w:proofErr w:type="gramEnd"/>
      <w:r>
        <w:t xml:space="preserve"> operated in stand-by or in part-load. Both options are not economical for large fossil powered generation unit</w:t>
      </w:r>
      <w:r>
        <w:t xml:space="preserve">s. Nuclear power plants </w:t>
      </w:r>
      <w:proofErr w:type="spellStart"/>
      <w:r>
        <w:t>can not</w:t>
      </w:r>
      <w:proofErr w:type="spellEnd"/>
      <w:r>
        <w:t xml:space="preserve"> be used as they require lead times for scheduling up to 1 day. The power of small-scale </w:t>
      </w:r>
      <w:proofErr w:type="spellStart"/>
      <w:r>
        <w:t>gaspowered</w:t>
      </w:r>
      <w:proofErr w:type="spellEnd"/>
      <w:r>
        <w:t xml:space="preserve"> units can be increased very quickly, thus they are ideal to fulfil this kind of service. They run either with natural gas or </w:t>
      </w:r>
      <w:r>
        <w:t>gas from (renewable) biomass plants.</w:t>
      </w:r>
    </w:p>
    <w:p w14:paraId="5D6C241D" w14:textId="77777777" w:rsidR="006C67E2" w:rsidRDefault="006C67E2"/>
    <w:p w14:paraId="18B253F0" w14:textId="77777777" w:rsidR="006C67E2" w:rsidRDefault="006C67E2"/>
    <w:p w14:paraId="0C4AEB24" w14:textId="77777777" w:rsidR="006C67E2" w:rsidRDefault="008B1F2D">
      <w:r>
        <w:t xml:space="preserve">And in line with that the seasonal frequency (FIG XY) of theses </w:t>
      </w:r>
      <w:r>
        <w:rPr>
          <w:color w:val="FF0000"/>
        </w:rPr>
        <w:t xml:space="preserve">weather regimes shows us that they </w:t>
      </w:r>
      <w:r>
        <w:t>occur more in winter than in the other seasons (</w:t>
      </w:r>
      <w:proofErr w:type="spellStart"/>
      <w:r>
        <w:t>nicht</w:t>
      </w:r>
      <w:proofErr w:type="spellEnd"/>
      <w:r>
        <w:t xml:space="preserve"> 100% NAO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312B8C76" w14:textId="77777777" w:rsidR="006C67E2" w:rsidRDefault="008B1F2D">
      <w:r>
        <w:t>Weather regime 1 and 4 a</w:t>
      </w:r>
      <w:r>
        <w:t xml:space="preserve">re more difficult to assign wo well known weather </w:t>
      </w:r>
      <w:proofErr w:type="gramStart"/>
      <w:r>
        <w:t>regime..</w:t>
      </w:r>
      <w:proofErr w:type="gramEnd"/>
      <w:r>
        <w:t xml:space="preserve">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w:t>
      </w:r>
      <w:r>
        <w:t xml:space="preserve">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w:t>
      </w:r>
      <w:proofErr w:type="gramStart"/>
      <w:r>
        <w:t>Europe</w:t>
      </w:r>
      <w:proofErr w:type="gramEnd"/>
    </w:p>
    <w:p w14:paraId="6EB8502C" w14:textId="77777777" w:rsidR="006C67E2" w:rsidRDefault="008B1F2D">
      <w:r>
        <w:t>Weathe</w:t>
      </w:r>
      <w:r>
        <w:t xml:space="preserve">r regime 5 is characterized by a blocking high pressure field like weather regime 5. </w:t>
      </w:r>
    </w:p>
    <w:p w14:paraId="2FE8A8DD" w14:textId="77777777" w:rsidR="006C67E2" w:rsidRDefault="006C67E2"/>
    <w:p w14:paraId="0BA2E9F3" w14:textId="77777777" w:rsidR="006C67E2" w:rsidRDefault="006C67E2"/>
    <w:p w14:paraId="03F5C395" w14:textId="77777777" w:rsidR="006C67E2" w:rsidRDefault="006C67E2"/>
    <w:p w14:paraId="065CD65E" w14:textId="77777777" w:rsidR="006C67E2" w:rsidRDefault="008B1F2D">
      <w:pPr>
        <w:spacing w:after="160" w:line="259" w:lineRule="auto"/>
        <w:ind w:firstLine="0"/>
        <w:jc w:val="left"/>
        <w:rPr>
          <w:rFonts w:eastAsiaTheme="majorEastAsia" w:cstheme="majorBidi"/>
          <w:b/>
          <w:sz w:val="26"/>
          <w:szCs w:val="26"/>
        </w:rPr>
      </w:pPr>
      <w:r>
        <w:br w:type="page"/>
      </w:r>
    </w:p>
    <w:p w14:paraId="32988035" w14:textId="77777777" w:rsidR="006C67E2" w:rsidRDefault="008B1F2D">
      <w:pPr>
        <w:pStyle w:val="berschrift1"/>
        <w:numPr>
          <w:ilvl w:val="0"/>
          <w:numId w:val="2"/>
        </w:numPr>
      </w:pPr>
      <w:bookmarkStart w:id="354" w:name="_Toc66805713"/>
      <w:r>
        <w:lastRenderedPageBreak/>
        <w:t>Appendix</w:t>
      </w:r>
      <w:bookmarkEnd w:id="354"/>
    </w:p>
    <w:p w14:paraId="1F7B439A" w14:textId="77777777" w:rsidR="006C67E2" w:rsidRDefault="008B1F2D">
      <w:proofErr w:type="spellStart"/>
      <w:r>
        <w:t>Apendixapendixapendi</w:t>
      </w:r>
      <w:proofErr w:type="spellEnd"/>
    </w:p>
    <w:p w14:paraId="56DD3652" w14:textId="77777777" w:rsidR="006C67E2" w:rsidRDefault="006C67E2"/>
    <w:tbl>
      <w:tblPr>
        <w:tblStyle w:val="Gitternetztabelle5dunkelAkzent3"/>
        <w:tblpPr w:leftFromText="141" w:rightFromText="141" w:vertAnchor="page" w:horzAnchor="margin" w:tblpY="2847"/>
        <w:tblW w:w="9392" w:type="dxa"/>
        <w:tblCellMar>
          <w:left w:w="98" w:type="dxa"/>
        </w:tblCellMar>
        <w:tblLook w:val="04A0" w:firstRow="1" w:lastRow="0" w:firstColumn="1" w:lastColumn="0" w:noHBand="0" w:noVBand="1"/>
      </w:tblPr>
      <w:tblGrid>
        <w:gridCol w:w="1341"/>
        <w:gridCol w:w="2186"/>
        <w:gridCol w:w="2257"/>
        <w:gridCol w:w="1862"/>
        <w:gridCol w:w="1746"/>
      </w:tblGrid>
      <w:tr w:rsidR="006C67E2" w14:paraId="603968E3" w14:textId="77777777" w:rsidTr="006C67E2">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Pr>
          <w:p w14:paraId="7F79DDA6" w14:textId="77777777" w:rsidR="006C67E2" w:rsidRDefault="006C67E2">
            <w:pPr>
              <w:spacing w:line="240" w:lineRule="auto"/>
              <w:ind w:firstLine="0"/>
              <w:jc w:val="left"/>
              <w:rPr>
                <w:color w:val="FFFFFF" w:themeColor="background1"/>
                <w:lang w:eastAsia="de-CH"/>
              </w:rPr>
            </w:pPr>
          </w:p>
          <w:p w14:paraId="01391ECC" w14:textId="77777777" w:rsidR="006C67E2" w:rsidRDefault="006C67E2">
            <w:pPr>
              <w:spacing w:line="240" w:lineRule="auto"/>
              <w:ind w:firstLine="0"/>
              <w:jc w:val="left"/>
              <w:rPr>
                <w:color w:val="FFFFFF" w:themeColor="background1"/>
                <w:lang w:eastAsia="de-CH"/>
              </w:rPr>
            </w:pPr>
          </w:p>
        </w:tc>
        <w:tc>
          <w:tcPr>
            <w:tcW w:w="2186" w:type="dxa"/>
            <w:tcBorders>
              <w:bottom w:val="nil"/>
            </w:tcBorders>
          </w:tcPr>
          <w:p w14:paraId="075F2465"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Winter (DJF)</w:t>
            </w:r>
          </w:p>
        </w:tc>
        <w:tc>
          <w:tcPr>
            <w:tcW w:w="2257" w:type="dxa"/>
            <w:tcBorders>
              <w:bottom w:val="nil"/>
            </w:tcBorders>
          </w:tcPr>
          <w:p w14:paraId="6803F794"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pring (MAM)</w:t>
            </w:r>
          </w:p>
        </w:tc>
        <w:tc>
          <w:tcPr>
            <w:tcW w:w="1862" w:type="dxa"/>
            <w:tcBorders>
              <w:bottom w:val="nil"/>
            </w:tcBorders>
          </w:tcPr>
          <w:p w14:paraId="7B3DD9A4"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Summer (JJA)</w:t>
            </w:r>
          </w:p>
        </w:tc>
        <w:tc>
          <w:tcPr>
            <w:tcW w:w="1746" w:type="dxa"/>
            <w:tcBorders>
              <w:bottom w:val="nil"/>
            </w:tcBorders>
          </w:tcPr>
          <w:p w14:paraId="0ED36E41"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000000"/>
                <w:lang w:eastAsia="de-CH"/>
              </w:rPr>
            </w:pPr>
            <w:r>
              <w:rPr>
                <w:color w:val="000000"/>
                <w:lang w:eastAsia="de-CH"/>
              </w:rPr>
              <w:t>Autumn (SON)</w:t>
            </w:r>
          </w:p>
        </w:tc>
      </w:tr>
      <w:tr w:rsidR="006C67E2" w14:paraId="2218AD25" w14:textId="77777777" w:rsidTr="006C67E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1579ABED" w14:textId="77777777" w:rsidR="006C67E2" w:rsidRDefault="008B1F2D">
            <w:pPr>
              <w:spacing w:line="240" w:lineRule="auto"/>
              <w:ind w:firstLine="0"/>
              <w:jc w:val="left"/>
              <w:rPr>
                <w:color w:val="000000"/>
                <w:lang w:eastAsia="de-CH"/>
              </w:rPr>
            </w:pPr>
            <w:r>
              <w:rPr>
                <w:color w:val="000000"/>
                <w:lang w:eastAsia="de-CH"/>
              </w:rPr>
              <w:t>WR0</w:t>
            </w:r>
          </w:p>
        </w:tc>
        <w:tc>
          <w:tcPr>
            <w:tcW w:w="2186" w:type="dxa"/>
            <w:vAlign w:val="center"/>
          </w:tcPr>
          <w:p w14:paraId="77C5664E"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9.4%</w:t>
            </w:r>
          </w:p>
        </w:tc>
        <w:tc>
          <w:tcPr>
            <w:tcW w:w="2257" w:type="dxa"/>
            <w:vAlign w:val="center"/>
          </w:tcPr>
          <w:p w14:paraId="6AF2BBEA"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3.7%</w:t>
            </w:r>
          </w:p>
        </w:tc>
        <w:tc>
          <w:tcPr>
            <w:tcW w:w="1862" w:type="dxa"/>
            <w:vAlign w:val="center"/>
          </w:tcPr>
          <w:p w14:paraId="7D1FEA54"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2.6%</w:t>
            </w:r>
          </w:p>
        </w:tc>
        <w:tc>
          <w:tcPr>
            <w:tcW w:w="1746" w:type="dxa"/>
            <w:vAlign w:val="center"/>
          </w:tcPr>
          <w:p w14:paraId="4C6D8F20"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2.4%</w:t>
            </w:r>
          </w:p>
        </w:tc>
      </w:tr>
      <w:tr w:rsidR="006C67E2" w14:paraId="384CC6A6" w14:textId="77777777" w:rsidTr="006C67E2">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27B73B36" w14:textId="77777777" w:rsidR="006C67E2" w:rsidRDefault="008B1F2D">
            <w:pPr>
              <w:spacing w:line="240" w:lineRule="auto"/>
              <w:ind w:firstLine="0"/>
              <w:jc w:val="left"/>
              <w:rPr>
                <w:color w:val="000000"/>
                <w:lang w:eastAsia="de-CH"/>
              </w:rPr>
            </w:pPr>
            <w:r>
              <w:rPr>
                <w:color w:val="000000"/>
                <w:lang w:eastAsia="de-CH"/>
              </w:rPr>
              <w:t>WR1</w:t>
            </w:r>
          </w:p>
        </w:tc>
        <w:tc>
          <w:tcPr>
            <w:tcW w:w="2186" w:type="dxa"/>
            <w:vAlign w:val="center"/>
          </w:tcPr>
          <w:p w14:paraId="3B674722"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1.9%</w:t>
            </w:r>
          </w:p>
        </w:tc>
        <w:tc>
          <w:tcPr>
            <w:tcW w:w="2257" w:type="dxa"/>
            <w:vAlign w:val="center"/>
          </w:tcPr>
          <w:p w14:paraId="0420A5E4"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6.0%</w:t>
            </w:r>
          </w:p>
        </w:tc>
        <w:tc>
          <w:tcPr>
            <w:tcW w:w="1862" w:type="dxa"/>
            <w:vAlign w:val="center"/>
          </w:tcPr>
          <w:p w14:paraId="7388DAB1"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4.5%</w:t>
            </w:r>
          </w:p>
        </w:tc>
        <w:tc>
          <w:tcPr>
            <w:tcW w:w="1746" w:type="dxa"/>
            <w:vAlign w:val="center"/>
          </w:tcPr>
          <w:p w14:paraId="643AA159"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6.4%</w:t>
            </w:r>
          </w:p>
        </w:tc>
      </w:tr>
      <w:tr w:rsidR="006C67E2" w14:paraId="7ABB3642" w14:textId="77777777" w:rsidTr="006C67E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746D96AF" w14:textId="77777777" w:rsidR="006C67E2" w:rsidRDefault="008B1F2D">
            <w:pPr>
              <w:spacing w:line="240" w:lineRule="auto"/>
              <w:ind w:firstLine="0"/>
              <w:jc w:val="left"/>
              <w:rPr>
                <w:color w:val="000000"/>
                <w:lang w:eastAsia="de-CH"/>
              </w:rPr>
            </w:pPr>
            <w:r>
              <w:rPr>
                <w:color w:val="000000"/>
                <w:lang w:eastAsia="de-CH"/>
              </w:rPr>
              <w:t>WR2</w:t>
            </w:r>
          </w:p>
        </w:tc>
        <w:tc>
          <w:tcPr>
            <w:tcW w:w="2186" w:type="dxa"/>
            <w:vAlign w:val="center"/>
          </w:tcPr>
          <w:p w14:paraId="2B3AA33F"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3.9%</w:t>
            </w:r>
          </w:p>
        </w:tc>
        <w:tc>
          <w:tcPr>
            <w:tcW w:w="2257" w:type="dxa"/>
            <w:vAlign w:val="center"/>
          </w:tcPr>
          <w:p w14:paraId="0395827B"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0.1%</w:t>
            </w:r>
          </w:p>
        </w:tc>
        <w:tc>
          <w:tcPr>
            <w:tcW w:w="1862" w:type="dxa"/>
            <w:vAlign w:val="center"/>
          </w:tcPr>
          <w:p w14:paraId="19BB4CF4"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6.2%</w:t>
            </w:r>
          </w:p>
        </w:tc>
        <w:tc>
          <w:tcPr>
            <w:tcW w:w="1746" w:type="dxa"/>
            <w:vAlign w:val="center"/>
          </w:tcPr>
          <w:p w14:paraId="4183DCD2"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9.1%</w:t>
            </w:r>
          </w:p>
        </w:tc>
      </w:tr>
      <w:tr w:rsidR="006C67E2" w14:paraId="6C2640D2" w14:textId="77777777" w:rsidTr="006C67E2">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7B1D773C" w14:textId="77777777" w:rsidR="006C67E2" w:rsidRDefault="008B1F2D">
            <w:pPr>
              <w:spacing w:line="240" w:lineRule="auto"/>
              <w:ind w:firstLine="0"/>
              <w:jc w:val="left"/>
              <w:rPr>
                <w:color w:val="000000"/>
                <w:lang w:eastAsia="de-CH"/>
              </w:rPr>
            </w:pPr>
            <w:r>
              <w:rPr>
                <w:color w:val="000000"/>
                <w:lang w:eastAsia="de-CH"/>
              </w:rPr>
              <w:t>WR3</w:t>
            </w:r>
          </w:p>
        </w:tc>
        <w:tc>
          <w:tcPr>
            <w:tcW w:w="2186" w:type="dxa"/>
            <w:vAlign w:val="center"/>
          </w:tcPr>
          <w:p w14:paraId="34744357"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3.9%</w:t>
            </w:r>
          </w:p>
        </w:tc>
        <w:tc>
          <w:tcPr>
            <w:tcW w:w="2257" w:type="dxa"/>
            <w:vAlign w:val="center"/>
          </w:tcPr>
          <w:p w14:paraId="6B4834E6"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2.5%</w:t>
            </w:r>
          </w:p>
        </w:tc>
        <w:tc>
          <w:tcPr>
            <w:tcW w:w="1862" w:type="dxa"/>
            <w:vAlign w:val="center"/>
          </w:tcPr>
          <w:p w14:paraId="4C2242A8"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5.6%</w:t>
            </w:r>
          </w:p>
        </w:tc>
        <w:tc>
          <w:tcPr>
            <w:tcW w:w="1746" w:type="dxa"/>
            <w:vAlign w:val="center"/>
          </w:tcPr>
          <w:p w14:paraId="5963FE79"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6.6%</w:t>
            </w:r>
          </w:p>
        </w:tc>
      </w:tr>
      <w:tr w:rsidR="006C67E2" w14:paraId="56972A66" w14:textId="77777777" w:rsidTr="006C67E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1291A277" w14:textId="77777777" w:rsidR="006C67E2" w:rsidRDefault="008B1F2D">
            <w:pPr>
              <w:spacing w:line="240" w:lineRule="auto"/>
              <w:ind w:firstLine="0"/>
              <w:jc w:val="left"/>
              <w:rPr>
                <w:color w:val="000000"/>
                <w:lang w:eastAsia="de-CH"/>
              </w:rPr>
            </w:pPr>
            <w:r>
              <w:rPr>
                <w:color w:val="000000"/>
                <w:lang w:eastAsia="de-CH"/>
              </w:rPr>
              <w:t>WR4</w:t>
            </w:r>
          </w:p>
        </w:tc>
        <w:tc>
          <w:tcPr>
            <w:tcW w:w="2186" w:type="dxa"/>
            <w:vAlign w:val="center"/>
          </w:tcPr>
          <w:p w14:paraId="7812718A"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9.7%</w:t>
            </w:r>
          </w:p>
        </w:tc>
        <w:tc>
          <w:tcPr>
            <w:tcW w:w="2257" w:type="dxa"/>
            <w:vAlign w:val="center"/>
          </w:tcPr>
          <w:p w14:paraId="769AB1D1"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4.3%</w:t>
            </w:r>
          </w:p>
        </w:tc>
        <w:tc>
          <w:tcPr>
            <w:tcW w:w="1862" w:type="dxa"/>
            <w:vAlign w:val="center"/>
          </w:tcPr>
          <w:p w14:paraId="27A49457"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7.6%</w:t>
            </w:r>
          </w:p>
        </w:tc>
        <w:tc>
          <w:tcPr>
            <w:tcW w:w="1746" w:type="dxa"/>
            <w:vAlign w:val="center"/>
          </w:tcPr>
          <w:p w14:paraId="6FDB995B"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1.7%</w:t>
            </w:r>
          </w:p>
        </w:tc>
      </w:tr>
      <w:tr w:rsidR="006C67E2" w14:paraId="55292887" w14:textId="77777777" w:rsidTr="006C67E2">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00426C17" w14:textId="77777777" w:rsidR="006C67E2" w:rsidRDefault="008B1F2D">
            <w:pPr>
              <w:spacing w:line="240" w:lineRule="auto"/>
              <w:ind w:firstLine="0"/>
              <w:jc w:val="left"/>
              <w:rPr>
                <w:color w:val="000000"/>
                <w:lang w:eastAsia="de-CH"/>
              </w:rPr>
            </w:pPr>
            <w:r>
              <w:rPr>
                <w:color w:val="000000"/>
                <w:lang w:eastAsia="de-CH"/>
              </w:rPr>
              <w:t>WR5</w:t>
            </w:r>
          </w:p>
        </w:tc>
        <w:tc>
          <w:tcPr>
            <w:tcW w:w="2186" w:type="dxa"/>
            <w:vAlign w:val="center"/>
          </w:tcPr>
          <w:p w14:paraId="0F396A74"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4.0%</w:t>
            </w:r>
          </w:p>
        </w:tc>
        <w:tc>
          <w:tcPr>
            <w:tcW w:w="2257" w:type="dxa"/>
            <w:vAlign w:val="center"/>
          </w:tcPr>
          <w:p w14:paraId="28B58B2E"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3.3%</w:t>
            </w:r>
          </w:p>
        </w:tc>
        <w:tc>
          <w:tcPr>
            <w:tcW w:w="1862" w:type="dxa"/>
            <w:vAlign w:val="center"/>
          </w:tcPr>
          <w:p w14:paraId="57A93DE8"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4.1%</w:t>
            </w:r>
          </w:p>
        </w:tc>
        <w:tc>
          <w:tcPr>
            <w:tcW w:w="1746" w:type="dxa"/>
            <w:vAlign w:val="center"/>
          </w:tcPr>
          <w:p w14:paraId="12B8C34D"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12.6%</w:t>
            </w:r>
          </w:p>
        </w:tc>
      </w:tr>
      <w:tr w:rsidR="006C67E2" w14:paraId="7AEBA0DE" w14:textId="77777777" w:rsidTr="006C67E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2704AECB" w14:textId="77777777" w:rsidR="006C67E2" w:rsidRDefault="008B1F2D">
            <w:pPr>
              <w:spacing w:line="240" w:lineRule="auto"/>
              <w:ind w:firstLine="0"/>
              <w:jc w:val="left"/>
              <w:rPr>
                <w:color w:val="000000"/>
                <w:lang w:eastAsia="de-CH"/>
              </w:rPr>
            </w:pPr>
            <w:r>
              <w:rPr>
                <w:color w:val="000000"/>
                <w:lang w:eastAsia="de-CH"/>
              </w:rPr>
              <w:t>WR6</w:t>
            </w:r>
          </w:p>
        </w:tc>
        <w:tc>
          <w:tcPr>
            <w:tcW w:w="2186" w:type="dxa"/>
            <w:vAlign w:val="center"/>
          </w:tcPr>
          <w:p w14:paraId="79B25CDC"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1.4%</w:t>
            </w:r>
          </w:p>
        </w:tc>
        <w:tc>
          <w:tcPr>
            <w:tcW w:w="2257" w:type="dxa"/>
            <w:vAlign w:val="center"/>
          </w:tcPr>
          <w:p w14:paraId="4AA17030"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3.1%</w:t>
            </w:r>
          </w:p>
        </w:tc>
        <w:tc>
          <w:tcPr>
            <w:tcW w:w="1862" w:type="dxa"/>
            <w:vAlign w:val="center"/>
          </w:tcPr>
          <w:p w14:paraId="2E59BC7A"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1.8%</w:t>
            </w:r>
          </w:p>
        </w:tc>
        <w:tc>
          <w:tcPr>
            <w:tcW w:w="1746" w:type="dxa"/>
            <w:vAlign w:val="center"/>
          </w:tcPr>
          <w:p w14:paraId="43A06265" w14:textId="77777777" w:rsidR="006C67E2" w:rsidRDefault="008B1F2D">
            <w:pPr>
              <w:spacing w:line="240" w:lineRule="auto"/>
              <w:jc w:val="left"/>
              <w:cnfStyle w:val="000000100000" w:firstRow="0" w:lastRow="0" w:firstColumn="0" w:lastColumn="0" w:oddVBand="0" w:evenVBand="0" w:oddHBand="1" w:evenHBand="0" w:firstRowFirstColumn="0" w:firstRowLastColumn="0" w:lastRowFirstColumn="0" w:lastRowLastColumn="0"/>
            </w:pPr>
            <w:r>
              <w:t>14.1%</w:t>
            </w:r>
          </w:p>
        </w:tc>
      </w:tr>
      <w:tr w:rsidR="006C67E2" w14:paraId="04FAD0D9" w14:textId="77777777" w:rsidTr="006C67E2">
        <w:trPr>
          <w:trHeight w:val="272"/>
        </w:trPr>
        <w:tc>
          <w:tcPr>
            <w:cnfStyle w:val="001000000000" w:firstRow="0" w:lastRow="0" w:firstColumn="1" w:lastColumn="0" w:oddVBand="0" w:evenVBand="0" w:oddHBand="0" w:evenHBand="0" w:firstRowFirstColumn="0" w:firstRowLastColumn="0" w:lastRowFirstColumn="0" w:lastRowLastColumn="0"/>
            <w:tcW w:w="1341" w:type="dxa"/>
            <w:tcBorders>
              <w:right w:val="nil"/>
            </w:tcBorders>
          </w:tcPr>
          <w:p w14:paraId="3C875F3B" w14:textId="77777777" w:rsidR="006C67E2" w:rsidRDefault="008B1F2D">
            <w:pPr>
              <w:spacing w:line="240" w:lineRule="auto"/>
              <w:ind w:firstLine="0"/>
              <w:jc w:val="left"/>
              <w:rPr>
                <w:color w:val="000000"/>
                <w:lang w:eastAsia="de-CH"/>
              </w:rPr>
            </w:pPr>
            <w:r>
              <w:rPr>
                <w:color w:val="000000"/>
                <w:lang w:eastAsia="de-CH"/>
              </w:rPr>
              <w:t>no regime</w:t>
            </w:r>
          </w:p>
        </w:tc>
        <w:tc>
          <w:tcPr>
            <w:tcW w:w="2186" w:type="dxa"/>
            <w:vAlign w:val="center"/>
          </w:tcPr>
          <w:p w14:paraId="305D3A91"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5.8%</w:t>
            </w:r>
          </w:p>
        </w:tc>
        <w:tc>
          <w:tcPr>
            <w:tcW w:w="2257" w:type="dxa"/>
            <w:vAlign w:val="center"/>
          </w:tcPr>
          <w:p w14:paraId="039CA83E"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7.0%</w:t>
            </w:r>
          </w:p>
        </w:tc>
        <w:tc>
          <w:tcPr>
            <w:tcW w:w="1862" w:type="dxa"/>
            <w:vAlign w:val="center"/>
          </w:tcPr>
          <w:p w14:paraId="2BEF04A7"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7.5%</w:t>
            </w:r>
          </w:p>
        </w:tc>
        <w:tc>
          <w:tcPr>
            <w:tcW w:w="1746" w:type="dxa"/>
            <w:vAlign w:val="center"/>
          </w:tcPr>
          <w:p w14:paraId="0B924201" w14:textId="77777777" w:rsidR="006C67E2" w:rsidRDefault="008B1F2D">
            <w:pPr>
              <w:spacing w:line="240" w:lineRule="auto"/>
              <w:jc w:val="left"/>
              <w:cnfStyle w:val="000000000000" w:firstRow="0" w:lastRow="0" w:firstColumn="0" w:lastColumn="0" w:oddVBand="0" w:evenVBand="0" w:oddHBand="0" w:evenHBand="0" w:firstRowFirstColumn="0" w:firstRowLastColumn="0" w:lastRowFirstColumn="0" w:lastRowLastColumn="0"/>
            </w:pPr>
            <w:r>
              <w:t>7.0%</w:t>
            </w:r>
          </w:p>
        </w:tc>
      </w:tr>
    </w:tbl>
    <w:p w14:paraId="252AB5F4" w14:textId="77777777" w:rsidR="006C67E2" w:rsidRDefault="008B1F2D">
      <w:pPr>
        <w:pStyle w:val="Beschriftung"/>
        <w:keepNext/>
      </w:pPr>
      <w:bookmarkStart w:id="355" w:name="_Ref66631052"/>
      <w:r>
        <w:t xml:space="preserve">Table </w:t>
      </w:r>
      <w:r>
        <w:fldChar w:fldCharType="begin"/>
      </w:r>
      <w:r>
        <w:instrText>SEQ Table \* ARABIC</w:instrText>
      </w:r>
      <w:r>
        <w:fldChar w:fldCharType="separate"/>
      </w:r>
      <w:r>
        <w:t>5</w:t>
      </w:r>
      <w:r>
        <w:fldChar w:fldCharType="end"/>
      </w:r>
      <w:bookmarkEnd w:id="355"/>
      <w:r>
        <w:t xml:space="preserve">: The defined seven weather regimes and no regime and their </w:t>
      </w:r>
      <w:r>
        <w:t>frequency throughout the season.</w:t>
      </w:r>
    </w:p>
    <w:p w14:paraId="7293100E" w14:textId="77777777" w:rsidR="006C67E2" w:rsidRDefault="006C67E2"/>
    <w:p w14:paraId="0EDBCEB1" w14:textId="77777777" w:rsidR="006C67E2" w:rsidRDefault="006C67E2"/>
    <w:p w14:paraId="21951B78" w14:textId="77777777" w:rsidR="006C67E2" w:rsidRDefault="006C67E2"/>
    <w:p w14:paraId="704B82CA" w14:textId="77777777" w:rsidR="006C67E2" w:rsidRDefault="006C67E2"/>
    <w:p w14:paraId="1BE56211" w14:textId="77777777" w:rsidR="006C67E2" w:rsidRDefault="006C67E2"/>
    <w:p w14:paraId="49EFE231" w14:textId="77777777" w:rsidR="006C67E2" w:rsidRDefault="006C67E2"/>
    <w:p w14:paraId="12C55E9A" w14:textId="77777777" w:rsidR="006C67E2" w:rsidRDefault="008B1F2D">
      <w:r>
        <w:br w:type="page"/>
      </w:r>
    </w:p>
    <w:p w14:paraId="38CAE388" w14:textId="77777777" w:rsidR="006C67E2" w:rsidRDefault="006C67E2">
      <w:pPr>
        <w:spacing w:after="160" w:line="259" w:lineRule="auto"/>
        <w:ind w:firstLine="0"/>
        <w:jc w:val="left"/>
      </w:pPr>
    </w:p>
    <w:p w14:paraId="5A87AAFA" w14:textId="77777777" w:rsidR="006C67E2" w:rsidRDefault="008B1F2D">
      <w:pPr>
        <w:pStyle w:val="Beschriftung"/>
        <w:keepNext/>
      </w:pPr>
      <w:bookmarkStart w:id="356" w:name="_Ref66783785"/>
      <w:r>
        <w:t xml:space="preserve">Table </w:t>
      </w:r>
      <w:r>
        <w:fldChar w:fldCharType="begin"/>
      </w:r>
      <w:r>
        <w:instrText>SEQ Table \* ARABIC</w:instrText>
      </w:r>
      <w:r>
        <w:fldChar w:fldCharType="separate"/>
      </w:r>
      <w:r>
        <w:t>6</w:t>
      </w:r>
      <w:r>
        <w:fldChar w:fldCharType="end"/>
      </w:r>
      <w:bookmarkEnd w:id="356"/>
      <w:r>
        <w:t>: Current (2019) and projected (2030) PV power production anomaly (difference to the seasonal mean) estimates per weather regime and season. The projection to 2030 is based on the Natio</w:t>
      </w:r>
      <w:r>
        <w:t>nal energy and climate plans (NECPs). Framed in blue are the lowest anomalies per season and framed in red are the highest anomalies per season.</w:t>
      </w:r>
    </w:p>
    <w:tbl>
      <w:tblPr>
        <w:tblStyle w:val="Gitternetztabelle5dunkelAkzent3"/>
        <w:tblW w:w="9634" w:type="dxa"/>
        <w:jc w:val="center"/>
        <w:tblLook w:val="04A0" w:firstRow="1" w:lastRow="0" w:firstColumn="1" w:lastColumn="0" w:noHBand="0" w:noVBand="1"/>
      </w:tblPr>
      <w:tblGrid>
        <w:gridCol w:w="887"/>
        <w:gridCol w:w="1153"/>
        <w:gridCol w:w="3714"/>
        <w:gridCol w:w="3880"/>
      </w:tblGrid>
      <w:tr w:rsidR="006C67E2" w14:paraId="0AF4E368" w14:textId="77777777" w:rsidTr="006C67E2">
        <w:trPr>
          <w:cnfStyle w:val="100000000000" w:firstRow="1" w:lastRow="0" w:firstColumn="0" w:lastColumn="0" w:oddVBand="0" w:evenVBand="0" w:oddHBand="0"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886" w:type="dxa"/>
          </w:tcPr>
          <w:p w14:paraId="21B7191B" w14:textId="77777777" w:rsidR="006C67E2" w:rsidRDefault="006C67E2">
            <w:pPr>
              <w:spacing w:line="240" w:lineRule="auto"/>
              <w:ind w:firstLine="0"/>
              <w:jc w:val="left"/>
              <w:rPr>
                <w:color w:val="FFFFFF" w:themeColor="background1"/>
                <w:sz w:val="24"/>
                <w:szCs w:val="24"/>
                <w:lang w:eastAsia="de-CH"/>
              </w:rPr>
            </w:pPr>
          </w:p>
        </w:tc>
        <w:tc>
          <w:tcPr>
            <w:tcW w:w="1153" w:type="dxa"/>
            <w:tcBorders>
              <w:bottom w:val="nil"/>
            </w:tcBorders>
          </w:tcPr>
          <w:p w14:paraId="084AE3F3" w14:textId="77777777" w:rsidR="006C67E2" w:rsidRDefault="006C67E2">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eastAsia="de-CH"/>
              </w:rPr>
            </w:pPr>
          </w:p>
        </w:tc>
        <w:tc>
          <w:tcPr>
            <w:tcW w:w="3714" w:type="dxa"/>
            <w:tcBorders>
              <w:bottom w:val="nil"/>
            </w:tcBorders>
          </w:tcPr>
          <w:p w14:paraId="3C178B2A"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 2019 (GW)</w:t>
            </w:r>
          </w:p>
        </w:tc>
        <w:tc>
          <w:tcPr>
            <w:tcW w:w="3880" w:type="dxa"/>
            <w:tcBorders>
              <w:bottom w:val="nil"/>
            </w:tcBorders>
          </w:tcPr>
          <w:p w14:paraId="6E429256"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 2030 (GW)</w:t>
            </w:r>
          </w:p>
        </w:tc>
      </w:tr>
      <w:tr w:rsidR="006C67E2" w14:paraId="57143152"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6FC4D17D"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Winter</w:t>
            </w:r>
            <w:r>
              <w:rPr>
                <w:rFonts w:ascii="Calibri" w:hAnsi="Calibri" w:cs="Calibri"/>
                <w:color w:val="000000"/>
                <w:u w:val="single"/>
                <w:lang w:eastAsia="de-CH"/>
              </w:rPr>
              <w:br/>
            </w:r>
            <w:r>
              <w:rPr>
                <w:rFonts w:ascii="Calibri" w:hAnsi="Calibri" w:cs="Calibri"/>
                <w:color w:val="000000"/>
                <w:lang w:eastAsia="de-CH"/>
              </w:rPr>
              <w:t xml:space="preserve">Mean </w:t>
            </w:r>
            <w:r>
              <w:rPr>
                <w:rFonts w:ascii="Calibri" w:hAnsi="Calibri" w:cs="Calibri"/>
                <w:color w:val="000000"/>
                <w:lang w:eastAsia="de-CH"/>
              </w:rPr>
              <w:t>production: 8.6 GW</w:t>
            </w:r>
          </w:p>
        </w:tc>
        <w:tc>
          <w:tcPr>
            <w:tcW w:w="1153" w:type="dxa"/>
            <w:tcBorders>
              <w:top w:val="nil"/>
              <w:left w:val="nil"/>
              <w:bottom w:val="nil"/>
              <w:right w:val="nil"/>
            </w:tcBorders>
          </w:tcPr>
          <w:p w14:paraId="6CA597E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top w:val="single" w:sz="4" w:space="0" w:color="0070C0"/>
              <w:left w:val="nil"/>
              <w:bottom w:val="single" w:sz="4" w:space="0" w:color="0070C0"/>
            </w:tcBorders>
            <w:vAlign w:val="center"/>
          </w:tcPr>
          <w:p w14:paraId="27C15D8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c>
          <w:tcPr>
            <w:tcW w:w="3880" w:type="dxa"/>
            <w:tcBorders>
              <w:top w:val="single" w:sz="4" w:space="0" w:color="0070C0"/>
              <w:bottom w:val="single" w:sz="4" w:space="0" w:color="0070C0"/>
            </w:tcBorders>
            <w:vAlign w:val="bottom"/>
          </w:tcPr>
          <w:p w14:paraId="402E9B9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w:t>
            </w:r>
          </w:p>
        </w:tc>
      </w:tr>
      <w:tr w:rsidR="006C67E2" w14:paraId="6C3BDA66"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CB4F07B"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0070C0"/>
            </w:tcBorders>
          </w:tcPr>
          <w:p w14:paraId="047A626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661E848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9</w:t>
            </w:r>
          </w:p>
        </w:tc>
        <w:tc>
          <w:tcPr>
            <w:tcW w:w="3880" w:type="dxa"/>
            <w:tcBorders>
              <w:top w:val="single" w:sz="4" w:space="0" w:color="0070C0"/>
              <w:left w:val="single" w:sz="4" w:space="0" w:color="0070C0"/>
              <w:bottom w:val="single" w:sz="4" w:space="0" w:color="0070C0"/>
              <w:right w:val="single" w:sz="4" w:space="0" w:color="0070C0"/>
            </w:tcBorders>
            <w:vAlign w:val="bottom"/>
          </w:tcPr>
          <w:p w14:paraId="3BCE165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r>
      <w:tr w:rsidR="006C67E2" w14:paraId="22509215"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F36703E"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767CD7A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2E6A3FC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8</w:t>
            </w:r>
          </w:p>
        </w:tc>
        <w:tc>
          <w:tcPr>
            <w:tcW w:w="3880" w:type="dxa"/>
            <w:tcBorders>
              <w:top w:val="single" w:sz="4" w:space="0" w:color="0070C0"/>
              <w:bottom w:val="single" w:sz="4" w:space="0" w:color="C00000"/>
            </w:tcBorders>
            <w:vAlign w:val="bottom"/>
          </w:tcPr>
          <w:p w14:paraId="3D1D263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5</w:t>
            </w:r>
          </w:p>
        </w:tc>
      </w:tr>
      <w:tr w:rsidR="006C67E2" w14:paraId="0330CA54"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800F1A5"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2742FB6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right w:val="single" w:sz="4" w:space="0" w:color="C00000"/>
            </w:tcBorders>
            <w:vAlign w:val="center"/>
          </w:tcPr>
          <w:p w14:paraId="4FB30AD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5</w:t>
            </w:r>
          </w:p>
        </w:tc>
        <w:tc>
          <w:tcPr>
            <w:tcW w:w="3880" w:type="dxa"/>
            <w:tcBorders>
              <w:top w:val="single" w:sz="4" w:space="0" w:color="C00000"/>
              <w:left w:val="single" w:sz="4" w:space="0" w:color="C00000"/>
              <w:bottom w:val="single" w:sz="4" w:space="0" w:color="C00000"/>
              <w:right w:val="single" w:sz="4" w:space="0" w:color="C00000"/>
            </w:tcBorders>
            <w:vAlign w:val="bottom"/>
          </w:tcPr>
          <w:p w14:paraId="22B48A7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w:t>
            </w:r>
          </w:p>
        </w:tc>
      </w:tr>
      <w:tr w:rsidR="006C67E2" w14:paraId="1AEE20CD"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1CEBCDB"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732FC3D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left w:val="nil"/>
            </w:tcBorders>
            <w:vAlign w:val="center"/>
          </w:tcPr>
          <w:p w14:paraId="0A7945B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7</w:t>
            </w:r>
          </w:p>
        </w:tc>
        <w:tc>
          <w:tcPr>
            <w:tcW w:w="3880" w:type="dxa"/>
            <w:tcBorders>
              <w:top w:val="single" w:sz="4" w:space="0" w:color="C00000"/>
            </w:tcBorders>
            <w:vAlign w:val="bottom"/>
          </w:tcPr>
          <w:p w14:paraId="6973CF8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w:t>
            </w:r>
          </w:p>
        </w:tc>
      </w:tr>
      <w:tr w:rsidR="006C67E2" w14:paraId="05DC1762"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C6D2460"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421950C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nil"/>
              <w:bottom w:val="single" w:sz="4" w:space="0" w:color="C00000"/>
            </w:tcBorders>
            <w:vAlign w:val="center"/>
          </w:tcPr>
          <w:p w14:paraId="603D2E0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2</w:t>
            </w:r>
          </w:p>
        </w:tc>
        <w:tc>
          <w:tcPr>
            <w:tcW w:w="3880" w:type="dxa"/>
            <w:tcBorders>
              <w:top w:val="nil"/>
              <w:bottom w:val="nil"/>
            </w:tcBorders>
            <w:vAlign w:val="bottom"/>
          </w:tcPr>
          <w:p w14:paraId="261B717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6C67E2" w14:paraId="2D0CD563"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779AC78"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C00000"/>
            </w:tcBorders>
          </w:tcPr>
          <w:p w14:paraId="41DA555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single" w:sz="4" w:space="0" w:color="C00000"/>
              <w:bottom w:val="single" w:sz="4" w:space="0" w:color="C00000"/>
              <w:right w:val="single" w:sz="4" w:space="0" w:color="C00000"/>
            </w:tcBorders>
            <w:vAlign w:val="center"/>
          </w:tcPr>
          <w:p w14:paraId="70085A4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7</w:t>
            </w:r>
          </w:p>
        </w:tc>
        <w:tc>
          <w:tcPr>
            <w:tcW w:w="3880" w:type="dxa"/>
            <w:tcBorders>
              <w:top w:val="nil"/>
              <w:left w:val="nil"/>
              <w:bottom w:val="nil"/>
              <w:right w:val="nil"/>
            </w:tcBorders>
            <w:vAlign w:val="bottom"/>
          </w:tcPr>
          <w:p w14:paraId="0B7BF25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6C67E2" w14:paraId="08E993A1"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0631260"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53C4DDC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top w:val="single" w:sz="4" w:space="0" w:color="C00000"/>
              <w:left w:val="nil"/>
            </w:tcBorders>
            <w:vAlign w:val="center"/>
          </w:tcPr>
          <w:p w14:paraId="427D845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2</w:t>
            </w:r>
          </w:p>
        </w:tc>
        <w:tc>
          <w:tcPr>
            <w:tcW w:w="3880" w:type="dxa"/>
            <w:tcBorders>
              <w:top w:val="nil"/>
            </w:tcBorders>
            <w:vAlign w:val="bottom"/>
          </w:tcPr>
          <w:p w14:paraId="644A13E1"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6C67E2" w14:paraId="32D99F3F"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03D148C1"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Spring</w:t>
            </w:r>
            <w:r>
              <w:rPr>
                <w:rFonts w:ascii="Calibri" w:hAnsi="Calibri" w:cs="Calibri"/>
                <w:color w:val="000000"/>
                <w:u w:val="single"/>
                <w:lang w:eastAsia="de-CH"/>
              </w:rPr>
              <w:br/>
            </w:r>
            <w:r>
              <w:rPr>
                <w:rFonts w:ascii="Calibri" w:hAnsi="Calibri" w:cs="Calibri"/>
                <w:color w:val="000000"/>
                <w:lang w:eastAsia="de-CH"/>
              </w:rPr>
              <w:t>Mean production: 21.7 GW</w:t>
            </w:r>
          </w:p>
        </w:tc>
        <w:tc>
          <w:tcPr>
            <w:tcW w:w="1153" w:type="dxa"/>
            <w:tcBorders>
              <w:top w:val="nil"/>
              <w:left w:val="nil"/>
              <w:bottom w:val="nil"/>
              <w:right w:val="nil"/>
            </w:tcBorders>
          </w:tcPr>
          <w:p w14:paraId="0EE0CF9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top w:val="single" w:sz="4" w:space="0" w:color="0070C0"/>
              <w:left w:val="nil"/>
              <w:bottom w:val="single" w:sz="4" w:space="0" w:color="0070C0"/>
            </w:tcBorders>
            <w:vAlign w:val="center"/>
          </w:tcPr>
          <w:p w14:paraId="61894FB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4</w:t>
            </w:r>
          </w:p>
        </w:tc>
        <w:tc>
          <w:tcPr>
            <w:tcW w:w="3880" w:type="dxa"/>
            <w:tcBorders>
              <w:top w:val="single" w:sz="4" w:space="0" w:color="0070C0"/>
              <w:bottom w:val="single" w:sz="4" w:space="0" w:color="0070C0"/>
            </w:tcBorders>
            <w:vAlign w:val="bottom"/>
          </w:tcPr>
          <w:p w14:paraId="6BC2FFBB"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6C67E2" w14:paraId="53C675FF"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1BF0688"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0070C0"/>
            </w:tcBorders>
          </w:tcPr>
          <w:p w14:paraId="786A76A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2756F06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3</w:t>
            </w:r>
          </w:p>
        </w:tc>
        <w:tc>
          <w:tcPr>
            <w:tcW w:w="3880" w:type="dxa"/>
            <w:tcBorders>
              <w:top w:val="single" w:sz="4" w:space="0" w:color="0070C0"/>
              <w:left w:val="single" w:sz="4" w:space="0" w:color="0070C0"/>
              <w:bottom w:val="single" w:sz="4" w:space="0" w:color="0070C0"/>
              <w:right w:val="single" w:sz="4" w:space="0" w:color="0070C0"/>
            </w:tcBorders>
            <w:vAlign w:val="bottom"/>
          </w:tcPr>
          <w:p w14:paraId="4D51BCD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1</w:t>
            </w:r>
          </w:p>
        </w:tc>
      </w:tr>
      <w:tr w:rsidR="006C67E2" w14:paraId="0A415ECC"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FA99512"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27C8C0C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5B98B29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c>
          <w:tcPr>
            <w:tcW w:w="3880" w:type="dxa"/>
            <w:tcBorders>
              <w:top w:val="single" w:sz="4" w:space="0" w:color="0070C0"/>
            </w:tcBorders>
            <w:vAlign w:val="bottom"/>
          </w:tcPr>
          <w:p w14:paraId="0C072C7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6C67E2" w14:paraId="075E7DEA"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08DE66DE"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571D134F"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117AB48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5</w:t>
            </w:r>
          </w:p>
        </w:tc>
        <w:tc>
          <w:tcPr>
            <w:tcW w:w="3880" w:type="dxa"/>
            <w:vAlign w:val="bottom"/>
          </w:tcPr>
          <w:p w14:paraId="2B6CC8C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4</w:t>
            </w:r>
          </w:p>
        </w:tc>
      </w:tr>
      <w:tr w:rsidR="006C67E2" w14:paraId="75749AF7"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F113FC4"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63C8202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top w:val="single" w:sz="4" w:space="0" w:color="C00000"/>
              <w:left w:val="nil"/>
              <w:bottom w:val="single" w:sz="4" w:space="0" w:color="C00000"/>
            </w:tcBorders>
            <w:vAlign w:val="center"/>
          </w:tcPr>
          <w:p w14:paraId="0F86BC8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c>
          <w:tcPr>
            <w:tcW w:w="3880" w:type="dxa"/>
            <w:tcBorders>
              <w:top w:val="single" w:sz="4" w:space="0" w:color="C00000"/>
              <w:bottom w:val="single" w:sz="4" w:space="0" w:color="C00000"/>
            </w:tcBorders>
            <w:vAlign w:val="bottom"/>
          </w:tcPr>
          <w:p w14:paraId="3EFC707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6C67E2" w14:paraId="5DEEAEA0"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569E5FA"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C00000"/>
            </w:tcBorders>
          </w:tcPr>
          <w:p w14:paraId="1AA85F3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4858BD8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3</w:t>
            </w:r>
          </w:p>
        </w:tc>
        <w:tc>
          <w:tcPr>
            <w:tcW w:w="3880" w:type="dxa"/>
            <w:tcBorders>
              <w:top w:val="single" w:sz="4" w:space="0" w:color="C00000"/>
              <w:left w:val="single" w:sz="4" w:space="0" w:color="C00000"/>
              <w:bottom w:val="single" w:sz="4" w:space="0" w:color="C00000"/>
              <w:right w:val="single" w:sz="4" w:space="0" w:color="C00000"/>
            </w:tcBorders>
            <w:vAlign w:val="bottom"/>
          </w:tcPr>
          <w:p w14:paraId="0F6CD9DD"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6C67E2" w14:paraId="233EFCB6"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8AE2AEF"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3CB1E18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0F24BAB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7</w:t>
            </w:r>
          </w:p>
        </w:tc>
        <w:tc>
          <w:tcPr>
            <w:tcW w:w="3880" w:type="dxa"/>
            <w:tcBorders>
              <w:top w:val="single" w:sz="4" w:space="0" w:color="C00000"/>
            </w:tcBorders>
            <w:vAlign w:val="bottom"/>
          </w:tcPr>
          <w:p w14:paraId="0F1B3EA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w:t>
            </w:r>
          </w:p>
        </w:tc>
      </w:tr>
      <w:tr w:rsidR="006C67E2" w14:paraId="68A84B89"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2719182"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19E7F55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72BB6DD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5</w:t>
            </w:r>
          </w:p>
        </w:tc>
        <w:tc>
          <w:tcPr>
            <w:tcW w:w="3880" w:type="dxa"/>
            <w:vAlign w:val="bottom"/>
          </w:tcPr>
          <w:p w14:paraId="1B7167D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6C67E2" w14:paraId="5C511264"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1B66B0B8"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Summer</w:t>
            </w:r>
            <w:r>
              <w:rPr>
                <w:rFonts w:ascii="Calibri" w:hAnsi="Calibri" w:cs="Calibri"/>
                <w:color w:val="000000"/>
                <w:u w:val="single"/>
                <w:lang w:eastAsia="de-CH"/>
              </w:rPr>
              <w:br/>
            </w:r>
            <w:r>
              <w:rPr>
                <w:rFonts w:ascii="Calibri" w:hAnsi="Calibri" w:cs="Calibri"/>
                <w:color w:val="000000"/>
                <w:lang w:eastAsia="de-CH"/>
              </w:rPr>
              <w:t>Mean production: 25.7 GW</w:t>
            </w:r>
          </w:p>
        </w:tc>
        <w:tc>
          <w:tcPr>
            <w:tcW w:w="1153" w:type="dxa"/>
            <w:tcBorders>
              <w:top w:val="nil"/>
              <w:left w:val="nil"/>
              <w:bottom w:val="nil"/>
              <w:right w:val="nil"/>
            </w:tcBorders>
          </w:tcPr>
          <w:p w14:paraId="4D96568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top w:val="single" w:sz="4" w:space="0" w:color="0070C0"/>
              <w:left w:val="nil"/>
              <w:bottom w:val="single" w:sz="4" w:space="0" w:color="0070C0"/>
            </w:tcBorders>
            <w:vAlign w:val="center"/>
          </w:tcPr>
          <w:p w14:paraId="1B82C1D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c>
          <w:tcPr>
            <w:tcW w:w="3880" w:type="dxa"/>
            <w:tcBorders>
              <w:top w:val="single" w:sz="4" w:space="0" w:color="0070C0"/>
              <w:bottom w:val="single" w:sz="4" w:space="0" w:color="0070C0"/>
            </w:tcBorders>
            <w:vAlign w:val="bottom"/>
          </w:tcPr>
          <w:p w14:paraId="02539A3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2</w:t>
            </w:r>
          </w:p>
        </w:tc>
      </w:tr>
      <w:tr w:rsidR="006C67E2" w14:paraId="28684950"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D3B6651"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0070C0"/>
            </w:tcBorders>
          </w:tcPr>
          <w:p w14:paraId="5AD0EFB1"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1C8830F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c>
          <w:tcPr>
            <w:tcW w:w="3880" w:type="dxa"/>
            <w:tcBorders>
              <w:top w:val="single" w:sz="4" w:space="0" w:color="0070C0"/>
              <w:left w:val="single" w:sz="4" w:space="0" w:color="0070C0"/>
              <w:bottom w:val="single" w:sz="4" w:space="0" w:color="0070C0"/>
              <w:right w:val="single" w:sz="4" w:space="0" w:color="0070C0"/>
            </w:tcBorders>
            <w:vAlign w:val="bottom"/>
          </w:tcPr>
          <w:p w14:paraId="2FCB618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w:t>
            </w:r>
          </w:p>
        </w:tc>
      </w:tr>
      <w:tr w:rsidR="006C67E2" w14:paraId="0E1DE498"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43D1456C"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4E61256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7FE4290B"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3</w:t>
            </w:r>
          </w:p>
        </w:tc>
        <w:tc>
          <w:tcPr>
            <w:tcW w:w="3880" w:type="dxa"/>
            <w:tcBorders>
              <w:top w:val="single" w:sz="4" w:space="0" w:color="0070C0"/>
            </w:tcBorders>
            <w:vAlign w:val="bottom"/>
          </w:tcPr>
          <w:p w14:paraId="6F07824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2</w:t>
            </w:r>
          </w:p>
        </w:tc>
      </w:tr>
      <w:tr w:rsidR="006C67E2" w14:paraId="6A267528"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BD74601"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7CA5635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6FE0C55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6</w:t>
            </w:r>
          </w:p>
        </w:tc>
        <w:tc>
          <w:tcPr>
            <w:tcW w:w="3880" w:type="dxa"/>
            <w:vAlign w:val="bottom"/>
          </w:tcPr>
          <w:p w14:paraId="1CFE7DA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r w:rsidR="006C67E2" w14:paraId="7A01CD80"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0698068"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4A6FFFC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top w:val="single" w:sz="4" w:space="0" w:color="C00000"/>
              <w:left w:val="nil"/>
              <w:bottom w:val="single" w:sz="4" w:space="0" w:color="C00000"/>
            </w:tcBorders>
            <w:vAlign w:val="center"/>
          </w:tcPr>
          <w:p w14:paraId="45B55C80"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3</w:t>
            </w:r>
          </w:p>
        </w:tc>
        <w:tc>
          <w:tcPr>
            <w:tcW w:w="3880" w:type="dxa"/>
            <w:tcBorders>
              <w:top w:val="single" w:sz="4" w:space="0" w:color="C00000"/>
              <w:bottom w:val="single" w:sz="4" w:space="0" w:color="C00000"/>
            </w:tcBorders>
            <w:vAlign w:val="bottom"/>
          </w:tcPr>
          <w:p w14:paraId="59AA6C1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6</w:t>
            </w:r>
          </w:p>
        </w:tc>
      </w:tr>
      <w:tr w:rsidR="006C67E2" w14:paraId="5193D407"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235A036"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C00000"/>
            </w:tcBorders>
          </w:tcPr>
          <w:p w14:paraId="4E50031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6E92A001"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8</w:t>
            </w:r>
          </w:p>
        </w:tc>
        <w:tc>
          <w:tcPr>
            <w:tcW w:w="3880" w:type="dxa"/>
            <w:tcBorders>
              <w:top w:val="single" w:sz="4" w:space="0" w:color="C00000"/>
              <w:left w:val="single" w:sz="4" w:space="0" w:color="C00000"/>
              <w:bottom w:val="single" w:sz="4" w:space="0" w:color="C00000"/>
              <w:right w:val="single" w:sz="4" w:space="0" w:color="C00000"/>
            </w:tcBorders>
            <w:vAlign w:val="bottom"/>
          </w:tcPr>
          <w:p w14:paraId="0A1137B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w:t>
            </w:r>
          </w:p>
        </w:tc>
      </w:tr>
      <w:tr w:rsidR="006C67E2" w14:paraId="7C8760BA"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F39FB3E"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5E68462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6158FF37"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9</w:t>
            </w:r>
          </w:p>
        </w:tc>
        <w:tc>
          <w:tcPr>
            <w:tcW w:w="3880" w:type="dxa"/>
            <w:tcBorders>
              <w:top w:val="single" w:sz="4" w:space="0" w:color="C00000"/>
            </w:tcBorders>
            <w:vAlign w:val="bottom"/>
          </w:tcPr>
          <w:p w14:paraId="2E43DD2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w:t>
            </w:r>
          </w:p>
        </w:tc>
      </w:tr>
      <w:tr w:rsidR="006C67E2" w14:paraId="440767BD"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096B7AD"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61116EA4"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74CE811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c>
          <w:tcPr>
            <w:tcW w:w="3880" w:type="dxa"/>
            <w:vAlign w:val="bottom"/>
          </w:tcPr>
          <w:p w14:paraId="313B1E5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w:t>
            </w:r>
          </w:p>
        </w:tc>
      </w:tr>
      <w:tr w:rsidR="006C67E2" w14:paraId="135EC770"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val="restart"/>
            <w:tcBorders>
              <w:right w:val="nil"/>
            </w:tcBorders>
            <w:textDirection w:val="btLr"/>
            <w:vAlign w:val="center"/>
          </w:tcPr>
          <w:p w14:paraId="6B2394B9"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Autumn</w:t>
            </w:r>
            <w:r>
              <w:rPr>
                <w:rFonts w:ascii="Calibri" w:hAnsi="Calibri" w:cs="Calibri"/>
                <w:color w:val="000000"/>
                <w:u w:val="single"/>
                <w:lang w:eastAsia="de-CH"/>
              </w:rPr>
              <w:br/>
            </w:r>
            <w:r>
              <w:rPr>
                <w:rFonts w:ascii="Calibri" w:hAnsi="Calibri" w:cs="Calibri"/>
                <w:color w:val="000000"/>
                <w:lang w:eastAsia="de-CH"/>
              </w:rPr>
              <w:t>Mean production: 14.0 GW</w:t>
            </w:r>
          </w:p>
        </w:tc>
        <w:tc>
          <w:tcPr>
            <w:tcW w:w="1153" w:type="dxa"/>
            <w:tcBorders>
              <w:top w:val="nil"/>
              <w:left w:val="nil"/>
              <w:bottom w:val="nil"/>
              <w:right w:val="nil"/>
            </w:tcBorders>
          </w:tcPr>
          <w:p w14:paraId="4F0D7FF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3714" w:type="dxa"/>
            <w:tcBorders>
              <w:top w:val="single" w:sz="4" w:space="0" w:color="0070C0"/>
              <w:left w:val="nil"/>
              <w:bottom w:val="single" w:sz="4" w:space="0" w:color="0070C0"/>
            </w:tcBorders>
            <w:vAlign w:val="center"/>
          </w:tcPr>
          <w:p w14:paraId="53F2B27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0</w:t>
            </w:r>
          </w:p>
        </w:tc>
        <w:tc>
          <w:tcPr>
            <w:tcW w:w="3880" w:type="dxa"/>
            <w:tcBorders>
              <w:top w:val="single" w:sz="4" w:space="0" w:color="0070C0"/>
              <w:bottom w:val="single" w:sz="4" w:space="0" w:color="0070C0"/>
            </w:tcBorders>
            <w:vAlign w:val="bottom"/>
          </w:tcPr>
          <w:p w14:paraId="20B6797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w:t>
            </w:r>
          </w:p>
        </w:tc>
      </w:tr>
      <w:tr w:rsidR="006C67E2" w14:paraId="5F3E6D82"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3615DB2C"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0070C0"/>
            </w:tcBorders>
          </w:tcPr>
          <w:p w14:paraId="7F85E56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3714" w:type="dxa"/>
            <w:tcBorders>
              <w:top w:val="single" w:sz="4" w:space="0" w:color="0070C0"/>
              <w:left w:val="single" w:sz="4" w:space="0" w:color="0070C0"/>
              <w:bottom w:val="single" w:sz="4" w:space="0" w:color="0070C0"/>
              <w:right w:val="single" w:sz="4" w:space="0" w:color="0070C0"/>
            </w:tcBorders>
            <w:vAlign w:val="center"/>
          </w:tcPr>
          <w:p w14:paraId="4EBE5FA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1</w:t>
            </w:r>
          </w:p>
        </w:tc>
        <w:tc>
          <w:tcPr>
            <w:tcW w:w="3880" w:type="dxa"/>
            <w:tcBorders>
              <w:top w:val="single" w:sz="4" w:space="0" w:color="0070C0"/>
              <w:left w:val="single" w:sz="4" w:space="0" w:color="0070C0"/>
              <w:bottom w:val="single" w:sz="4" w:space="0" w:color="0070C0"/>
              <w:right w:val="single" w:sz="4" w:space="0" w:color="0070C0"/>
            </w:tcBorders>
            <w:vAlign w:val="bottom"/>
          </w:tcPr>
          <w:p w14:paraId="7868958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6C67E2" w14:paraId="1D5F2996"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8FBF70E"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7541C453"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3714" w:type="dxa"/>
            <w:tcBorders>
              <w:top w:val="single" w:sz="4" w:space="0" w:color="0070C0"/>
              <w:left w:val="nil"/>
            </w:tcBorders>
            <w:vAlign w:val="center"/>
          </w:tcPr>
          <w:p w14:paraId="7715A83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8</w:t>
            </w:r>
          </w:p>
        </w:tc>
        <w:tc>
          <w:tcPr>
            <w:tcW w:w="3880" w:type="dxa"/>
            <w:tcBorders>
              <w:top w:val="single" w:sz="4" w:space="0" w:color="0070C0"/>
            </w:tcBorders>
            <w:vAlign w:val="bottom"/>
          </w:tcPr>
          <w:p w14:paraId="14E4821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6C67E2" w14:paraId="0F98E0F0"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66CB1DAE"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193E934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3714" w:type="dxa"/>
            <w:tcBorders>
              <w:left w:val="nil"/>
            </w:tcBorders>
            <w:vAlign w:val="center"/>
          </w:tcPr>
          <w:p w14:paraId="10A4AFF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2</w:t>
            </w:r>
          </w:p>
        </w:tc>
        <w:tc>
          <w:tcPr>
            <w:tcW w:w="3880" w:type="dxa"/>
            <w:vAlign w:val="bottom"/>
          </w:tcPr>
          <w:p w14:paraId="18FF2771"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6C67E2" w14:paraId="3CFBEFA0"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6FA0437"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7080B88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3714" w:type="dxa"/>
            <w:tcBorders>
              <w:top w:val="single" w:sz="4" w:space="0" w:color="C00000"/>
              <w:left w:val="nil"/>
              <w:bottom w:val="single" w:sz="4" w:space="0" w:color="C00000"/>
            </w:tcBorders>
            <w:vAlign w:val="center"/>
          </w:tcPr>
          <w:p w14:paraId="1534DBC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6</w:t>
            </w:r>
          </w:p>
        </w:tc>
        <w:tc>
          <w:tcPr>
            <w:tcW w:w="3880" w:type="dxa"/>
            <w:tcBorders>
              <w:top w:val="single" w:sz="4" w:space="0" w:color="C00000"/>
              <w:bottom w:val="single" w:sz="4" w:space="0" w:color="C00000"/>
            </w:tcBorders>
            <w:vAlign w:val="bottom"/>
          </w:tcPr>
          <w:p w14:paraId="27DF4F8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9</w:t>
            </w:r>
          </w:p>
        </w:tc>
      </w:tr>
      <w:tr w:rsidR="006C67E2" w14:paraId="7A9688F3"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28249C53"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single" w:sz="4" w:space="0" w:color="C00000"/>
            </w:tcBorders>
          </w:tcPr>
          <w:p w14:paraId="1F8DF5C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3714" w:type="dxa"/>
            <w:tcBorders>
              <w:top w:val="single" w:sz="4" w:space="0" w:color="C00000"/>
              <w:left w:val="single" w:sz="4" w:space="0" w:color="C00000"/>
              <w:bottom w:val="single" w:sz="4" w:space="0" w:color="C00000"/>
              <w:right w:val="single" w:sz="4" w:space="0" w:color="C00000"/>
            </w:tcBorders>
            <w:vAlign w:val="center"/>
          </w:tcPr>
          <w:p w14:paraId="241A435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4</w:t>
            </w:r>
          </w:p>
        </w:tc>
        <w:tc>
          <w:tcPr>
            <w:tcW w:w="3880" w:type="dxa"/>
            <w:tcBorders>
              <w:top w:val="single" w:sz="4" w:space="0" w:color="C00000"/>
              <w:left w:val="single" w:sz="4" w:space="0" w:color="C00000"/>
              <w:bottom w:val="single" w:sz="4" w:space="0" w:color="C00000"/>
              <w:right w:val="single" w:sz="4" w:space="0" w:color="C00000"/>
            </w:tcBorders>
            <w:vAlign w:val="bottom"/>
          </w:tcPr>
          <w:p w14:paraId="1E95F9A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2</w:t>
            </w:r>
          </w:p>
        </w:tc>
      </w:tr>
      <w:tr w:rsidR="006C67E2" w14:paraId="7A5E81A9" w14:textId="77777777" w:rsidTr="006C67E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7C10CEF4"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2BE0706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3714" w:type="dxa"/>
            <w:tcBorders>
              <w:top w:val="single" w:sz="4" w:space="0" w:color="C00000"/>
              <w:left w:val="nil"/>
            </w:tcBorders>
            <w:vAlign w:val="center"/>
          </w:tcPr>
          <w:p w14:paraId="5C462DA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41</w:t>
            </w:r>
          </w:p>
        </w:tc>
        <w:tc>
          <w:tcPr>
            <w:tcW w:w="3880" w:type="dxa"/>
            <w:tcBorders>
              <w:top w:val="single" w:sz="4" w:space="0" w:color="C00000"/>
            </w:tcBorders>
            <w:vAlign w:val="bottom"/>
          </w:tcPr>
          <w:p w14:paraId="0B52965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3</w:t>
            </w:r>
          </w:p>
        </w:tc>
      </w:tr>
      <w:tr w:rsidR="006C67E2" w14:paraId="3F8C4550" w14:textId="77777777" w:rsidTr="006C67E2">
        <w:trPr>
          <w:trHeight w:val="320"/>
          <w:jc w:val="center"/>
        </w:trPr>
        <w:tc>
          <w:tcPr>
            <w:cnfStyle w:val="001000000000" w:firstRow="0" w:lastRow="0" w:firstColumn="1" w:lastColumn="0" w:oddVBand="0" w:evenVBand="0" w:oddHBand="0" w:evenHBand="0" w:firstRowFirstColumn="0" w:firstRowLastColumn="0" w:lastRowFirstColumn="0" w:lastRowLastColumn="0"/>
            <w:tcW w:w="886" w:type="dxa"/>
            <w:vMerge/>
            <w:tcBorders>
              <w:right w:val="nil"/>
            </w:tcBorders>
          </w:tcPr>
          <w:p w14:paraId="16A12C7B"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153" w:type="dxa"/>
            <w:tcBorders>
              <w:top w:val="nil"/>
              <w:left w:val="nil"/>
              <w:bottom w:val="nil"/>
              <w:right w:val="nil"/>
            </w:tcBorders>
          </w:tcPr>
          <w:p w14:paraId="4034165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3714" w:type="dxa"/>
            <w:tcBorders>
              <w:left w:val="nil"/>
            </w:tcBorders>
            <w:vAlign w:val="center"/>
          </w:tcPr>
          <w:p w14:paraId="294AEA0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8</w:t>
            </w:r>
          </w:p>
        </w:tc>
        <w:tc>
          <w:tcPr>
            <w:tcW w:w="3880" w:type="dxa"/>
            <w:vAlign w:val="bottom"/>
          </w:tcPr>
          <w:p w14:paraId="3A007B7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2</w:t>
            </w:r>
          </w:p>
        </w:tc>
      </w:tr>
    </w:tbl>
    <w:p w14:paraId="034BEECD" w14:textId="77777777" w:rsidR="006C67E2" w:rsidRDefault="006C67E2">
      <w:pPr>
        <w:spacing w:after="160" w:line="259" w:lineRule="auto"/>
        <w:ind w:firstLine="0"/>
        <w:jc w:val="left"/>
      </w:pPr>
    </w:p>
    <w:p w14:paraId="1314CEB2" w14:textId="77777777" w:rsidR="006C67E2" w:rsidRDefault="008B1F2D">
      <w:pPr>
        <w:spacing w:after="160" w:line="259" w:lineRule="auto"/>
        <w:ind w:firstLine="0"/>
        <w:jc w:val="left"/>
        <w:rPr>
          <w:rFonts w:eastAsiaTheme="majorEastAsia" w:cstheme="majorBidi"/>
          <w:b/>
          <w:sz w:val="26"/>
          <w:szCs w:val="26"/>
        </w:rPr>
      </w:pPr>
      <w:r>
        <w:lastRenderedPageBreak/>
        <w:br w:type="page"/>
      </w:r>
    </w:p>
    <w:tbl>
      <w:tblPr>
        <w:tblStyle w:val="Gitternetztabelle5dunkelAkzent3"/>
        <w:tblW w:w="9404" w:type="dxa"/>
        <w:jc w:val="center"/>
        <w:tblLook w:val="04A0" w:firstRow="1" w:lastRow="0" w:firstColumn="1" w:lastColumn="0" w:noHBand="0" w:noVBand="1"/>
      </w:tblPr>
      <w:tblGrid>
        <w:gridCol w:w="1449"/>
        <w:gridCol w:w="1883"/>
        <w:gridCol w:w="6072"/>
      </w:tblGrid>
      <w:tr w:rsidR="006C67E2" w14:paraId="322251B0" w14:textId="77777777" w:rsidTr="006C67E2">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1449" w:type="dxa"/>
          </w:tcPr>
          <w:p w14:paraId="204A3A31" w14:textId="77777777" w:rsidR="006C67E2" w:rsidRDefault="006C67E2">
            <w:pPr>
              <w:pageBreakBefore/>
              <w:spacing w:line="240" w:lineRule="auto"/>
              <w:ind w:firstLine="0"/>
              <w:jc w:val="left"/>
              <w:rPr>
                <w:color w:val="FFFFFF" w:themeColor="background1"/>
                <w:sz w:val="24"/>
                <w:szCs w:val="24"/>
                <w:lang w:eastAsia="de-CH"/>
              </w:rPr>
            </w:pPr>
          </w:p>
        </w:tc>
        <w:tc>
          <w:tcPr>
            <w:tcW w:w="1883" w:type="dxa"/>
            <w:tcBorders>
              <w:bottom w:val="nil"/>
            </w:tcBorders>
          </w:tcPr>
          <w:p w14:paraId="5AA724C5" w14:textId="77777777" w:rsidR="006C67E2" w:rsidRDefault="006C67E2">
            <w:pPr>
              <w:spacing w:line="240" w:lineRule="auto"/>
              <w:ind w:firstLine="0"/>
              <w:jc w:val="left"/>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eastAsia="de-CH"/>
              </w:rPr>
            </w:pPr>
          </w:p>
        </w:tc>
        <w:tc>
          <w:tcPr>
            <w:tcW w:w="6072" w:type="dxa"/>
            <w:tcBorders>
              <w:bottom w:val="nil"/>
            </w:tcBorders>
          </w:tcPr>
          <w:p w14:paraId="593A7188" w14:textId="77777777" w:rsidR="006C67E2" w:rsidRDefault="008B1F2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u w:val="single"/>
                <w:lang w:eastAsia="de-CH"/>
              </w:rPr>
            </w:pPr>
            <w:r>
              <w:rPr>
                <w:rFonts w:ascii="Calibri" w:hAnsi="Calibri" w:cs="Calibri"/>
                <w:color w:val="000000"/>
                <w:u w:val="single"/>
                <w:lang w:eastAsia="de-CH"/>
              </w:rPr>
              <w:t>PV power production anomaly 2019 (GW)</w:t>
            </w:r>
          </w:p>
        </w:tc>
      </w:tr>
      <w:tr w:rsidR="006C67E2" w14:paraId="2BECA3A0"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vAlign w:val="center"/>
          </w:tcPr>
          <w:p w14:paraId="69A49A43"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Winter</w:t>
            </w:r>
            <w:r>
              <w:rPr>
                <w:rFonts w:ascii="Calibri" w:hAnsi="Calibri" w:cs="Calibri"/>
                <w:color w:val="000000"/>
                <w:u w:val="single"/>
                <w:lang w:eastAsia="de-CH"/>
              </w:rPr>
              <w:br/>
            </w:r>
            <w:r>
              <w:rPr>
                <w:rFonts w:ascii="Calibri" w:hAnsi="Calibri" w:cs="Calibri"/>
                <w:color w:val="000000"/>
                <w:lang w:eastAsia="de-CH"/>
              </w:rPr>
              <w:t xml:space="preserve">Mean </w:t>
            </w:r>
            <w:r>
              <w:rPr>
                <w:rFonts w:ascii="Calibri" w:hAnsi="Calibri" w:cs="Calibri"/>
                <w:color w:val="000000"/>
                <w:lang w:eastAsia="de-CH"/>
              </w:rPr>
              <w:t>production: 8.6 GW</w:t>
            </w:r>
          </w:p>
        </w:tc>
        <w:tc>
          <w:tcPr>
            <w:tcW w:w="1883" w:type="dxa"/>
            <w:tcBorders>
              <w:top w:val="single" w:sz="4" w:space="0" w:color="4472C4"/>
              <w:bottom w:val="single" w:sz="4" w:space="0" w:color="4472C4"/>
            </w:tcBorders>
          </w:tcPr>
          <w:p w14:paraId="6ABEE78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2" w:type="dxa"/>
            <w:tcBorders>
              <w:top w:val="single" w:sz="4" w:space="0" w:color="4472C4"/>
              <w:bottom w:val="single" w:sz="4" w:space="0" w:color="4472C4"/>
            </w:tcBorders>
            <w:vAlign w:val="center"/>
          </w:tcPr>
          <w:p w14:paraId="38C6566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r>
      <w:tr w:rsidR="006C67E2" w14:paraId="1F2F7693"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304E098B"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4472C4"/>
              <w:left w:val="single" w:sz="4" w:space="0" w:color="4472C4"/>
              <w:bottom w:val="single" w:sz="4" w:space="0" w:color="4472C4"/>
            </w:tcBorders>
          </w:tcPr>
          <w:p w14:paraId="3CD0D9DC"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tcBorders>
            <w:vAlign w:val="center"/>
          </w:tcPr>
          <w:p w14:paraId="3342A7E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9</w:t>
            </w:r>
          </w:p>
        </w:tc>
      </w:tr>
      <w:tr w:rsidR="006C67E2" w14:paraId="5E1256FF"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AE4A756"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4472C4"/>
            </w:tcBorders>
          </w:tcPr>
          <w:p w14:paraId="30F4887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2" w:type="dxa"/>
            <w:tcBorders>
              <w:top w:val="single" w:sz="4" w:space="0" w:color="4472C4"/>
            </w:tcBorders>
            <w:vAlign w:val="center"/>
          </w:tcPr>
          <w:p w14:paraId="3023878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8</w:t>
            </w:r>
          </w:p>
        </w:tc>
      </w:tr>
      <w:tr w:rsidR="006C67E2" w14:paraId="5295D36E"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00A06D80"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Pr>
          <w:p w14:paraId="25957A74"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2" w:type="dxa"/>
            <w:vAlign w:val="center"/>
          </w:tcPr>
          <w:p w14:paraId="72877B6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5</w:t>
            </w:r>
          </w:p>
        </w:tc>
      </w:tr>
      <w:tr w:rsidR="006C67E2" w14:paraId="44BF34D2"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58DCFD40"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Pr>
          <w:p w14:paraId="30EC555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2" w:type="dxa"/>
            <w:vAlign w:val="center"/>
          </w:tcPr>
          <w:p w14:paraId="7593DE2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7</w:t>
            </w:r>
          </w:p>
        </w:tc>
      </w:tr>
      <w:tr w:rsidR="006C67E2" w14:paraId="5A909AFB"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65A396C"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bottom w:val="single" w:sz="4" w:space="0" w:color="C00000"/>
            </w:tcBorders>
          </w:tcPr>
          <w:p w14:paraId="7E59DBF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2" w:type="dxa"/>
            <w:tcBorders>
              <w:top w:val="single" w:sz="4" w:space="0" w:color="C00000"/>
              <w:bottom w:val="single" w:sz="4" w:space="0" w:color="C00000"/>
            </w:tcBorders>
            <w:vAlign w:val="center"/>
          </w:tcPr>
          <w:p w14:paraId="58589D1F"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2</w:t>
            </w:r>
          </w:p>
        </w:tc>
      </w:tr>
      <w:tr w:rsidR="006C67E2" w14:paraId="3DACC2C8"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78967E86"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left w:val="single" w:sz="4" w:space="0" w:color="C00000"/>
              <w:bottom w:val="single" w:sz="4" w:space="0" w:color="C00000"/>
            </w:tcBorders>
          </w:tcPr>
          <w:p w14:paraId="4080D7B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2" w:type="dxa"/>
            <w:tcBorders>
              <w:top w:val="single" w:sz="4" w:space="0" w:color="C00000"/>
              <w:left w:val="single" w:sz="4" w:space="0" w:color="C00000"/>
              <w:bottom w:val="single" w:sz="4" w:space="0" w:color="C00000"/>
              <w:right w:val="single" w:sz="4" w:space="0" w:color="C00000"/>
            </w:tcBorders>
            <w:vAlign w:val="center"/>
          </w:tcPr>
          <w:p w14:paraId="29E1274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7</w:t>
            </w:r>
          </w:p>
        </w:tc>
      </w:tr>
      <w:tr w:rsidR="006C67E2" w14:paraId="10A8C4BD"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7B95364"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tcBorders>
          </w:tcPr>
          <w:p w14:paraId="0BC0E9E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2" w:type="dxa"/>
            <w:tcBorders>
              <w:top w:val="single" w:sz="4" w:space="0" w:color="C00000"/>
            </w:tcBorders>
            <w:vAlign w:val="center"/>
          </w:tcPr>
          <w:p w14:paraId="02DA6D8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52</w:t>
            </w:r>
          </w:p>
        </w:tc>
      </w:tr>
      <w:tr w:rsidR="006C67E2" w14:paraId="1951C630"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vAlign w:val="center"/>
          </w:tcPr>
          <w:p w14:paraId="35904155"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Spring</w:t>
            </w:r>
            <w:r>
              <w:rPr>
                <w:rFonts w:ascii="Calibri" w:hAnsi="Calibri" w:cs="Calibri"/>
                <w:color w:val="000000"/>
                <w:u w:val="single"/>
                <w:lang w:eastAsia="de-CH"/>
              </w:rPr>
              <w:br/>
            </w:r>
            <w:r>
              <w:rPr>
                <w:rFonts w:ascii="Calibri" w:hAnsi="Calibri" w:cs="Calibri"/>
                <w:color w:val="000000"/>
                <w:lang w:eastAsia="de-CH"/>
              </w:rPr>
              <w:t>Mean production: 8.6 GW</w:t>
            </w:r>
          </w:p>
        </w:tc>
        <w:tc>
          <w:tcPr>
            <w:tcW w:w="1883" w:type="dxa"/>
            <w:tcBorders>
              <w:top w:val="single" w:sz="4" w:space="0" w:color="4472C4"/>
              <w:bottom w:val="single" w:sz="4" w:space="0" w:color="4472C4"/>
            </w:tcBorders>
          </w:tcPr>
          <w:p w14:paraId="7A272CF9"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2" w:type="dxa"/>
            <w:tcBorders>
              <w:top w:val="single" w:sz="4" w:space="0" w:color="4472C4"/>
              <w:bottom w:val="single" w:sz="4" w:space="0" w:color="4472C4"/>
            </w:tcBorders>
            <w:vAlign w:val="center"/>
          </w:tcPr>
          <w:p w14:paraId="4BF5372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4</w:t>
            </w:r>
          </w:p>
        </w:tc>
      </w:tr>
      <w:tr w:rsidR="006C67E2" w14:paraId="2CFBE72F"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712CCBF1"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4472C4"/>
              <w:left w:val="single" w:sz="4" w:space="0" w:color="4472C4"/>
              <w:bottom w:val="single" w:sz="4" w:space="0" w:color="4472C4"/>
            </w:tcBorders>
          </w:tcPr>
          <w:p w14:paraId="5E98D8B5"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tcBorders>
            <w:vAlign w:val="center"/>
          </w:tcPr>
          <w:p w14:paraId="28BE70D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3</w:t>
            </w:r>
          </w:p>
        </w:tc>
      </w:tr>
      <w:tr w:rsidR="006C67E2" w14:paraId="6A6821A8"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56E0D24F"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4472C4"/>
            </w:tcBorders>
          </w:tcPr>
          <w:p w14:paraId="09F1118B"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2" w:type="dxa"/>
            <w:tcBorders>
              <w:top w:val="single" w:sz="4" w:space="0" w:color="4472C4"/>
            </w:tcBorders>
            <w:vAlign w:val="center"/>
          </w:tcPr>
          <w:p w14:paraId="003ACA1B"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r>
      <w:tr w:rsidR="006C67E2" w14:paraId="604F7A25"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37E01E8C"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Pr>
          <w:p w14:paraId="2C00B40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2" w:type="dxa"/>
            <w:vAlign w:val="center"/>
          </w:tcPr>
          <w:p w14:paraId="3207623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5</w:t>
            </w:r>
          </w:p>
        </w:tc>
      </w:tr>
      <w:tr w:rsidR="006C67E2" w14:paraId="685EE5FB"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40DD70C"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bottom w:val="single" w:sz="4" w:space="0" w:color="C00000"/>
            </w:tcBorders>
          </w:tcPr>
          <w:p w14:paraId="01FFDFF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2" w:type="dxa"/>
            <w:tcBorders>
              <w:top w:val="single" w:sz="4" w:space="0" w:color="C00000"/>
              <w:bottom w:val="single" w:sz="4" w:space="0" w:color="C00000"/>
            </w:tcBorders>
            <w:vAlign w:val="center"/>
          </w:tcPr>
          <w:p w14:paraId="5040FE0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36</w:t>
            </w:r>
          </w:p>
        </w:tc>
      </w:tr>
      <w:tr w:rsidR="006C67E2" w14:paraId="3D1A03F5"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1BA9B3F0"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left w:val="single" w:sz="4" w:space="0" w:color="C00000"/>
              <w:bottom w:val="single" w:sz="4" w:space="0" w:color="C00000"/>
            </w:tcBorders>
          </w:tcPr>
          <w:p w14:paraId="5868CB4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2" w:type="dxa"/>
            <w:tcBorders>
              <w:top w:val="single" w:sz="4" w:space="0" w:color="C00000"/>
              <w:left w:val="single" w:sz="4" w:space="0" w:color="C00000"/>
              <w:bottom w:val="single" w:sz="4" w:space="0" w:color="C00000"/>
              <w:right w:val="single" w:sz="4" w:space="0" w:color="C00000"/>
            </w:tcBorders>
            <w:vAlign w:val="center"/>
          </w:tcPr>
          <w:p w14:paraId="474BAC3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3</w:t>
            </w:r>
          </w:p>
        </w:tc>
      </w:tr>
      <w:tr w:rsidR="006C67E2" w14:paraId="117136AD"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A16A945"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tcBorders>
          </w:tcPr>
          <w:p w14:paraId="426878A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2" w:type="dxa"/>
            <w:tcBorders>
              <w:top w:val="single" w:sz="4" w:space="0" w:color="C00000"/>
            </w:tcBorders>
            <w:vAlign w:val="center"/>
          </w:tcPr>
          <w:p w14:paraId="3CEAA96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7</w:t>
            </w:r>
          </w:p>
        </w:tc>
      </w:tr>
      <w:tr w:rsidR="006C67E2" w14:paraId="61C16FA9"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3F4B3A0E"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Pr>
          <w:p w14:paraId="43FEEF3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2" w:type="dxa"/>
            <w:vAlign w:val="center"/>
          </w:tcPr>
          <w:p w14:paraId="262B2F4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5</w:t>
            </w:r>
          </w:p>
        </w:tc>
      </w:tr>
      <w:tr w:rsidR="006C67E2" w14:paraId="015A669A"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vAlign w:val="center"/>
          </w:tcPr>
          <w:p w14:paraId="54E5A16D"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Summer</w:t>
            </w:r>
            <w:r>
              <w:rPr>
                <w:rFonts w:ascii="Calibri" w:hAnsi="Calibri" w:cs="Calibri"/>
                <w:color w:val="000000"/>
                <w:u w:val="single"/>
                <w:lang w:eastAsia="de-CH"/>
              </w:rPr>
              <w:br/>
            </w:r>
            <w:r>
              <w:rPr>
                <w:rFonts w:ascii="Calibri" w:hAnsi="Calibri" w:cs="Calibri"/>
                <w:color w:val="000000"/>
                <w:lang w:eastAsia="de-CH"/>
              </w:rPr>
              <w:t>Mean production: 25.7 GW</w:t>
            </w:r>
          </w:p>
        </w:tc>
        <w:tc>
          <w:tcPr>
            <w:tcW w:w="1883" w:type="dxa"/>
            <w:tcBorders>
              <w:top w:val="single" w:sz="4" w:space="0" w:color="4472C4"/>
              <w:bottom w:val="single" w:sz="4" w:space="0" w:color="4472C4"/>
            </w:tcBorders>
          </w:tcPr>
          <w:p w14:paraId="086EB62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2" w:type="dxa"/>
            <w:tcBorders>
              <w:top w:val="single" w:sz="4" w:space="0" w:color="4472C4"/>
              <w:bottom w:val="single" w:sz="4" w:space="0" w:color="4472C4"/>
            </w:tcBorders>
            <w:vAlign w:val="center"/>
          </w:tcPr>
          <w:p w14:paraId="1A4FC58D"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r>
      <w:tr w:rsidR="006C67E2" w14:paraId="432F8168"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041ED427"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4472C4"/>
              <w:left w:val="single" w:sz="4" w:space="0" w:color="4472C4"/>
              <w:bottom w:val="single" w:sz="4" w:space="0" w:color="4472C4"/>
            </w:tcBorders>
          </w:tcPr>
          <w:p w14:paraId="2DBD841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tcBorders>
            <w:vAlign w:val="center"/>
          </w:tcPr>
          <w:p w14:paraId="5A81DE0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78</w:t>
            </w:r>
          </w:p>
        </w:tc>
      </w:tr>
      <w:tr w:rsidR="006C67E2" w14:paraId="7F7C413F"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10844043"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4472C4"/>
            </w:tcBorders>
          </w:tcPr>
          <w:p w14:paraId="3CA1F6C6"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2" w:type="dxa"/>
            <w:tcBorders>
              <w:top w:val="single" w:sz="4" w:space="0" w:color="4472C4"/>
            </w:tcBorders>
            <w:vAlign w:val="center"/>
          </w:tcPr>
          <w:p w14:paraId="2C84D8C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3</w:t>
            </w:r>
          </w:p>
        </w:tc>
      </w:tr>
      <w:tr w:rsidR="006C67E2" w14:paraId="4A61E6EB"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5CE0059F"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Pr>
          <w:p w14:paraId="194488CB"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2" w:type="dxa"/>
            <w:vAlign w:val="center"/>
          </w:tcPr>
          <w:p w14:paraId="75409A07"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6</w:t>
            </w:r>
          </w:p>
        </w:tc>
      </w:tr>
      <w:tr w:rsidR="006C67E2" w14:paraId="2EB4EA7F"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28E4A043"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bottom w:val="single" w:sz="4" w:space="0" w:color="C00000"/>
            </w:tcBorders>
          </w:tcPr>
          <w:p w14:paraId="65E4EA7A"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2" w:type="dxa"/>
            <w:tcBorders>
              <w:top w:val="single" w:sz="4" w:space="0" w:color="C00000"/>
              <w:bottom w:val="single" w:sz="4" w:space="0" w:color="C00000"/>
            </w:tcBorders>
            <w:vAlign w:val="center"/>
          </w:tcPr>
          <w:p w14:paraId="1A0436B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3</w:t>
            </w:r>
          </w:p>
        </w:tc>
      </w:tr>
      <w:tr w:rsidR="006C67E2" w14:paraId="1DAE5BC3"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6D94CAF2"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left w:val="single" w:sz="4" w:space="0" w:color="C00000"/>
              <w:bottom w:val="single" w:sz="4" w:space="0" w:color="C00000"/>
            </w:tcBorders>
          </w:tcPr>
          <w:p w14:paraId="003AAAB1"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2" w:type="dxa"/>
            <w:tcBorders>
              <w:top w:val="single" w:sz="4" w:space="0" w:color="C00000"/>
              <w:left w:val="single" w:sz="4" w:space="0" w:color="C00000"/>
              <w:bottom w:val="single" w:sz="4" w:space="0" w:color="C00000"/>
              <w:right w:val="single" w:sz="4" w:space="0" w:color="C00000"/>
            </w:tcBorders>
            <w:vAlign w:val="center"/>
          </w:tcPr>
          <w:p w14:paraId="65B2F6AE"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98</w:t>
            </w:r>
          </w:p>
        </w:tc>
      </w:tr>
      <w:tr w:rsidR="006C67E2" w14:paraId="5B499187"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450314F1"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tcBorders>
          </w:tcPr>
          <w:p w14:paraId="224737DF"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2" w:type="dxa"/>
            <w:tcBorders>
              <w:top w:val="single" w:sz="4" w:space="0" w:color="C00000"/>
            </w:tcBorders>
            <w:vAlign w:val="center"/>
          </w:tcPr>
          <w:p w14:paraId="21372315"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9</w:t>
            </w:r>
          </w:p>
        </w:tc>
      </w:tr>
      <w:tr w:rsidR="006C67E2" w14:paraId="572DCDC0"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3060CB06"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Pr>
          <w:p w14:paraId="0C597D0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2" w:type="dxa"/>
            <w:vAlign w:val="center"/>
          </w:tcPr>
          <w:p w14:paraId="601D17FA"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18</w:t>
            </w:r>
          </w:p>
        </w:tc>
      </w:tr>
      <w:tr w:rsidR="006C67E2" w14:paraId="162D3B91"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val="restart"/>
            <w:tcBorders>
              <w:right w:val="nil"/>
            </w:tcBorders>
            <w:textDirection w:val="btLr"/>
            <w:vAlign w:val="center"/>
          </w:tcPr>
          <w:p w14:paraId="133B293A" w14:textId="77777777" w:rsidR="006C67E2" w:rsidRDefault="008B1F2D">
            <w:pPr>
              <w:spacing w:line="240" w:lineRule="auto"/>
              <w:ind w:firstLine="0"/>
              <w:jc w:val="center"/>
              <w:rPr>
                <w:rFonts w:ascii="Calibri" w:hAnsi="Calibri" w:cs="Calibri"/>
                <w:color w:val="000000"/>
                <w:u w:val="single"/>
                <w:lang w:eastAsia="de-CH"/>
              </w:rPr>
            </w:pPr>
            <w:r>
              <w:rPr>
                <w:rFonts w:ascii="Calibri" w:hAnsi="Calibri" w:cs="Calibri"/>
                <w:color w:val="000000"/>
                <w:u w:val="single"/>
                <w:lang w:eastAsia="de-CH"/>
              </w:rPr>
              <w:t>Autumn</w:t>
            </w:r>
            <w:r>
              <w:rPr>
                <w:rFonts w:ascii="Calibri" w:hAnsi="Calibri" w:cs="Calibri"/>
                <w:color w:val="000000"/>
                <w:u w:val="single"/>
                <w:lang w:eastAsia="de-CH"/>
              </w:rPr>
              <w:br/>
            </w:r>
            <w:r>
              <w:rPr>
                <w:rFonts w:ascii="Calibri" w:hAnsi="Calibri" w:cs="Calibri"/>
                <w:color w:val="000000"/>
                <w:lang w:eastAsia="de-CH"/>
              </w:rPr>
              <w:t>Mean production: 14.0 GW</w:t>
            </w:r>
          </w:p>
        </w:tc>
        <w:tc>
          <w:tcPr>
            <w:tcW w:w="1883" w:type="dxa"/>
            <w:tcBorders>
              <w:top w:val="single" w:sz="4" w:space="0" w:color="4472C4"/>
              <w:bottom w:val="single" w:sz="4" w:space="0" w:color="4472C4"/>
            </w:tcBorders>
          </w:tcPr>
          <w:p w14:paraId="5FA94DD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0</w:t>
            </w:r>
          </w:p>
        </w:tc>
        <w:tc>
          <w:tcPr>
            <w:tcW w:w="6072" w:type="dxa"/>
            <w:tcBorders>
              <w:top w:val="single" w:sz="4" w:space="0" w:color="4472C4"/>
              <w:bottom w:val="single" w:sz="4" w:space="0" w:color="4472C4"/>
            </w:tcBorders>
            <w:vAlign w:val="center"/>
          </w:tcPr>
          <w:p w14:paraId="7D1B2A28"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00</w:t>
            </w:r>
          </w:p>
        </w:tc>
      </w:tr>
      <w:tr w:rsidR="006C67E2" w14:paraId="43106021"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4472C4"/>
            </w:tcBorders>
          </w:tcPr>
          <w:p w14:paraId="6052E70A"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4472C4"/>
              <w:left w:val="single" w:sz="4" w:space="0" w:color="4472C4"/>
              <w:bottom w:val="single" w:sz="4" w:space="0" w:color="4472C4"/>
            </w:tcBorders>
          </w:tcPr>
          <w:p w14:paraId="677661C4"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1</w:t>
            </w:r>
          </w:p>
        </w:tc>
        <w:tc>
          <w:tcPr>
            <w:tcW w:w="6072" w:type="dxa"/>
            <w:tcBorders>
              <w:top w:val="single" w:sz="4" w:space="0" w:color="4472C4"/>
              <w:left w:val="single" w:sz="4" w:space="0" w:color="4472C4"/>
              <w:bottom w:val="single" w:sz="4" w:space="0" w:color="4472C4"/>
              <w:right w:val="single" w:sz="4" w:space="0" w:color="4472C4"/>
            </w:tcBorders>
            <w:vAlign w:val="center"/>
          </w:tcPr>
          <w:p w14:paraId="43919510"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41</w:t>
            </w:r>
          </w:p>
        </w:tc>
      </w:tr>
      <w:tr w:rsidR="006C67E2" w14:paraId="59908487"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644993E"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4472C4"/>
            </w:tcBorders>
          </w:tcPr>
          <w:p w14:paraId="70B7D5C2"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2</w:t>
            </w:r>
          </w:p>
        </w:tc>
        <w:tc>
          <w:tcPr>
            <w:tcW w:w="6072" w:type="dxa"/>
            <w:tcBorders>
              <w:top w:val="single" w:sz="4" w:space="0" w:color="4472C4"/>
            </w:tcBorders>
            <w:vAlign w:val="center"/>
          </w:tcPr>
          <w:p w14:paraId="5790657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68</w:t>
            </w:r>
          </w:p>
        </w:tc>
      </w:tr>
      <w:tr w:rsidR="006C67E2" w14:paraId="1C0A043D"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18391F23"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Pr>
          <w:p w14:paraId="626C515D"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3</w:t>
            </w:r>
          </w:p>
        </w:tc>
        <w:tc>
          <w:tcPr>
            <w:tcW w:w="6072" w:type="dxa"/>
            <w:vAlign w:val="center"/>
          </w:tcPr>
          <w:p w14:paraId="707A39D8"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82</w:t>
            </w:r>
          </w:p>
        </w:tc>
      </w:tr>
      <w:tr w:rsidR="006C67E2" w14:paraId="2BD79450"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475159DF"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bottom w:val="single" w:sz="4" w:space="0" w:color="C00000"/>
            </w:tcBorders>
          </w:tcPr>
          <w:p w14:paraId="16F1A551"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4</w:t>
            </w:r>
          </w:p>
        </w:tc>
        <w:tc>
          <w:tcPr>
            <w:tcW w:w="6072" w:type="dxa"/>
            <w:tcBorders>
              <w:top w:val="single" w:sz="4" w:space="0" w:color="C00000"/>
              <w:bottom w:val="single" w:sz="4" w:space="0" w:color="C00000"/>
            </w:tcBorders>
            <w:vAlign w:val="center"/>
          </w:tcPr>
          <w:p w14:paraId="4F5FDE14"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06</w:t>
            </w:r>
          </w:p>
        </w:tc>
      </w:tr>
      <w:tr w:rsidR="006C67E2" w14:paraId="6C15062A"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single" w:sz="4" w:space="0" w:color="C00000"/>
            </w:tcBorders>
          </w:tcPr>
          <w:p w14:paraId="08617BE3"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left w:val="single" w:sz="4" w:space="0" w:color="C00000"/>
              <w:bottom w:val="single" w:sz="4" w:space="0" w:color="C00000"/>
            </w:tcBorders>
          </w:tcPr>
          <w:p w14:paraId="1EDA5722"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5</w:t>
            </w:r>
          </w:p>
        </w:tc>
        <w:tc>
          <w:tcPr>
            <w:tcW w:w="6072" w:type="dxa"/>
            <w:tcBorders>
              <w:top w:val="single" w:sz="4" w:space="0" w:color="C00000"/>
              <w:left w:val="single" w:sz="4" w:space="0" w:color="C00000"/>
              <w:bottom w:val="single" w:sz="4" w:space="0" w:color="C00000"/>
              <w:right w:val="single" w:sz="4" w:space="0" w:color="C00000"/>
            </w:tcBorders>
            <w:vAlign w:val="center"/>
          </w:tcPr>
          <w:p w14:paraId="394D7883"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1.54</w:t>
            </w:r>
          </w:p>
        </w:tc>
      </w:tr>
      <w:tr w:rsidR="006C67E2" w14:paraId="262ECEF4" w14:textId="77777777" w:rsidTr="006C67E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7D9A6B85"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Borders>
              <w:top w:val="single" w:sz="4" w:space="0" w:color="C00000"/>
            </w:tcBorders>
          </w:tcPr>
          <w:p w14:paraId="281BCDAC"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WR6</w:t>
            </w:r>
          </w:p>
        </w:tc>
        <w:tc>
          <w:tcPr>
            <w:tcW w:w="6072" w:type="dxa"/>
            <w:tcBorders>
              <w:top w:val="single" w:sz="4" w:space="0" w:color="C00000"/>
            </w:tcBorders>
            <w:vAlign w:val="center"/>
          </w:tcPr>
          <w:p w14:paraId="4DADF8CE" w14:textId="77777777" w:rsidR="006C67E2" w:rsidRDefault="008B1F2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41</w:t>
            </w:r>
          </w:p>
        </w:tc>
      </w:tr>
      <w:tr w:rsidR="006C67E2" w14:paraId="2E34AD31" w14:textId="77777777" w:rsidTr="006C67E2">
        <w:trPr>
          <w:trHeight w:val="352"/>
          <w:jc w:val="center"/>
        </w:trPr>
        <w:tc>
          <w:tcPr>
            <w:cnfStyle w:val="001000000000" w:firstRow="0" w:lastRow="0" w:firstColumn="1" w:lastColumn="0" w:oddVBand="0" w:evenVBand="0" w:oddHBand="0" w:evenHBand="0" w:firstRowFirstColumn="0" w:firstRowLastColumn="0" w:lastRowFirstColumn="0" w:lastRowLastColumn="0"/>
            <w:tcW w:w="1449" w:type="dxa"/>
            <w:vMerge/>
            <w:tcBorders>
              <w:right w:val="nil"/>
            </w:tcBorders>
          </w:tcPr>
          <w:p w14:paraId="6CC6317E" w14:textId="77777777" w:rsidR="006C67E2" w:rsidRDefault="006C67E2">
            <w:pPr>
              <w:spacing w:line="240" w:lineRule="auto"/>
              <w:ind w:firstLine="0"/>
              <w:jc w:val="left"/>
              <w:rPr>
                <w:rFonts w:ascii="Calibri" w:hAnsi="Calibri" w:cs="Calibri"/>
                <w:color w:val="FFFFFF" w:themeColor="background1"/>
                <w:u w:val="single"/>
                <w:lang w:eastAsia="de-CH"/>
              </w:rPr>
            </w:pPr>
          </w:p>
        </w:tc>
        <w:tc>
          <w:tcPr>
            <w:tcW w:w="1883" w:type="dxa"/>
          </w:tcPr>
          <w:p w14:paraId="0A659A39"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lang w:eastAsia="de-CH"/>
              </w:rPr>
            </w:pPr>
            <w:r>
              <w:rPr>
                <w:rFonts w:ascii="Calibri" w:hAnsi="Calibri" w:cs="Calibri"/>
                <w:b/>
                <w:bCs/>
                <w:color w:val="000000"/>
                <w:lang w:eastAsia="de-CH"/>
              </w:rPr>
              <w:t>no regime</w:t>
            </w:r>
          </w:p>
        </w:tc>
        <w:tc>
          <w:tcPr>
            <w:tcW w:w="6072" w:type="dxa"/>
            <w:vAlign w:val="center"/>
          </w:tcPr>
          <w:p w14:paraId="76DA4276" w14:textId="77777777" w:rsidR="006C67E2" w:rsidRDefault="008B1F2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de-CH"/>
              </w:rPr>
            </w:pPr>
            <w:r>
              <w:rPr>
                <w:rFonts w:ascii="Calibri" w:hAnsi="Calibri" w:cs="Calibri"/>
                <w:color w:val="000000"/>
                <w:lang w:eastAsia="de-CH"/>
              </w:rPr>
              <w:t>-0.28</w:t>
            </w:r>
          </w:p>
        </w:tc>
      </w:tr>
    </w:tbl>
    <w:p w14:paraId="35E50240" w14:textId="77777777" w:rsidR="006C67E2" w:rsidRDefault="006C67E2">
      <w:pPr>
        <w:spacing w:after="160" w:line="259" w:lineRule="auto"/>
        <w:ind w:firstLine="0"/>
        <w:jc w:val="left"/>
      </w:pPr>
    </w:p>
    <w:p w14:paraId="2D9415BC" w14:textId="77777777" w:rsidR="006C67E2" w:rsidRDefault="008B1F2D">
      <w:pPr>
        <w:spacing w:after="160" w:line="259" w:lineRule="auto"/>
        <w:ind w:firstLine="0"/>
        <w:jc w:val="left"/>
        <w:rPr>
          <w:rFonts w:eastAsiaTheme="majorEastAsia" w:cstheme="majorBidi"/>
          <w:b/>
          <w:sz w:val="26"/>
          <w:szCs w:val="26"/>
        </w:rPr>
      </w:pPr>
      <w:r>
        <w:br w:type="page"/>
      </w:r>
    </w:p>
    <w:p w14:paraId="2512A7E3" w14:textId="77777777" w:rsidR="006C67E2" w:rsidRDefault="008B1F2D">
      <w:pPr>
        <w:pStyle w:val="berschrift1"/>
        <w:numPr>
          <w:ilvl w:val="0"/>
          <w:numId w:val="2"/>
        </w:numPr>
      </w:pPr>
      <w:bookmarkStart w:id="357" w:name="_Toc66805714"/>
      <w:r>
        <w:lastRenderedPageBreak/>
        <w:t>References</w:t>
      </w:r>
      <w:bookmarkEnd w:id="357"/>
    </w:p>
    <w:p w14:paraId="57BF7A18" w14:textId="77777777" w:rsidR="006C67E2" w:rsidRDefault="008B1F2D">
      <w:pPr>
        <w:widowControl w:val="0"/>
        <w:spacing w:after="120" w:line="240" w:lineRule="auto"/>
        <w:ind w:left="480" w:hanging="480"/>
      </w:pPr>
      <w:r>
        <w:fldChar w:fldCharType="begin"/>
      </w:r>
      <w:r>
        <w:instrText>ADDIN Mendeley Bibliography CSL_BIBLIOGRAPHY</w:instrText>
      </w:r>
      <w:r>
        <w:fldChar w:fldCharType="separate"/>
      </w:r>
      <w:bookmarkStart w:id="358" w:name="__Fieldmark__3949_2869974584"/>
      <w:r>
        <w:rPr>
          <w:sz w:val="18"/>
          <w:szCs w:val="24"/>
        </w:rPr>
        <w:t>A</w:t>
      </w:r>
      <w:bookmarkStart w:id="359" w:name="__Fieldmark__7517_1659650938"/>
      <w:r>
        <w:rPr>
          <w:sz w:val="18"/>
          <w:szCs w:val="24"/>
        </w:rPr>
        <w:t xml:space="preserve">majama, J. (2016). Effect of Air Pressure on the Output of Photovoltaic Panel and Solar Illuminance ( or Intensity ). </w:t>
      </w:r>
      <w:r>
        <w:rPr>
          <w:i/>
          <w:iCs/>
          <w:sz w:val="18"/>
          <w:szCs w:val="24"/>
        </w:rPr>
        <w:t>International Journal of Scientific Engineering and Applied Science</w:t>
      </w:r>
      <w:r>
        <w:rPr>
          <w:sz w:val="18"/>
          <w:szCs w:val="24"/>
        </w:rPr>
        <w:t xml:space="preserve">, </w:t>
      </w:r>
      <w:r>
        <w:rPr>
          <w:i/>
          <w:iCs/>
          <w:sz w:val="18"/>
          <w:szCs w:val="24"/>
        </w:rPr>
        <w:t>2</w:t>
      </w:r>
      <w:r>
        <w:rPr>
          <w:sz w:val="18"/>
          <w:szCs w:val="24"/>
        </w:rPr>
        <w:t>(8), 139–144</w:t>
      </w:r>
      <w:r>
        <w:rPr>
          <w:sz w:val="18"/>
          <w:szCs w:val="24"/>
        </w:rPr>
        <w:t>.</w:t>
      </w:r>
      <w:r>
        <w:fldChar w:fldCharType="end"/>
      </w:r>
      <w:bookmarkEnd w:id="358"/>
      <w:bookmarkEnd w:id="359"/>
    </w:p>
    <w:p w14:paraId="67BBC142" w14:textId="77777777" w:rsidR="006C67E2" w:rsidRDefault="008B1F2D">
      <w:pPr>
        <w:widowControl w:val="0"/>
        <w:spacing w:after="120" w:line="240" w:lineRule="auto"/>
        <w:ind w:left="480" w:hanging="480"/>
        <w:rPr>
          <w:sz w:val="18"/>
          <w:szCs w:val="24"/>
        </w:rPr>
      </w:pPr>
      <w:r>
        <w:rPr>
          <w:sz w:val="18"/>
          <w:szCs w:val="24"/>
        </w:rPr>
        <w:t xml:space="preserve">Bloomfield, H. C., </w:t>
      </w:r>
      <w:proofErr w:type="spellStart"/>
      <w:r>
        <w:rPr>
          <w:sz w:val="18"/>
          <w:szCs w:val="24"/>
        </w:rPr>
        <w:t>Brayshaw</w:t>
      </w:r>
      <w:proofErr w:type="spellEnd"/>
      <w:r>
        <w:rPr>
          <w:sz w:val="18"/>
          <w:szCs w:val="24"/>
        </w:rPr>
        <w:t xml:space="preserve">, D. J., &amp; Charlton-Perez, A. J. (2020). Characterizing the winter meteorological drivers of the European electricity system using targeted circulation types. </w:t>
      </w:r>
      <w:r>
        <w:rPr>
          <w:i/>
          <w:iCs/>
          <w:sz w:val="18"/>
          <w:szCs w:val="24"/>
        </w:rPr>
        <w:t>Meteorological Applications</w:t>
      </w:r>
      <w:r>
        <w:rPr>
          <w:sz w:val="18"/>
          <w:szCs w:val="24"/>
        </w:rPr>
        <w:t xml:space="preserve">, </w:t>
      </w:r>
      <w:r>
        <w:rPr>
          <w:i/>
          <w:iCs/>
          <w:sz w:val="18"/>
          <w:szCs w:val="24"/>
        </w:rPr>
        <w:t>27</w:t>
      </w:r>
      <w:r>
        <w:rPr>
          <w:sz w:val="18"/>
          <w:szCs w:val="24"/>
        </w:rPr>
        <w:t>(1), 1–18. https://doi.org/10.1002/met.</w:t>
      </w:r>
      <w:r>
        <w:rPr>
          <w:sz w:val="18"/>
          <w:szCs w:val="24"/>
        </w:rPr>
        <w:t>1858</w:t>
      </w:r>
    </w:p>
    <w:p w14:paraId="28F1F950" w14:textId="77777777" w:rsidR="006C67E2" w:rsidRDefault="008B1F2D">
      <w:pPr>
        <w:widowControl w:val="0"/>
        <w:spacing w:after="120" w:line="240" w:lineRule="auto"/>
        <w:ind w:left="480" w:hanging="480"/>
        <w:rPr>
          <w:sz w:val="18"/>
          <w:szCs w:val="24"/>
        </w:rPr>
      </w:pPr>
      <w:r>
        <w:rPr>
          <w:sz w:val="18"/>
          <w:szCs w:val="24"/>
        </w:rPr>
        <w:t xml:space="preserve">Branch, M. A., Coleman, T. F., &amp; Li, Y. (1999). Subspace, interior, and conjugate gradient method for large-scale bound-constrained minimization problems. </w:t>
      </w:r>
      <w:r>
        <w:rPr>
          <w:i/>
          <w:iCs/>
          <w:sz w:val="18"/>
          <w:szCs w:val="24"/>
        </w:rPr>
        <w:t>SIAM Journal of Scientific Computing</w:t>
      </w:r>
      <w:r>
        <w:rPr>
          <w:sz w:val="18"/>
          <w:szCs w:val="24"/>
        </w:rPr>
        <w:t xml:space="preserve">, </w:t>
      </w:r>
      <w:r>
        <w:rPr>
          <w:i/>
          <w:iCs/>
          <w:sz w:val="18"/>
          <w:szCs w:val="24"/>
        </w:rPr>
        <w:t>21</w:t>
      </w:r>
      <w:r>
        <w:rPr>
          <w:sz w:val="18"/>
          <w:szCs w:val="24"/>
        </w:rPr>
        <w:t>(1), 1–23. https://doi.org/10.1137/S1064827595289108</w:t>
      </w:r>
    </w:p>
    <w:p w14:paraId="65F640F6" w14:textId="77777777" w:rsidR="006C67E2" w:rsidRDefault="008B1F2D">
      <w:pPr>
        <w:widowControl w:val="0"/>
        <w:spacing w:after="120" w:line="240" w:lineRule="auto"/>
        <w:ind w:left="480" w:hanging="480"/>
        <w:rPr>
          <w:sz w:val="18"/>
          <w:szCs w:val="24"/>
        </w:rPr>
      </w:pPr>
      <w:r>
        <w:rPr>
          <w:sz w:val="18"/>
          <w:szCs w:val="24"/>
        </w:rPr>
        <w:t>Bre</w:t>
      </w:r>
      <w:r>
        <w:rPr>
          <w:sz w:val="18"/>
          <w:szCs w:val="24"/>
        </w:rPr>
        <w:t xml:space="preserve">men, L. Von. (2010). Large-Scale Variability of Weather Dependent Renewable Energy Sources. In A. </w:t>
      </w:r>
      <w:proofErr w:type="spellStart"/>
      <w:r>
        <w:rPr>
          <w:sz w:val="18"/>
          <w:szCs w:val="24"/>
        </w:rPr>
        <w:t>Troccoli</w:t>
      </w:r>
      <w:proofErr w:type="spellEnd"/>
      <w:r>
        <w:rPr>
          <w:sz w:val="18"/>
          <w:szCs w:val="24"/>
        </w:rPr>
        <w:t xml:space="preserve"> (Ed.), </w:t>
      </w:r>
      <w:r>
        <w:rPr>
          <w:i/>
          <w:iCs/>
          <w:sz w:val="18"/>
          <w:szCs w:val="24"/>
        </w:rPr>
        <w:t>Management of Weather and Climate Risk in the Energy Industry</w:t>
      </w:r>
      <w:r>
        <w:rPr>
          <w:sz w:val="18"/>
          <w:szCs w:val="24"/>
        </w:rPr>
        <w:t xml:space="preserve"> (pp. 189–206). Springer Netherlands.</w:t>
      </w:r>
    </w:p>
    <w:p w14:paraId="33270179" w14:textId="77777777" w:rsidR="006C67E2" w:rsidRDefault="008B1F2D">
      <w:pPr>
        <w:widowControl w:val="0"/>
        <w:spacing w:after="120" w:line="240" w:lineRule="auto"/>
        <w:ind w:left="480" w:hanging="480"/>
        <w:rPr>
          <w:sz w:val="18"/>
          <w:szCs w:val="24"/>
        </w:rPr>
      </w:pPr>
      <w:proofErr w:type="spellStart"/>
      <w:r>
        <w:rPr>
          <w:sz w:val="18"/>
          <w:szCs w:val="24"/>
        </w:rPr>
        <w:t>Cassou</w:t>
      </w:r>
      <w:proofErr w:type="spellEnd"/>
      <w:r>
        <w:rPr>
          <w:sz w:val="18"/>
          <w:szCs w:val="24"/>
        </w:rPr>
        <w:t xml:space="preserve">, C. (2008). </w:t>
      </w:r>
      <w:proofErr w:type="spellStart"/>
      <w:r>
        <w:rPr>
          <w:sz w:val="18"/>
          <w:szCs w:val="24"/>
        </w:rPr>
        <w:t>Intraseasonal</w:t>
      </w:r>
      <w:proofErr w:type="spellEnd"/>
      <w:r>
        <w:rPr>
          <w:sz w:val="18"/>
          <w:szCs w:val="24"/>
        </w:rPr>
        <w:t xml:space="preserve"> interactio</w:t>
      </w:r>
      <w:r>
        <w:rPr>
          <w:sz w:val="18"/>
          <w:szCs w:val="24"/>
        </w:rPr>
        <w:t xml:space="preserve">n between the Madden-Julian Oscillation and the North Atlantic Oscillation. </w:t>
      </w:r>
      <w:r>
        <w:rPr>
          <w:i/>
          <w:iCs/>
          <w:sz w:val="18"/>
          <w:szCs w:val="24"/>
        </w:rPr>
        <w:t>Nature</w:t>
      </w:r>
      <w:r>
        <w:rPr>
          <w:sz w:val="18"/>
          <w:szCs w:val="24"/>
        </w:rPr>
        <w:t xml:space="preserve">, </w:t>
      </w:r>
      <w:r>
        <w:rPr>
          <w:i/>
          <w:iCs/>
          <w:sz w:val="18"/>
          <w:szCs w:val="24"/>
        </w:rPr>
        <w:t>455</w:t>
      </w:r>
      <w:r>
        <w:rPr>
          <w:sz w:val="18"/>
          <w:szCs w:val="24"/>
        </w:rPr>
        <w:t>(7212), 523–527. https://doi.org/10.1038/nature07286</w:t>
      </w:r>
    </w:p>
    <w:p w14:paraId="7A704C34" w14:textId="77777777" w:rsidR="006C67E2" w:rsidRDefault="008B1F2D">
      <w:pPr>
        <w:widowControl w:val="0"/>
        <w:spacing w:after="120" w:line="240" w:lineRule="auto"/>
        <w:ind w:left="480" w:hanging="480"/>
        <w:rPr>
          <w:sz w:val="18"/>
          <w:szCs w:val="24"/>
        </w:rPr>
      </w:pPr>
      <w:proofErr w:type="spellStart"/>
      <w:r>
        <w:rPr>
          <w:sz w:val="18"/>
          <w:szCs w:val="24"/>
        </w:rPr>
        <w:t>Colantuono</w:t>
      </w:r>
      <w:proofErr w:type="spellEnd"/>
      <w:r>
        <w:rPr>
          <w:sz w:val="18"/>
          <w:szCs w:val="24"/>
        </w:rPr>
        <w:t xml:space="preserve">, G., Wang, Y., Hanna, E., &amp; </w:t>
      </w:r>
      <w:proofErr w:type="spellStart"/>
      <w:r>
        <w:rPr>
          <w:sz w:val="18"/>
          <w:szCs w:val="24"/>
        </w:rPr>
        <w:t>Erdélyi</w:t>
      </w:r>
      <w:proofErr w:type="spellEnd"/>
      <w:r>
        <w:rPr>
          <w:sz w:val="18"/>
          <w:szCs w:val="24"/>
        </w:rPr>
        <w:t>, R. (2014). Signature of the North Atlantic Oscillation on British so</w:t>
      </w:r>
      <w:r>
        <w:rPr>
          <w:sz w:val="18"/>
          <w:szCs w:val="24"/>
        </w:rPr>
        <w:t xml:space="preserve">lar radiation availability and PV potential: The winter zonal seesaw. </w:t>
      </w:r>
      <w:r>
        <w:rPr>
          <w:i/>
          <w:iCs/>
          <w:sz w:val="18"/>
          <w:szCs w:val="24"/>
        </w:rPr>
        <w:t>Solar Energy</w:t>
      </w:r>
      <w:r>
        <w:rPr>
          <w:sz w:val="18"/>
          <w:szCs w:val="24"/>
        </w:rPr>
        <w:t xml:space="preserve">, </w:t>
      </w:r>
      <w:r>
        <w:rPr>
          <w:i/>
          <w:iCs/>
          <w:sz w:val="18"/>
          <w:szCs w:val="24"/>
        </w:rPr>
        <w:t>107</w:t>
      </w:r>
      <w:r>
        <w:rPr>
          <w:sz w:val="18"/>
          <w:szCs w:val="24"/>
        </w:rPr>
        <w:t>, 210–219. https://doi.org/10.1016/j.solener.2014.05.045</w:t>
      </w:r>
    </w:p>
    <w:p w14:paraId="41287182" w14:textId="77777777" w:rsidR="006C67E2" w:rsidRDefault="008B1F2D">
      <w:pPr>
        <w:widowControl w:val="0"/>
        <w:spacing w:after="120" w:line="240" w:lineRule="auto"/>
        <w:ind w:left="480" w:hanging="480"/>
        <w:rPr>
          <w:sz w:val="18"/>
          <w:szCs w:val="24"/>
        </w:rPr>
      </w:pPr>
      <w:r>
        <w:rPr>
          <w:sz w:val="18"/>
          <w:szCs w:val="24"/>
        </w:rPr>
        <w:t xml:space="preserve">Dawson, A. (2016). </w:t>
      </w:r>
      <w:proofErr w:type="spellStart"/>
      <w:r>
        <w:rPr>
          <w:sz w:val="18"/>
          <w:szCs w:val="24"/>
        </w:rPr>
        <w:t>eofs</w:t>
      </w:r>
      <w:proofErr w:type="spellEnd"/>
      <w:r>
        <w:rPr>
          <w:sz w:val="18"/>
          <w:szCs w:val="24"/>
        </w:rPr>
        <w:t xml:space="preserve">: A Library for EOF Analysis of Meteorological, Oceanographic, and Climate Data. </w:t>
      </w:r>
      <w:r>
        <w:rPr>
          <w:i/>
          <w:iCs/>
          <w:sz w:val="18"/>
          <w:szCs w:val="24"/>
        </w:rPr>
        <w:t xml:space="preserve">Journal </w:t>
      </w:r>
      <w:r>
        <w:rPr>
          <w:i/>
          <w:iCs/>
          <w:sz w:val="18"/>
          <w:szCs w:val="24"/>
        </w:rPr>
        <w:t>of Open Research Software</w:t>
      </w:r>
      <w:r>
        <w:rPr>
          <w:sz w:val="18"/>
          <w:szCs w:val="24"/>
        </w:rPr>
        <w:t xml:space="preserve">, </w:t>
      </w:r>
      <w:r>
        <w:rPr>
          <w:i/>
          <w:iCs/>
          <w:sz w:val="18"/>
          <w:szCs w:val="24"/>
        </w:rPr>
        <w:t>4</w:t>
      </w:r>
      <w:r>
        <w:rPr>
          <w:sz w:val="18"/>
          <w:szCs w:val="24"/>
        </w:rPr>
        <w:t>, 4–7. https://doi.org/10.5334/jors.122</w:t>
      </w:r>
    </w:p>
    <w:p w14:paraId="47976390" w14:textId="77777777" w:rsidR="006C67E2" w:rsidRDefault="008B1F2D">
      <w:pPr>
        <w:widowControl w:val="0"/>
        <w:spacing w:after="120" w:line="240" w:lineRule="auto"/>
        <w:ind w:left="480" w:hanging="480"/>
        <w:rPr>
          <w:sz w:val="18"/>
          <w:szCs w:val="24"/>
        </w:rPr>
      </w:pPr>
      <w:proofErr w:type="spellStart"/>
      <w:r>
        <w:rPr>
          <w:sz w:val="18"/>
          <w:szCs w:val="24"/>
        </w:rPr>
        <w:t>Delucchi</w:t>
      </w:r>
      <w:proofErr w:type="spellEnd"/>
      <w:r>
        <w:rPr>
          <w:sz w:val="18"/>
          <w:szCs w:val="24"/>
        </w:rPr>
        <w:t xml:space="preserve">, M. A., &amp; Jacobson, M. Z. (2011). Providing all global energy with wind, water, and solar power, Part II: Reliability, system and transmission costs, and policies. </w:t>
      </w:r>
      <w:r>
        <w:rPr>
          <w:i/>
          <w:iCs/>
          <w:sz w:val="18"/>
          <w:szCs w:val="24"/>
        </w:rPr>
        <w:t>Energy Policy</w:t>
      </w:r>
      <w:r>
        <w:rPr>
          <w:sz w:val="18"/>
          <w:szCs w:val="24"/>
        </w:rPr>
        <w:t xml:space="preserve">, </w:t>
      </w:r>
      <w:r>
        <w:rPr>
          <w:i/>
          <w:iCs/>
          <w:sz w:val="18"/>
          <w:szCs w:val="24"/>
        </w:rPr>
        <w:t>39</w:t>
      </w:r>
      <w:r>
        <w:rPr>
          <w:sz w:val="18"/>
          <w:szCs w:val="24"/>
        </w:rPr>
        <w:t>(3), 1170–1190. https://doi.org/10.1016/j.enpol.2010.11.045</w:t>
      </w:r>
    </w:p>
    <w:p w14:paraId="15D37544" w14:textId="77777777" w:rsidR="006C67E2" w:rsidRDefault="008B1F2D">
      <w:pPr>
        <w:widowControl w:val="0"/>
        <w:spacing w:after="120" w:line="240" w:lineRule="auto"/>
        <w:ind w:left="480" w:hanging="480"/>
        <w:rPr>
          <w:sz w:val="18"/>
          <w:szCs w:val="24"/>
        </w:rPr>
      </w:pPr>
      <w:proofErr w:type="spellStart"/>
      <w:r>
        <w:rPr>
          <w:sz w:val="18"/>
          <w:szCs w:val="24"/>
        </w:rPr>
        <w:t>Graabak</w:t>
      </w:r>
      <w:proofErr w:type="spellEnd"/>
      <w:r>
        <w:rPr>
          <w:sz w:val="18"/>
          <w:szCs w:val="24"/>
        </w:rPr>
        <w:t xml:space="preserve">, I., &amp; </w:t>
      </w:r>
      <w:proofErr w:type="spellStart"/>
      <w:r>
        <w:rPr>
          <w:sz w:val="18"/>
          <w:szCs w:val="24"/>
        </w:rPr>
        <w:t>Korpås</w:t>
      </w:r>
      <w:proofErr w:type="spellEnd"/>
      <w:r>
        <w:rPr>
          <w:sz w:val="18"/>
          <w:szCs w:val="24"/>
        </w:rPr>
        <w:t xml:space="preserve">, M. (2016). Variability Characteristics of European Wind and Solar Power Resources—A Review. </w:t>
      </w:r>
      <w:r>
        <w:rPr>
          <w:i/>
          <w:iCs/>
          <w:sz w:val="18"/>
          <w:szCs w:val="24"/>
        </w:rPr>
        <w:t>Energies</w:t>
      </w:r>
      <w:r>
        <w:rPr>
          <w:sz w:val="18"/>
          <w:szCs w:val="24"/>
        </w:rPr>
        <w:t xml:space="preserve">, </w:t>
      </w:r>
      <w:r>
        <w:rPr>
          <w:i/>
          <w:iCs/>
          <w:sz w:val="18"/>
          <w:szCs w:val="24"/>
        </w:rPr>
        <w:t>9</w:t>
      </w:r>
      <w:r>
        <w:rPr>
          <w:sz w:val="18"/>
          <w:szCs w:val="24"/>
        </w:rPr>
        <w:t>(6), 1–31. https://doi.org/10.3390/en9060449</w:t>
      </w:r>
    </w:p>
    <w:p w14:paraId="6C465F08" w14:textId="77777777" w:rsidR="006C67E2" w:rsidRPr="00E40F3F" w:rsidRDefault="008B1F2D">
      <w:pPr>
        <w:widowControl w:val="0"/>
        <w:spacing w:after="120" w:line="240" w:lineRule="auto"/>
        <w:ind w:left="480" w:hanging="480"/>
        <w:rPr>
          <w:sz w:val="18"/>
          <w:szCs w:val="24"/>
          <w:lang w:val="de-CH"/>
          <w:rPrChange w:id="360" w:author="Dirk Mühlemann" w:date="2021-03-28T10:42:00Z">
            <w:rPr>
              <w:sz w:val="18"/>
              <w:szCs w:val="24"/>
            </w:rPr>
          </w:rPrChange>
        </w:rPr>
      </w:pPr>
      <w:r>
        <w:rPr>
          <w:sz w:val="18"/>
          <w:szCs w:val="24"/>
        </w:rPr>
        <w:t xml:space="preserve">Grams, C. M., </w:t>
      </w:r>
      <w:proofErr w:type="spellStart"/>
      <w:r>
        <w:rPr>
          <w:sz w:val="18"/>
          <w:szCs w:val="24"/>
        </w:rPr>
        <w:t>Beerli</w:t>
      </w:r>
      <w:proofErr w:type="spellEnd"/>
      <w:r>
        <w:rPr>
          <w:sz w:val="18"/>
          <w:szCs w:val="24"/>
        </w:rPr>
        <w:t>, R</w:t>
      </w:r>
      <w:r>
        <w:rPr>
          <w:sz w:val="18"/>
          <w:szCs w:val="24"/>
        </w:rPr>
        <w:t xml:space="preserve">., Pfenninger, S., </w:t>
      </w:r>
      <w:proofErr w:type="spellStart"/>
      <w:r>
        <w:rPr>
          <w:sz w:val="18"/>
          <w:szCs w:val="24"/>
        </w:rPr>
        <w:t>Staffell</w:t>
      </w:r>
      <w:proofErr w:type="spellEnd"/>
      <w:r>
        <w:rPr>
          <w:sz w:val="18"/>
          <w:szCs w:val="24"/>
        </w:rPr>
        <w:t xml:space="preserve">, I., &amp; Wernli, H. (2017). Balancing Europe’s wind-power output through spatial deployment informed by weather regimes. </w:t>
      </w:r>
      <w:r w:rsidRPr="00E40F3F">
        <w:rPr>
          <w:i/>
          <w:iCs/>
          <w:sz w:val="18"/>
          <w:szCs w:val="24"/>
          <w:lang w:val="de-CH"/>
          <w:rPrChange w:id="361" w:author="Dirk Mühlemann" w:date="2021-03-28T10:42:00Z">
            <w:rPr>
              <w:i/>
              <w:iCs/>
              <w:sz w:val="18"/>
              <w:szCs w:val="24"/>
            </w:rPr>
          </w:rPrChange>
        </w:rPr>
        <w:t>Nature Climate Change</w:t>
      </w:r>
      <w:r w:rsidRPr="00E40F3F">
        <w:rPr>
          <w:sz w:val="18"/>
          <w:szCs w:val="24"/>
          <w:lang w:val="de-CH"/>
          <w:rPrChange w:id="362" w:author="Dirk Mühlemann" w:date="2021-03-28T10:42:00Z">
            <w:rPr>
              <w:sz w:val="18"/>
              <w:szCs w:val="24"/>
            </w:rPr>
          </w:rPrChange>
        </w:rPr>
        <w:t xml:space="preserve">, </w:t>
      </w:r>
      <w:r w:rsidRPr="00E40F3F">
        <w:rPr>
          <w:i/>
          <w:iCs/>
          <w:sz w:val="18"/>
          <w:szCs w:val="24"/>
          <w:lang w:val="de-CH"/>
          <w:rPrChange w:id="363" w:author="Dirk Mühlemann" w:date="2021-03-28T10:42:00Z">
            <w:rPr>
              <w:i/>
              <w:iCs/>
              <w:sz w:val="18"/>
              <w:szCs w:val="24"/>
            </w:rPr>
          </w:rPrChange>
        </w:rPr>
        <w:t>7</w:t>
      </w:r>
      <w:r w:rsidRPr="00E40F3F">
        <w:rPr>
          <w:sz w:val="18"/>
          <w:szCs w:val="24"/>
          <w:lang w:val="de-CH"/>
          <w:rPrChange w:id="364" w:author="Dirk Mühlemann" w:date="2021-03-28T10:42:00Z">
            <w:rPr>
              <w:sz w:val="18"/>
              <w:szCs w:val="24"/>
            </w:rPr>
          </w:rPrChange>
        </w:rPr>
        <w:t>(8), 557–562. https://doi.org/10.1038/nclimate3338</w:t>
      </w:r>
    </w:p>
    <w:p w14:paraId="62B8B1FC" w14:textId="77777777" w:rsidR="006C67E2" w:rsidRDefault="008B1F2D">
      <w:pPr>
        <w:widowControl w:val="0"/>
        <w:spacing w:after="120" w:line="240" w:lineRule="auto"/>
        <w:ind w:left="480" w:hanging="480"/>
        <w:rPr>
          <w:sz w:val="18"/>
          <w:szCs w:val="24"/>
        </w:rPr>
      </w:pPr>
      <w:r w:rsidRPr="00E40F3F">
        <w:rPr>
          <w:sz w:val="18"/>
          <w:szCs w:val="24"/>
          <w:lang w:val="de-CH"/>
          <w:rPrChange w:id="365" w:author="Dirk Mühlemann" w:date="2021-03-28T10:42:00Z">
            <w:rPr>
              <w:sz w:val="18"/>
              <w:szCs w:val="24"/>
            </w:rPr>
          </w:rPrChange>
        </w:rPr>
        <w:t>Heide, D., von Bremen, L., Greiner</w:t>
      </w:r>
      <w:r w:rsidRPr="00E40F3F">
        <w:rPr>
          <w:sz w:val="18"/>
          <w:szCs w:val="24"/>
          <w:lang w:val="de-CH"/>
          <w:rPrChange w:id="366" w:author="Dirk Mühlemann" w:date="2021-03-28T10:42:00Z">
            <w:rPr>
              <w:sz w:val="18"/>
              <w:szCs w:val="24"/>
            </w:rPr>
          </w:rPrChange>
        </w:rPr>
        <w:t xml:space="preserve">, M., Hoffmann, C., Speckmann, M., &amp; Bofinger, S. (2010). </w:t>
      </w:r>
      <w:r>
        <w:rPr>
          <w:sz w:val="18"/>
          <w:szCs w:val="24"/>
        </w:rPr>
        <w:t xml:space="preserve">Seasonal optimal mix of wind and solar power in a future, highly renewable Europe. </w:t>
      </w:r>
      <w:r>
        <w:rPr>
          <w:i/>
          <w:iCs/>
          <w:sz w:val="18"/>
          <w:szCs w:val="24"/>
        </w:rPr>
        <w:t>Renewable Energy</w:t>
      </w:r>
      <w:r>
        <w:rPr>
          <w:sz w:val="18"/>
          <w:szCs w:val="24"/>
        </w:rPr>
        <w:t xml:space="preserve">, </w:t>
      </w:r>
      <w:r>
        <w:rPr>
          <w:i/>
          <w:iCs/>
          <w:sz w:val="18"/>
          <w:szCs w:val="24"/>
        </w:rPr>
        <w:t>35</w:t>
      </w:r>
      <w:r>
        <w:rPr>
          <w:sz w:val="18"/>
          <w:szCs w:val="24"/>
        </w:rPr>
        <w:t>(11), 2483–2489. https://doi.org/10.1016/j.renene.2010.03.012</w:t>
      </w:r>
    </w:p>
    <w:p w14:paraId="629108F4" w14:textId="77777777" w:rsidR="006C67E2" w:rsidRDefault="008B1F2D">
      <w:pPr>
        <w:widowControl w:val="0"/>
        <w:spacing w:after="120" w:line="240" w:lineRule="auto"/>
        <w:ind w:left="480" w:hanging="480"/>
        <w:rPr>
          <w:sz w:val="18"/>
          <w:szCs w:val="24"/>
        </w:rPr>
      </w:pPr>
      <w:proofErr w:type="spellStart"/>
      <w:r>
        <w:rPr>
          <w:sz w:val="18"/>
          <w:szCs w:val="24"/>
        </w:rPr>
        <w:t>Hennermann</w:t>
      </w:r>
      <w:proofErr w:type="spellEnd"/>
      <w:r>
        <w:rPr>
          <w:sz w:val="18"/>
          <w:szCs w:val="24"/>
        </w:rPr>
        <w:t>, K., &amp; Yang, X. (2018)</w:t>
      </w:r>
      <w:r>
        <w:rPr>
          <w:sz w:val="18"/>
          <w:szCs w:val="24"/>
        </w:rPr>
        <w:t xml:space="preserve">. </w:t>
      </w:r>
      <w:r>
        <w:rPr>
          <w:i/>
          <w:iCs/>
          <w:sz w:val="18"/>
          <w:szCs w:val="24"/>
        </w:rPr>
        <w:t>ERA5 data documentation</w:t>
      </w:r>
      <w:r>
        <w:rPr>
          <w:sz w:val="18"/>
          <w:szCs w:val="24"/>
        </w:rPr>
        <w:t>. European Centre for Medium-Range Weather Forecasts. https://confluence.ecmwf.int/display/CKB/ERA5+data+documentation</w:t>
      </w:r>
    </w:p>
    <w:p w14:paraId="711174DE" w14:textId="77777777" w:rsidR="006C67E2" w:rsidRDefault="008B1F2D">
      <w:pPr>
        <w:widowControl w:val="0"/>
        <w:spacing w:after="120" w:line="240" w:lineRule="auto"/>
        <w:ind w:left="480" w:hanging="480"/>
        <w:rPr>
          <w:sz w:val="18"/>
          <w:szCs w:val="24"/>
        </w:rPr>
      </w:pPr>
      <w:proofErr w:type="spellStart"/>
      <w:r>
        <w:rPr>
          <w:sz w:val="18"/>
          <w:szCs w:val="24"/>
        </w:rPr>
        <w:t>Hersbach</w:t>
      </w:r>
      <w:proofErr w:type="spellEnd"/>
      <w:r>
        <w:rPr>
          <w:sz w:val="18"/>
          <w:szCs w:val="24"/>
        </w:rPr>
        <w:t xml:space="preserve">, H., Bell, B., </w:t>
      </w:r>
      <w:proofErr w:type="spellStart"/>
      <w:r>
        <w:rPr>
          <w:sz w:val="18"/>
          <w:szCs w:val="24"/>
        </w:rPr>
        <w:t>Berrisford</w:t>
      </w:r>
      <w:proofErr w:type="spellEnd"/>
      <w:r>
        <w:rPr>
          <w:sz w:val="18"/>
          <w:szCs w:val="24"/>
        </w:rPr>
        <w:t xml:space="preserve">, P., </w:t>
      </w:r>
      <w:proofErr w:type="spellStart"/>
      <w:r>
        <w:rPr>
          <w:sz w:val="18"/>
          <w:szCs w:val="24"/>
        </w:rPr>
        <w:t>Biavati</w:t>
      </w:r>
      <w:proofErr w:type="spellEnd"/>
      <w:r>
        <w:rPr>
          <w:sz w:val="18"/>
          <w:szCs w:val="24"/>
        </w:rPr>
        <w:t xml:space="preserve">, G., </w:t>
      </w:r>
      <w:proofErr w:type="spellStart"/>
      <w:r>
        <w:rPr>
          <w:sz w:val="18"/>
          <w:szCs w:val="24"/>
        </w:rPr>
        <w:t>Horányi</w:t>
      </w:r>
      <w:proofErr w:type="spellEnd"/>
      <w:r>
        <w:rPr>
          <w:sz w:val="18"/>
          <w:szCs w:val="24"/>
        </w:rPr>
        <w:t xml:space="preserve">, A., Muñoz </w:t>
      </w:r>
      <w:proofErr w:type="spellStart"/>
      <w:r>
        <w:rPr>
          <w:sz w:val="18"/>
          <w:szCs w:val="24"/>
        </w:rPr>
        <w:t>Sabater</w:t>
      </w:r>
      <w:proofErr w:type="spellEnd"/>
      <w:r>
        <w:rPr>
          <w:sz w:val="18"/>
          <w:szCs w:val="24"/>
        </w:rPr>
        <w:t xml:space="preserve">, J., Nicolas, J., </w:t>
      </w:r>
      <w:proofErr w:type="spellStart"/>
      <w:r>
        <w:rPr>
          <w:sz w:val="18"/>
          <w:szCs w:val="24"/>
        </w:rPr>
        <w:t>Peubey</w:t>
      </w:r>
      <w:proofErr w:type="spellEnd"/>
      <w:r>
        <w:rPr>
          <w:sz w:val="18"/>
          <w:szCs w:val="24"/>
        </w:rPr>
        <w:t>, C., Ra</w:t>
      </w:r>
      <w:r>
        <w:rPr>
          <w:sz w:val="18"/>
          <w:szCs w:val="24"/>
        </w:rPr>
        <w:t xml:space="preserve">du, R., </w:t>
      </w:r>
      <w:proofErr w:type="spellStart"/>
      <w:r>
        <w:rPr>
          <w:sz w:val="18"/>
          <w:szCs w:val="24"/>
        </w:rPr>
        <w:t>Rozum</w:t>
      </w:r>
      <w:proofErr w:type="spellEnd"/>
      <w:r>
        <w:rPr>
          <w:sz w:val="18"/>
          <w:szCs w:val="24"/>
        </w:rPr>
        <w:t xml:space="preserve">, I., </w:t>
      </w:r>
      <w:proofErr w:type="spellStart"/>
      <w:r>
        <w:rPr>
          <w:sz w:val="18"/>
          <w:szCs w:val="24"/>
        </w:rPr>
        <w:t>Schepers</w:t>
      </w:r>
      <w:proofErr w:type="spellEnd"/>
      <w:r>
        <w:rPr>
          <w:sz w:val="18"/>
          <w:szCs w:val="24"/>
        </w:rPr>
        <w:t xml:space="preserve">, D., Simmons, A., </w:t>
      </w:r>
      <w:proofErr w:type="spellStart"/>
      <w:r>
        <w:rPr>
          <w:sz w:val="18"/>
          <w:szCs w:val="24"/>
        </w:rPr>
        <w:t>Soci</w:t>
      </w:r>
      <w:proofErr w:type="spellEnd"/>
      <w:r>
        <w:rPr>
          <w:sz w:val="18"/>
          <w:szCs w:val="24"/>
        </w:rPr>
        <w:t xml:space="preserve">, C., Dee, D., &amp; </w:t>
      </w:r>
      <w:proofErr w:type="spellStart"/>
      <w:r>
        <w:rPr>
          <w:sz w:val="18"/>
          <w:szCs w:val="24"/>
        </w:rPr>
        <w:t>Thépaut</w:t>
      </w:r>
      <w:proofErr w:type="spellEnd"/>
      <w:r>
        <w:rPr>
          <w:sz w:val="18"/>
          <w:szCs w:val="24"/>
        </w:rPr>
        <w:t xml:space="preserve">, J.-N. (2018). </w:t>
      </w:r>
      <w:r>
        <w:rPr>
          <w:i/>
          <w:iCs/>
          <w:sz w:val="18"/>
          <w:szCs w:val="24"/>
        </w:rPr>
        <w:t>ERA5 hourly data on pressure levels from 1979 to present.</w:t>
      </w:r>
      <w:r>
        <w:rPr>
          <w:sz w:val="18"/>
          <w:szCs w:val="24"/>
        </w:rPr>
        <w:t xml:space="preserve"> Copernicus Climate Change Service (C3S) Climate Data Store (CDS). https://doi.org/10.24381/cds.bd0915c6</w:t>
      </w:r>
    </w:p>
    <w:p w14:paraId="45BD6EFF" w14:textId="77777777" w:rsidR="006C67E2" w:rsidRDefault="008B1F2D">
      <w:pPr>
        <w:widowControl w:val="0"/>
        <w:spacing w:after="120" w:line="240" w:lineRule="auto"/>
        <w:ind w:left="480" w:hanging="480"/>
        <w:rPr>
          <w:sz w:val="18"/>
          <w:szCs w:val="24"/>
        </w:rPr>
      </w:pPr>
      <w:proofErr w:type="spellStart"/>
      <w:r>
        <w:rPr>
          <w:sz w:val="18"/>
          <w:szCs w:val="24"/>
        </w:rPr>
        <w:t>Huld</w:t>
      </w:r>
      <w:proofErr w:type="spellEnd"/>
      <w:r>
        <w:rPr>
          <w:sz w:val="18"/>
          <w:szCs w:val="24"/>
        </w:rPr>
        <w:t xml:space="preserve">, T., </w:t>
      </w:r>
      <w:proofErr w:type="spellStart"/>
      <w:r>
        <w:rPr>
          <w:sz w:val="18"/>
          <w:szCs w:val="24"/>
        </w:rPr>
        <w:t>Gottschalg</w:t>
      </w:r>
      <w:proofErr w:type="spellEnd"/>
      <w:r>
        <w:rPr>
          <w:sz w:val="18"/>
          <w:szCs w:val="24"/>
        </w:rPr>
        <w:t xml:space="preserve">, R., Beyer, H. G., &amp; </w:t>
      </w:r>
      <w:proofErr w:type="spellStart"/>
      <w:r>
        <w:rPr>
          <w:sz w:val="18"/>
          <w:szCs w:val="24"/>
        </w:rPr>
        <w:t>Topič</w:t>
      </w:r>
      <w:proofErr w:type="spellEnd"/>
      <w:r>
        <w:rPr>
          <w:sz w:val="18"/>
          <w:szCs w:val="24"/>
        </w:rPr>
        <w:t xml:space="preserve">, M. (2010). Mapping the performance of PV modules, effects of module type and data averaging. </w:t>
      </w:r>
      <w:r>
        <w:rPr>
          <w:i/>
          <w:iCs/>
          <w:sz w:val="18"/>
          <w:szCs w:val="24"/>
        </w:rPr>
        <w:t>Solar Energy</w:t>
      </w:r>
      <w:r>
        <w:rPr>
          <w:sz w:val="18"/>
          <w:szCs w:val="24"/>
        </w:rPr>
        <w:t xml:space="preserve">, </w:t>
      </w:r>
      <w:r>
        <w:rPr>
          <w:i/>
          <w:iCs/>
          <w:sz w:val="18"/>
          <w:szCs w:val="24"/>
        </w:rPr>
        <w:t>84</w:t>
      </w:r>
      <w:r>
        <w:rPr>
          <w:sz w:val="18"/>
          <w:szCs w:val="24"/>
        </w:rPr>
        <w:t>(2), 324–338. https://doi.org/10.1016/j.solener.2009.12.002</w:t>
      </w:r>
    </w:p>
    <w:p w14:paraId="0F57FA57" w14:textId="77777777" w:rsidR="006C67E2" w:rsidRDefault="008B1F2D">
      <w:pPr>
        <w:widowControl w:val="0"/>
        <w:spacing w:after="120" w:line="240" w:lineRule="auto"/>
        <w:ind w:left="480" w:hanging="480"/>
        <w:rPr>
          <w:sz w:val="18"/>
          <w:szCs w:val="24"/>
        </w:rPr>
      </w:pPr>
      <w:r>
        <w:rPr>
          <w:sz w:val="18"/>
          <w:szCs w:val="24"/>
        </w:rPr>
        <w:t>Hulme, M. (2016). 1.5 °C and climate resea</w:t>
      </w:r>
      <w:r>
        <w:rPr>
          <w:sz w:val="18"/>
          <w:szCs w:val="24"/>
        </w:rPr>
        <w:t xml:space="preserve">rch after the Paris Agreement. </w:t>
      </w:r>
      <w:r>
        <w:rPr>
          <w:i/>
          <w:iCs/>
          <w:sz w:val="18"/>
          <w:szCs w:val="24"/>
        </w:rPr>
        <w:t>Nature Climate Change</w:t>
      </w:r>
      <w:r>
        <w:rPr>
          <w:sz w:val="18"/>
          <w:szCs w:val="24"/>
        </w:rPr>
        <w:t xml:space="preserve">, </w:t>
      </w:r>
      <w:r>
        <w:rPr>
          <w:i/>
          <w:iCs/>
          <w:sz w:val="18"/>
          <w:szCs w:val="24"/>
        </w:rPr>
        <w:t>6</w:t>
      </w:r>
      <w:r>
        <w:rPr>
          <w:sz w:val="18"/>
          <w:szCs w:val="24"/>
        </w:rPr>
        <w:t>(3), 222–224. https://doi.org/10.1038/nclimate2939</w:t>
      </w:r>
    </w:p>
    <w:p w14:paraId="3D2B9CF2" w14:textId="77777777" w:rsidR="006C67E2" w:rsidRDefault="008B1F2D">
      <w:pPr>
        <w:widowControl w:val="0"/>
        <w:spacing w:after="120" w:line="240" w:lineRule="auto"/>
        <w:ind w:left="480" w:hanging="480"/>
        <w:rPr>
          <w:sz w:val="18"/>
          <w:szCs w:val="24"/>
        </w:rPr>
      </w:pPr>
      <w:r>
        <w:rPr>
          <w:sz w:val="18"/>
          <w:szCs w:val="24"/>
        </w:rPr>
        <w:t xml:space="preserve">Hurrell, J. W., </w:t>
      </w:r>
      <w:proofErr w:type="spellStart"/>
      <w:r>
        <w:rPr>
          <w:sz w:val="18"/>
          <w:szCs w:val="24"/>
        </w:rPr>
        <w:t>Kushnir</w:t>
      </w:r>
      <w:proofErr w:type="spellEnd"/>
      <w:r>
        <w:rPr>
          <w:sz w:val="18"/>
          <w:szCs w:val="24"/>
        </w:rPr>
        <w:t xml:space="preserve">, Y., </w:t>
      </w:r>
      <w:proofErr w:type="spellStart"/>
      <w:r>
        <w:rPr>
          <w:sz w:val="18"/>
          <w:szCs w:val="24"/>
        </w:rPr>
        <w:t>Ottersen</w:t>
      </w:r>
      <w:proofErr w:type="spellEnd"/>
      <w:r>
        <w:rPr>
          <w:sz w:val="18"/>
          <w:szCs w:val="24"/>
        </w:rPr>
        <w:t xml:space="preserve">, G., &amp; </w:t>
      </w:r>
      <w:proofErr w:type="spellStart"/>
      <w:r>
        <w:rPr>
          <w:sz w:val="18"/>
          <w:szCs w:val="24"/>
        </w:rPr>
        <w:t>Visbeck</w:t>
      </w:r>
      <w:proofErr w:type="spellEnd"/>
      <w:r>
        <w:rPr>
          <w:sz w:val="18"/>
          <w:szCs w:val="24"/>
        </w:rPr>
        <w:t xml:space="preserve">, M. (2003). An overview of the north </w:t>
      </w:r>
      <w:proofErr w:type="spellStart"/>
      <w:r>
        <w:rPr>
          <w:sz w:val="18"/>
          <w:szCs w:val="24"/>
        </w:rPr>
        <w:t>atlantic</w:t>
      </w:r>
      <w:proofErr w:type="spellEnd"/>
      <w:r>
        <w:rPr>
          <w:sz w:val="18"/>
          <w:szCs w:val="24"/>
        </w:rPr>
        <w:t xml:space="preserve"> oscillation. </w:t>
      </w:r>
      <w:r>
        <w:rPr>
          <w:i/>
          <w:iCs/>
          <w:sz w:val="18"/>
          <w:szCs w:val="24"/>
        </w:rPr>
        <w:t>Geophysical Monograph Series</w:t>
      </w:r>
      <w:r>
        <w:rPr>
          <w:sz w:val="18"/>
          <w:szCs w:val="24"/>
        </w:rPr>
        <w:t xml:space="preserve">, </w:t>
      </w:r>
      <w:r>
        <w:rPr>
          <w:i/>
          <w:iCs/>
          <w:sz w:val="18"/>
          <w:szCs w:val="24"/>
        </w:rPr>
        <w:t>134</w:t>
      </w:r>
      <w:r>
        <w:rPr>
          <w:sz w:val="18"/>
          <w:szCs w:val="24"/>
        </w:rPr>
        <w:t>, 1–3</w:t>
      </w:r>
      <w:r>
        <w:rPr>
          <w:sz w:val="18"/>
          <w:szCs w:val="24"/>
        </w:rPr>
        <w:t>5. https://doi.org/10.1029/134GM01</w:t>
      </w:r>
    </w:p>
    <w:p w14:paraId="4D30B260" w14:textId="77777777" w:rsidR="006C67E2" w:rsidRDefault="008B1F2D">
      <w:pPr>
        <w:widowControl w:val="0"/>
        <w:spacing w:after="120" w:line="240" w:lineRule="auto"/>
        <w:ind w:left="480" w:hanging="480"/>
        <w:rPr>
          <w:sz w:val="18"/>
          <w:szCs w:val="24"/>
        </w:rPr>
      </w:pPr>
      <w:r>
        <w:rPr>
          <w:sz w:val="18"/>
          <w:szCs w:val="24"/>
        </w:rPr>
        <w:t xml:space="preserve">IRENA. (2020a). Global Renewables Outlook: Energy transformation 2050. In </w:t>
      </w:r>
      <w:r>
        <w:rPr>
          <w:i/>
          <w:iCs/>
          <w:sz w:val="18"/>
          <w:szCs w:val="24"/>
        </w:rPr>
        <w:t>International Renewable Energy Agency</w:t>
      </w:r>
      <w:r>
        <w:rPr>
          <w:sz w:val="18"/>
          <w:szCs w:val="24"/>
        </w:rPr>
        <w:t>. https://www.irena.org/publications/2020/Apr/Global-Renewables-Outlook-2020</w:t>
      </w:r>
    </w:p>
    <w:p w14:paraId="6037EB22" w14:textId="77777777" w:rsidR="006C67E2" w:rsidRDefault="008B1F2D">
      <w:pPr>
        <w:widowControl w:val="0"/>
        <w:spacing w:after="120" w:line="240" w:lineRule="auto"/>
        <w:ind w:left="480" w:hanging="480"/>
        <w:rPr>
          <w:sz w:val="18"/>
          <w:szCs w:val="24"/>
        </w:rPr>
      </w:pPr>
      <w:r>
        <w:rPr>
          <w:sz w:val="18"/>
          <w:szCs w:val="24"/>
        </w:rPr>
        <w:t xml:space="preserve">IRENA. (2020b). </w:t>
      </w:r>
      <w:r>
        <w:rPr>
          <w:i/>
          <w:iCs/>
          <w:sz w:val="18"/>
          <w:szCs w:val="24"/>
        </w:rPr>
        <w:t xml:space="preserve">Renewable </w:t>
      </w:r>
      <w:r>
        <w:rPr>
          <w:i/>
          <w:iCs/>
          <w:sz w:val="18"/>
          <w:szCs w:val="24"/>
        </w:rPr>
        <w:t>capacity statistics 2020 International Renewable Energy Agency (IRENA)</w:t>
      </w:r>
      <w:r>
        <w:rPr>
          <w:sz w:val="18"/>
          <w:szCs w:val="24"/>
        </w:rPr>
        <w:t>.</w:t>
      </w:r>
    </w:p>
    <w:p w14:paraId="5C446485" w14:textId="77777777" w:rsidR="006C67E2" w:rsidRDefault="008B1F2D">
      <w:pPr>
        <w:widowControl w:val="0"/>
        <w:spacing w:after="120" w:line="240" w:lineRule="auto"/>
        <w:ind w:left="480" w:hanging="480"/>
        <w:rPr>
          <w:sz w:val="18"/>
          <w:szCs w:val="24"/>
        </w:rPr>
      </w:pPr>
      <w:proofErr w:type="spellStart"/>
      <w:r>
        <w:rPr>
          <w:sz w:val="18"/>
          <w:szCs w:val="24"/>
        </w:rPr>
        <w:t>Jäger-Waldau</w:t>
      </w:r>
      <w:proofErr w:type="spellEnd"/>
      <w:r>
        <w:rPr>
          <w:sz w:val="18"/>
          <w:szCs w:val="24"/>
        </w:rPr>
        <w:t xml:space="preserve">, A. (2019). PV Status Report 2019. In </w:t>
      </w:r>
      <w:r>
        <w:rPr>
          <w:i/>
          <w:iCs/>
          <w:sz w:val="18"/>
          <w:szCs w:val="24"/>
        </w:rPr>
        <w:t>EUR 29938 EN, Publications Office of the European Union</w:t>
      </w:r>
      <w:r>
        <w:rPr>
          <w:sz w:val="18"/>
          <w:szCs w:val="24"/>
        </w:rPr>
        <w:t>. https://doi.org/10.2760/326629</w:t>
      </w:r>
    </w:p>
    <w:p w14:paraId="46D1351B" w14:textId="77777777" w:rsidR="006C67E2" w:rsidRDefault="008B1F2D">
      <w:pPr>
        <w:widowControl w:val="0"/>
        <w:spacing w:after="120" w:line="240" w:lineRule="auto"/>
        <w:ind w:left="480" w:hanging="480"/>
        <w:rPr>
          <w:sz w:val="18"/>
          <w:szCs w:val="24"/>
        </w:rPr>
      </w:pPr>
      <w:r w:rsidRPr="00E40F3F">
        <w:rPr>
          <w:sz w:val="18"/>
          <w:szCs w:val="24"/>
          <w:lang w:val="fr-CH"/>
          <w:rPrChange w:id="367" w:author="Dirk Mühlemann" w:date="2021-03-28T10:42:00Z">
            <w:rPr>
              <w:sz w:val="18"/>
              <w:szCs w:val="24"/>
            </w:rPr>
          </w:rPrChange>
        </w:rPr>
        <w:t xml:space="preserve">Jerez, S., Trigo, R. M., Vicente-Serrano, S. </w:t>
      </w:r>
      <w:r w:rsidRPr="00E40F3F">
        <w:rPr>
          <w:sz w:val="18"/>
          <w:szCs w:val="24"/>
          <w:lang w:val="fr-CH"/>
          <w:rPrChange w:id="368" w:author="Dirk Mühlemann" w:date="2021-03-28T10:42:00Z">
            <w:rPr>
              <w:sz w:val="18"/>
              <w:szCs w:val="24"/>
            </w:rPr>
          </w:rPrChange>
        </w:rPr>
        <w:t xml:space="preserve">M., </w:t>
      </w:r>
      <w:proofErr w:type="spellStart"/>
      <w:r w:rsidRPr="00E40F3F">
        <w:rPr>
          <w:sz w:val="18"/>
          <w:szCs w:val="24"/>
          <w:lang w:val="fr-CH"/>
          <w:rPrChange w:id="369" w:author="Dirk Mühlemann" w:date="2021-03-28T10:42:00Z">
            <w:rPr>
              <w:sz w:val="18"/>
              <w:szCs w:val="24"/>
            </w:rPr>
          </w:rPrChange>
        </w:rPr>
        <w:t>Pozo-VáZquez</w:t>
      </w:r>
      <w:proofErr w:type="spellEnd"/>
      <w:r w:rsidRPr="00E40F3F">
        <w:rPr>
          <w:sz w:val="18"/>
          <w:szCs w:val="24"/>
          <w:lang w:val="fr-CH"/>
          <w:rPrChange w:id="370" w:author="Dirk Mühlemann" w:date="2021-03-28T10:42:00Z">
            <w:rPr>
              <w:sz w:val="18"/>
              <w:szCs w:val="24"/>
            </w:rPr>
          </w:rPrChange>
        </w:rPr>
        <w:t xml:space="preserve">, D., </w:t>
      </w:r>
      <w:proofErr w:type="spellStart"/>
      <w:r w:rsidRPr="00E40F3F">
        <w:rPr>
          <w:sz w:val="18"/>
          <w:szCs w:val="24"/>
          <w:lang w:val="fr-CH"/>
          <w:rPrChange w:id="371" w:author="Dirk Mühlemann" w:date="2021-03-28T10:42:00Z">
            <w:rPr>
              <w:sz w:val="18"/>
              <w:szCs w:val="24"/>
            </w:rPr>
          </w:rPrChange>
        </w:rPr>
        <w:t>Lorente-Plazas</w:t>
      </w:r>
      <w:proofErr w:type="spellEnd"/>
      <w:r w:rsidRPr="00E40F3F">
        <w:rPr>
          <w:sz w:val="18"/>
          <w:szCs w:val="24"/>
          <w:lang w:val="fr-CH"/>
          <w:rPrChange w:id="372" w:author="Dirk Mühlemann" w:date="2021-03-28T10:42:00Z">
            <w:rPr>
              <w:sz w:val="18"/>
              <w:szCs w:val="24"/>
            </w:rPr>
          </w:rPrChange>
        </w:rPr>
        <w:t>, R., Lorenzo-</w:t>
      </w:r>
      <w:proofErr w:type="spellStart"/>
      <w:r w:rsidRPr="00E40F3F">
        <w:rPr>
          <w:sz w:val="18"/>
          <w:szCs w:val="24"/>
          <w:lang w:val="fr-CH"/>
          <w:rPrChange w:id="373" w:author="Dirk Mühlemann" w:date="2021-03-28T10:42:00Z">
            <w:rPr>
              <w:sz w:val="18"/>
              <w:szCs w:val="24"/>
            </w:rPr>
          </w:rPrChange>
        </w:rPr>
        <w:t>Lacruz</w:t>
      </w:r>
      <w:proofErr w:type="spellEnd"/>
      <w:r w:rsidRPr="00E40F3F">
        <w:rPr>
          <w:sz w:val="18"/>
          <w:szCs w:val="24"/>
          <w:lang w:val="fr-CH"/>
          <w:rPrChange w:id="374" w:author="Dirk Mühlemann" w:date="2021-03-28T10:42:00Z">
            <w:rPr>
              <w:sz w:val="18"/>
              <w:szCs w:val="24"/>
            </w:rPr>
          </w:rPrChange>
        </w:rPr>
        <w:t>, J., Santos-</w:t>
      </w:r>
      <w:proofErr w:type="spellStart"/>
      <w:r w:rsidRPr="00E40F3F">
        <w:rPr>
          <w:sz w:val="18"/>
          <w:szCs w:val="24"/>
          <w:lang w:val="fr-CH"/>
          <w:rPrChange w:id="375" w:author="Dirk Mühlemann" w:date="2021-03-28T10:42:00Z">
            <w:rPr>
              <w:sz w:val="18"/>
              <w:szCs w:val="24"/>
            </w:rPr>
          </w:rPrChange>
        </w:rPr>
        <w:t>Alamillos</w:t>
      </w:r>
      <w:proofErr w:type="spellEnd"/>
      <w:r w:rsidRPr="00E40F3F">
        <w:rPr>
          <w:sz w:val="18"/>
          <w:szCs w:val="24"/>
          <w:lang w:val="fr-CH"/>
          <w:rPrChange w:id="376" w:author="Dirk Mühlemann" w:date="2021-03-28T10:42:00Z">
            <w:rPr>
              <w:sz w:val="18"/>
              <w:szCs w:val="24"/>
            </w:rPr>
          </w:rPrChange>
        </w:rPr>
        <w:t xml:space="preserve">, F., &amp; </w:t>
      </w:r>
      <w:proofErr w:type="spellStart"/>
      <w:r w:rsidRPr="00E40F3F">
        <w:rPr>
          <w:sz w:val="18"/>
          <w:szCs w:val="24"/>
          <w:lang w:val="fr-CH"/>
          <w:rPrChange w:id="377" w:author="Dirk Mühlemann" w:date="2021-03-28T10:42:00Z">
            <w:rPr>
              <w:sz w:val="18"/>
              <w:szCs w:val="24"/>
            </w:rPr>
          </w:rPrChange>
        </w:rPr>
        <w:t>MontáVez</w:t>
      </w:r>
      <w:proofErr w:type="spellEnd"/>
      <w:r w:rsidRPr="00E40F3F">
        <w:rPr>
          <w:sz w:val="18"/>
          <w:szCs w:val="24"/>
          <w:lang w:val="fr-CH"/>
          <w:rPrChange w:id="378" w:author="Dirk Mühlemann" w:date="2021-03-28T10:42:00Z">
            <w:rPr>
              <w:sz w:val="18"/>
              <w:szCs w:val="24"/>
            </w:rPr>
          </w:rPrChange>
        </w:rPr>
        <w:t xml:space="preserve">, J. P. (2013). </w:t>
      </w:r>
      <w:r>
        <w:rPr>
          <w:sz w:val="18"/>
          <w:szCs w:val="24"/>
        </w:rPr>
        <w:t xml:space="preserve">The impact of the north </w:t>
      </w:r>
      <w:proofErr w:type="spellStart"/>
      <w:r>
        <w:rPr>
          <w:sz w:val="18"/>
          <w:szCs w:val="24"/>
        </w:rPr>
        <w:t>atlantic</w:t>
      </w:r>
      <w:proofErr w:type="spellEnd"/>
      <w:r>
        <w:rPr>
          <w:sz w:val="18"/>
          <w:szCs w:val="24"/>
        </w:rPr>
        <w:t xml:space="preserve"> oscillation on renewable energy resources in Southwestern Europe. </w:t>
      </w:r>
      <w:r>
        <w:rPr>
          <w:i/>
          <w:iCs/>
          <w:sz w:val="18"/>
          <w:szCs w:val="24"/>
        </w:rPr>
        <w:t>Journal of Applied Meteorology and Climatology</w:t>
      </w:r>
      <w:r>
        <w:rPr>
          <w:sz w:val="18"/>
          <w:szCs w:val="24"/>
        </w:rPr>
        <w:t>,</w:t>
      </w:r>
      <w:r>
        <w:rPr>
          <w:sz w:val="18"/>
          <w:szCs w:val="24"/>
        </w:rPr>
        <w:t xml:space="preserve"> </w:t>
      </w:r>
      <w:r>
        <w:rPr>
          <w:i/>
          <w:iCs/>
          <w:sz w:val="18"/>
          <w:szCs w:val="24"/>
        </w:rPr>
        <w:t>52</w:t>
      </w:r>
      <w:r>
        <w:rPr>
          <w:sz w:val="18"/>
          <w:szCs w:val="24"/>
        </w:rPr>
        <w:t>(10), 2204–2225. https://doi.org/10.1175/JAMC-D-12-0257.1</w:t>
      </w:r>
    </w:p>
    <w:p w14:paraId="62EF3123" w14:textId="77777777" w:rsidR="006C67E2" w:rsidRDefault="008B1F2D">
      <w:pPr>
        <w:widowControl w:val="0"/>
        <w:spacing w:after="120" w:line="240" w:lineRule="auto"/>
        <w:ind w:left="480" w:hanging="480"/>
        <w:rPr>
          <w:sz w:val="18"/>
          <w:szCs w:val="24"/>
        </w:rPr>
      </w:pPr>
      <w:r>
        <w:rPr>
          <w:sz w:val="18"/>
          <w:szCs w:val="24"/>
        </w:rPr>
        <w:t xml:space="preserve">Jones, S., Lee, S. R., &amp; Bloomfield, H. (2020). </w:t>
      </w:r>
      <w:r>
        <w:rPr>
          <w:i/>
          <w:iCs/>
          <w:sz w:val="18"/>
          <w:szCs w:val="24"/>
        </w:rPr>
        <w:t>Wintertime Impacts of Synoptic-Scale Weather Patterns on the European Energy Sector</w:t>
      </w:r>
      <w:r>
        <w:rPr>
          <w:sz w:val="18"/>
          <w:szCs w:val="24"/>
        </w:rPr>
        <w:t xml:space="preserve"> (Issue August). University of Reading.</w:t>
      </w:r>
    </w:p>
    <w:p w14:paraId="0D3CEDE0" w14:textId="77777777" w:rsidR="006C67E2" w:rsidRDefault="008B1F2D">
      <w:pPr>
        <w:widowControl w:val="0"/>
        <w:spacing w:after="120" w:line="240" w:lineRule="auto"/>
        <w:ind w:left="480" w:hanging="480"/>
        <w:rPr>
          <w:sz w:val="18"/>
          <w:szCs w:val="24"/>
        </w:rPr>
      </w:pPr>
      <w:proofErr w:type="spellStart"/>
      <w:r>
        <w:rPr>
          <w:sz w:val="18"/>
          <w:szCs w:val="24"/>
        </w:rPr>
        <w:t>Lauret</w:t>
      </w:r>
      <w:proofErr w:type="spellEnd"/>
      <w:r>
        <w:rPr>
          <w:sz w:val="18"/>
          <w:szCs w:val="24"/>
        </w:rPr>
        <w:t xml:space="preserve">, P., Boland, J., </w:t>
      </w:r>
      <w:r>
        <w:rPr>
          <w:sz w:val="18"/>
          <w:szCs w:val="24"/>
        </w:rPr>
        <w:t xml:space="preserve">&amp; Ridley, B. (2013). Bayesian statistical analysis applied to solar radiation modelling. </w:t>
      </w:r>
      <w:r>
        <w:rPr>
          <w:i/>
          <w:iCs/>
          <w:sz w:val="18"/>
          <w:szCs w:val="24"/>
        </w:rPr>
        <w:t>Renewable Energy</w:t>
      </w:r>
      <w:r>
        <w:rPr>
          <w:sz w:val="18"/>
          <w:szCs w:val="24"/>
        </w:rPr>
        <w:t xml:space="preserve">, </w:t>
      </w:r>
      <w:r>
        <w:rPr>
          <w:i/>
          <w:iCs/>
          <w:sz w:val="18"/>
          <w:szCs w:val="24"/>
        </w:rPr>
        <w:t>49</w:t>
      </w:r>
      <w:r>
        <w:rPr>
          <w:sz w:val="18"/>
          <w:szCs w:val="24"/>
        </w:rPr>
        <w:t>, 124–127. https://doi.org/10.1016/j.renene.2012.01.049</w:t>
      </w:r>
    </w:p>
    <w:p w14:paraId="757E5BE6" w14:textId="77777777" w:rsidR="006C67E2" w:rsidRDefault="008B1F2D">
      <w:pPr>
        <w:widowControl w:val="0"/>
        <w:spacing w:after="120" w:line="240" w:lineRule="auto"/>
        <w:ind w:left="480" w:hanging="480"/>
        <w:rPr>
          <w:sz w:val="18"/>
          <w:szCs w:val="24"/>
        </w:rPr>
      </w:pPr>
      <w:proofErr w:type="spellStart"/>
      <w:r>
        <w:rPr>
          <w:sz w:val="18"/>
          <w:szCs w:val="24"/>
        </w:rPr>
        <w:lastRenderedPageBreak/>
        <w:t>Michelangeli</w:t>
      </w:r>
      <w:proofErr w:type="spellEnd"/>
      <w:r>
        <w:rPr>
          <w:sz w:val="18"/>
          <w:szCs w:val="24"/>
        </w:rPr>
        <w:t xml:space="preserve">, P. A., </w:t>
      </w:r>
      <w:proofErr w:type="spellStart"/>
      <w:r>
        <w:rPr>
          <w:sz w:val="18"/>
          <w:szCs w:val="24"/>
        </w:rPr>
        <w:t>Vautard</w:t>
      </w:r>
      <w:proofErr w:type="spellEnd"/>
      <w:r>
        <w:rPr>
          <w:sz w:val="18"/>
          <w:szCs w:val="24"/>
        </w:rPr>
        <w:t xml:space="preserve">, R., &amp; </w:t>
      </w:r>
      <w:proofErr w:type="spellStart"/>
      <w:r>
        <w:rPr>
          <w:sz w:val="18"/>
          <w:szCs w:val="24"/>
        </w:rPr>
        <w:t>Legras</w:t>
      </w:r>
      <w:proofErr w:type="spellEnd"/>
      <w:r>
        <w:rPr>
          <w:sz w:val="18"/>
          <w:szCs w:val="24"/>
        </w:rPr>
        <w:t xml:space="preserve">, B. (1995). Weather regimes: recurrence and quasi stationarity. In </w:t>
      </w:r>
      <w:r>
        <w:rPr>
          <w:i/>
          <w:iCs/>
          <w:sz w:val="18"/>
          <w:szCs w:val="24"/>
        </w:rPr>
        <w:t>Journal of the Atmospheric Sciences</w:t>
      </w:r>
      <w:r>
        <w:rPr>
          <w:sz w:val="18"/>
          <w:szCs w:val="24"/>
        </w:rPr>
        <w:t xml:space="preserve"> (Vol. 52, Issue 8, pp. 1237–1256). https://doi.org/10.1175/1520-0469(1995)052&lt;</w:t>
      </w:r>
      <w:proofErr w:type="gramStart"/>
      <w:r>
        <w:rPr>
          <w:sz w:val="18"/>
          <w:szCs w:val="24"/>
        </w:rPr>
        <w:t>1237:WRRAQS</w:t>
      </w:r>
      <w:proofErr w:type="gramEnd"/>
      <w:r>
        <w:rPr>
          <w:sz w:val="18"/>
          <w:szCs w:val="24"/>
        </w:rPr>
        <w:t>&gt;2.0.CO;2</w:t>
      </w:r>
    </w:p>
    <w:p w14:paraId="0B98893C" w14:textId="77777777" w:rsidR="006C67E2" w:rsidRDefault="008B1F2D">
      <w:pPr>
        <w:widowControl w:val="0"/>
        <w:spacing w:after="120" w:line="240" w:lineRule="auto"/>
        <w:ind w:left="480" w:hanging="480"/>
        <w:rPr>
          <w:sz w:val="18"/>
          <w:szCs w:val="24"/>
        </w:rPr>
      </w:pPr>
      <w:r>
        <w:rPr>
          <w:sz w:val="18"/>
          <w:szCs w:val="24"/>
        </w:rPr>
        <w:t xml:space="preserve">Mills, A., </w:t>
      </w:r>
      <w:r>
        <w:rPr>
          <w:sz w:val="18"/>
          <w:szCs w:val="24"/>
        </w:rPr>
        <w:t xml:space="preserve">&amp; Wiser, R. (2010). Implications of Wide-Area Geographic Diversity for Short- Term Variability of Solar Power. In </w:t>
      </w:r>
      <w:r>
        <w:rPr>
          <w:i/>
          <w:iCs/>
          <w:sz w:val="18"/>
          <w:szCs w:val="24"/>
        </w:rPr>
        <w:t>Energy</w:t>
      </w:r>
      <w:r>
        <w:rPr>
          <w:sz w:val="18"/>
          <w:szCs w:val="24"/>
        </w:rPr>
        <w:t>. https://doi.org/10.2172/986925</w:t>
      </w:r>
    </w:p>
    <w:p w14:paraId="75D56DE1" w14:textId="77777777" w:rsidR="006C67E2" w:rsidRDefault="008B1F2D">
      <w:pPr>
        <w:widowControl w:val="0"/>
        <w:spacing w:after="120" w:line="240" w:lineRule="auto"/>
        <w:ind w:left="480" w:hanging="480"/>
        <w:rPr>
          <w:sz w:val="18"/>
          <w:szCs w:val="24"/>
        </w:rPr>
      </w:pPr>
      <w:r>
        <w:rPr>
          <w:sz w:val="18"/>
          <w:szCs w:val="24"/>
        </w:rPr>
        <w:t xml:space="preserve">Muñoz </w:t>
      </w:r>
      <w:proofErr w:type="spellStart"/>
      <w:r>
        <w:rPr>
          <w:sz w:val="18"/>
          <w:szCs w:val="24"/>
        </w:rPr>
        <w:t>Sabater</w:t>
      </w:r>
      <w:proofErr w:type="spellEnd"/>
      <w:r>
        <w:rPr>
          <w:sz w:val="18"/>
          <w:szCs w:val="24"/>
        </w:rPr>
        <w:t xml:space="preserve">, J. (2019). </w:t>
      </w:r>
      <w:r>
        <w:rPr>
          <w:i/>
          <w:iCs/>
          <w:sz w:val="18"/>
          <w:szCs w:val="24"/>
        </w:rPr>
        <w:t>ERA5-Land hourly data from 1981 to present.</w:t>
      </w:r>
      <w:r>
        <w:rPr>
          <w:sz w:val="18"/>
          <w:szCs w:val="24"/>
        </w:rPr>
        <w:t xml:space="preserve"> Copernicus Climate Change Service</w:t>
      </w:r>
      <w:r>
        <w:rPr>
          <w:sz w:val="18"/>
          <w:szCs w:val="24"/>
        </w:rPr>
        <w:t xml:space="preserve"> (C3S) Climate Data Store (CDS). https://doi.org/10.24381/cds.e2161bac</w:t>
      </w:r>
    </w:p>
    <w:p w14:paraId="17E53B97" w14:textId="77777777" w:rsidR="006C67E2" w:rsidRDefault="008B1F2D">
      <w:pPr>
        <w:widowControl w:val="0"/>
        <w:spacing w:after="120" w:line="240" w:lineRule="auto"/>
        <w:ind w:left="480" w:hanging="480"/>
        <w:rPr>
          <w:sz w:val="18"/>
          <w:szCs w:val="24"/>
        </w:rPr>
      </w:pPr>
      <w:proofErr w:type="spellStart"/>
      <w:r>
        <w:rPr>
          <w:sz w:val="18"/>
          <w:szCs w:val="24"/>
        </w:rPr>
        <w:t>Pedregosa</w:t>
      </w:r>
      <w:proofErr w:type="spellEnd"/>
      <w:r>
        <w:rPr>
          <w:sz w:val="18"/>
          <w:szCs w:val="24"/>
        </w:rPr>
        <w:t xml:space="preserve">, F., </w:t>
      </w:r>
      <w:proofErr w:type="spellStart"/>
      <w:r>
        <w:rPr>
          <w:sz w:val="18"/>
          <w:szCs w:val="24"/>
        </w:rPr>
        <w:t>Varoquaux</w:t>
      </w:r>
      <w:proofErr w:type="spellEnd"/>
      <w:r>
        <w:rPr>
          <w:sz w:val="18"/>
          <w:szCs w:val="24"/>
        </w:rPr>
        <w:t xml:space="preserve">, G., </w:t>
      </w:r>
      <w:proofErr w:type="spellStart"/>
      <w:r>
        <w:rPr>
          <w:sz w:val="18"/>
          <w:szCs w:val="24"/>
        </w:rPr>
        <w:t>Gramfort</w:t>
      </w:r>
      <w:proofErr w:type="spellEnd"/>
      <w:r>
        <w:rPr>
          <w:sz w:val="18"/>
          <w:szCs w:val="24"/>
        </w:rPr>
        <w:t xml:space="preserve">, A., Michel, V., </w:t>
      </w:r>
      <w:proofErr w:type="spellStart"/>
      <w:r>
        <w:rPr>
          <w:sz w:val="18"/>
          <w:szCs w:val="24"/>
        </w:rPr>
        <w:t>Thirion</w:t>
      </w:r>
      <w:proofErr w:type="spellEnd"/>
      <w:r>
        <w:rPr>
          <w:sz w:val="18"/>
          <w:szCs w:val="24"/>
        </w:rPr>
        <w:t xml:space="preserve">, B., Grisel, O., Blondel, M., </w:t>
      </w:r>
      <w:proofErr w:type="spellStart"/>
      <w:r>
        <w:rPr>
          <w:sz w:val="18"/>
          <w:szCs w:val="24"/>
        </w:rPr>
        <w:t>Prettenhofer</w:t>
      </w:r>
      <w:proofErr w:type="spellEnd"/>
      <w:r>
        <w:rPr>
          <w:sz w:val="18"/>
          <w:szCs w:val="24"/>
        </w:rPr>
        <w:t xml:space="preserve">, P., Weiss, R., </w:t>
      </w:r>
      <w:proofErr w:type="spellStart"/>
      <w:r>
        <w:rPr>
          <w:sz w:val="18"/>
          <w:szCs w:val="24"/>
        </w:rPr>
        <w:t>Dubourg</w:t>
      </w:r>
      <w:proofErr w:type="spellEnd"/>
      <w:r>
        <w:rPr>
          <w:sz w:val="18"/>
          <w:szCs w:val="24"/>
        </w:rPr>
        <w:t xml:space="preserve">, V., </w:t>
      </w:r>
      <w:proofErr w:type="spellStart"/>
      <w:r>
        <w:rPr>
          <w:sz w:val="18"/>
          <w:szCs w:val="24"/>
        </w:rPr>
        <w:t>Vanderplas</w:t>
      </w:r>
      <w:proofErr w:type="spellEnd"/>
      <w:r>
        <w:rPr>
          <w:sz w:val="18"/>
          <w:szCs w:val="24"/>
        </w:rPr>
        <w:t xml:space="preserve">, J., </w:t>
      </w:r>
      <w:proofErr w:type="spellStart"/>
      <w:r>
        <w:rPr>
          <w:sz w:val="18"/>
          <w:szCs w:val="24"/>
        </w:rPr>
        <w:t>Passos</w:t>
      </w:r>
      <w:proofErr w:type="spellEnd"/>
      <w:r>
        <w:rPr>
          <w:sz w:val="18"/>
          <w:szCs w:val="24"/>
        </w:rPr>
        <w:t xml:space="preserve">, A., </w:t>
      </w:r>
      <w:proofErr w:type="spellStart"/>
      <w:r>
        <w:rPr>
          <w:sz w:val="18"/>
          <w:szCs w:val="24"/>
        </w:rPr>
        <w:t>Cournapeau</w:t>
      </w:r>
      <w:proofErr w:type="spellEnd"/>
      <w:r>
        <w:rPr>
          <w:sz w:val="18"/>
          <w:szCs w:val="24"/>
        </w:rPr>
        <w:t xml:space="preserve">, D., </w:t>
      </w:r>
      <w:proofErr w:type="spellStart"/>
      <w:r>
        <w:rPr>
          <w:sz w:val="18"/>
          <w:szCs w:val="24"/>
        </w:rPr>
        <w:t>Bruch</w:t>
      </w:r>
      <w:r>
        <w:rPr>
          <w:sz w:val="18"/>
          <w:szCs w:val="24"/>
        </w:rPr>
        <w:t>er</w:t>
      </w:r>
      <w:proofErr w:type="spellEnd"/>
      <w:r>
        <w:rPr>
          <w:sz w:val="18"/>
          <w:szCs w:val="24"/>
        </w:rPr>
        <w:t xml:space="preserve">, M., Perrot, M., &amp; </w:t>
      </w:r>
      <w:proofErr w:type="spellStart"/>
      <w:r>
        <w:rPr>
          <w:sz w:val="18"/>
          <w:szCs w:val="24"/>
        </w:rPr>
        <w:t>Duchesnay</w:t>
      </w:r>
      <w:proofErr w:type="spellEnd"/>
      <w:r>
        <w:rPr>
          <w:sz w:val="18"/>
          <w:szCs w:val="24"/>
        </w:rPr>
        <w:t>, E. (2011). Scikit-learn: Machine Learning in {P}</w:t>
      </w:r>
      <w:proofErr w:type="spellStart"/>
      <w:r>
        <w:rPr>
          <w:sz w:val="18"/>
          <w:szCs w:val="24"/>
        </w:rPr>
        <w:t>ython</w:t>
      </w:r>
      <w:proofErr w:type="spellEnd"/>
      <w:r>
        <w:rPr>
          <w:sz w:val="18"/>
          <w:szCs w:val="24"/>
        </w:rPr>
        <w:t xml:space="preserve">. </w:t>
      </w:r>
      <w:r>
        <w:rPr>
          <w:i/>
          <w:iCs/>
          <w:sz w:val="18"/>
          <w:szCs w:val="24"/>
        </w:rPr>
        <w:t>Journal of Machine Learning Research</w:t>
      </w:r>
      <w:r>
        <w:rPr>
          <w:sz w:val="18"/>
          <w:szCs w:val="24"/>
        </w:rPr>
        <w:t xml:space="preserve">, </w:t>
      </w:r>
      <w:r>
        <w:rPr>
          <w:i/>
          <w:iCs/>
          <w:sz w:val="18"/>
          <w:szCs w:val="24"/>
        </w:rPr>
        <w:t>12</w:t>
      </w:r>
      <w:r>
        <w:rPr>
          <w:sz w:val="18"/>
          <w:szCs w:val="24"/>
        </w:rPr>
        <w:t>, 2825–2830.</w:t>
      </w:r>
    </w:p>
    <w:p w14:paraId="502BC43B" w14:textId="77777777" w:rsidR="006C67E2" w:rsidRDefault="008B1F2D">
      <w:pPr>
        <w:widowControl w:val="0"/>
        <w:spacing w:after="120" w:line="240" w:lineRule="auto"/>
        <w:ind w:left="480" w:hanging="480"/>
        <w:rPr>
          <w:sz w:val="18"/>
          <w:szCs w:val="24"/>
        </w:rPr>
      </w:pPr>
      <w:r>
        <w:rPr>
          <w:sz w:val="18"/>
          <w:szCs w:val="24"/>
        </w:rPr>
        <w:t xml:space="preserve">Pfenninger, S., &amp; </w:t>
      </w:r>
      <w:proofErr w:type="spellStart"/>
      <w:r>
        <w:rPr>
          <w:sz w:val="18"/>
          <w:szCs w:val="24"/>
        </w:rPr>
        <w:t>Staffell</w:t>
      </w:r>
      <w:proofErr w:type="spellEnd"/>
      <w:r>
        <w:rPr>
          <w:sz w:val="18"/>
          <w:szCs w:val="24"/>
        </w:rPr>
        <w:t xml:space="preserve">, I. (2016). Long-term patterns of European PV output using 30 years of validated hourly </w:t>
      </w:r>
      <w:r>
        <w:rPr>
          <w:sz w:val="18"/>
          <w:szCs w:val="24"/>
        </w:rPr>
        <w:t xml:space="preserve">reanalysis and satellite data. </w:t>
      </w:r>
      <w:r>
        <w:rPr>
          <w:i/>
          <w:iCs/>
          <w:sz w:val="18"/>
          <w:szCs w:val="24"/>
        </w:rPr>
        <w:t>Energy</w:t>
      </w:r>
      <w:r>
        <w:rPr>
          <w:sz w:val="18"/>
          <w:szCs w:val="24"/>
        </w:rPr>
        <w:t xml:space="preserve">, </w:t>
      </w:r>
      <w:r>
        <w:rPr>
          <w:i/>
          <w:iCs/>
          <w:sz w:val="18"/>
          <w:szCs w:val="24"/>
        </w:rPr>
        <w:t>114</w:t>
      </w:r>
      <w:r>
        <w:rPr>
          <w:sz w:val="18"/>
          <w:szCs w:val="24"/>
        </w:rPr>
        <w:t>, 1251–1265. https://doi.org/10.1016/j.energy.2016.08.060</w:t>
      </w:r>
    </w:p>
    <w:p w14:paraId="3A13E400" w14:textId="77777777" w:rsidR="006C67E2" w:rsidRDefault="008B1F2D">
      <w:pPr>
        <w:widowControl w:val="0"/>
        <w:spacing w:after="120" w:line="240" w:lineRule="auto"/>
        <w:ind w:left="480" w:hanging="480"/>
        <w:rPr>
          <w:sz w:val="18"/>
          <w:szCs w:val="24"/>
        </w:rPr>
      </w:pPr>
      <w:proofErr w:type="spellStart"/>
      <w:r>
        <w:rPr>
          <w:sz w:val="18"/>
          <w:szCs w:val="24"/>
        </w:rPr>
        <w:t>Pozo</w:t>
      </w:r>
      <w:proofErr w:type="spellEnd"/>
      <w:r>
        <w:rPr>
          <w:sz w:val="18"/>
          <w:szCs w:val="24"/>
        </w:rPr>
        <w:t>-Vazquez, D., Santos-</w:t>
      </w:r>
      <w:proofErr w:type="spellStart"/>
      <w:r>
        <w:rPr>
          <w:sz w:val="18"/>
          <w:szCs w:val="24"/>
        </w:rPr>
        <w:t>Alamillos</w:t>
      </w:r>
      <w:proofErr w:type="spellEnd"/>
      <w:r>
        <w:rPr>
          <w:sz w:val="18"/>
          <w:szCs w:val="24"/>
        </w:rPr>
        <w:t>, F. J., Lara-</w:t>
      </w:r>
      <w:proofErr w:type="spellStart"/>
      <w:r>
        <w:rPr>
          <w:sz w:val="18"/>
          <w:szCs w:val="24"/>
        </w:rPr>
        <w:t>Fanego</w:t>
      </w:r>
      <w:proofErr w:type="spellEnd"/>
      <w:r>
        <w:rPr>
          <w:sz w:val="18"/>
          <w:szCs w:val="24"/>
        </w:rPr>
        <w:t>, V., Ruiz-Arias, J. A., &amp; Tovar-Pescador, J. (2011). Hydrological, Socioeconomic and Ecological Impac</w:t>
      </w:r>
      <w:r>
        <w:rPr>
          <w:sz w:val="18"/>
          <w:szCs w:val="24"/>
        </w:rPr>
        <w:t xml:space="preserve">ts of the North Atlantic Oscillation in the Mediterranean Region. In </w:t>
      </w:r>
      <w:r>
        <w:rPr>
          <w:i/>
          <w:iCs/>
          <w:sz w:val="18"/>
          <w:szCs w:val="24"/>
        </w:rPr>
        <w:t>Hydrological, Socioeconomic and Ecological Impacts of the North Atlantic Oscillation in the Mediterranean Region</w:t>
      </w:r>
      <w:r>
        <w:rPr>
          <w:sz w:val="18"/>
          <w:szCs w:val="24"/>
        </w:rPr>
        <w:t xml:space="preserve"> (Vol. 46, Issue December 2015). https://doi.org/10.1007/978-94-007-1372-7</w:t>
      </w:r>
    </w:p>
    <w:p w14:paraId="281EA24D" w14:textId="77777777" w:rsidR="006C67E2" w:rsidRDefault="008B1F2D">
      <w:pPr>
        <w:widowControl w:val="0"/>
        <w:spacing w:after="120" w:line="240" w:lineRule="auto"/>
        <w:ind w:left="480" w:hanging="480"/>
        <w:rPr>
          <w:sz w:val="18"/>
          <w:szCs w:val="24"/>
        </w:rPr>
      </w:pPr>
      <w:proofErr w:type="spellStart"/>
      <w:r>
        <w:rPr>
          <w:sz w:val="18"/>
          <w:szCs w:val="24"/>
        </w:rPr>
        <w:t>Pozo</w:t>
      </w:r>
      <w:proofErr w:type="spellEnd"/>
      <w:r>
        <w:rPr>
          <w:sz w:val="18"/>
          <w:szCs w:val="24"/>
        </w:rPr>
        <w:t xml:space="preserve">-Vázquez, D., Tovar-Pescador, J., </w:t>
      </w:r>
      <w:proofErr w:type="spellStart"/>
      <w:r>
        <w:rPr>
          <w:sz w:val="18"/>
          <w:szCs w:val="24"/>
        </w:rPr>
        <w:t>Gámiz</w:t>
      </w:r>
      <w:proofErr w:type="spellEnd"/>
      <w:r>
        <w:rPr>
          <w:sz w:val="18"/>
          <w:szCs w:val="24"/>
        </w:rPr>
        <w:t>-Fortis, S. R., Esteban-Parra, M. J., &amp; Castro-</w:t>
      </w:r>
      <w:proofErr w:type="spellStart"/>
      <w:r>
        <w:rPr>
          <w:sz w:val="18"/>
          <w:szCs w:val="24"/>
        </w:rPr>
        <w:t>Díez</w:t>
      </w:r>
      <w:proofErr w:type="spellEnd"/>
      <w:r>
        <w:rPr>
          <w:sz w:val="18"/>
          <w:szCs w:val="24"/>
        </w:rPr>
        <w:t xml:space="preserve">, Y. (2004). NAO and solar radiation variability in the European North Atlantic region. </w:t>
      </w:r>
      <w:r>
        <w:rPr>
          <w:i/>
          <w:iCs/>
          <w:sz w:val="18"/>
          <w:szCs w:val="24"/>
        </w:rPr>
        <w:t>Geophysical Research Letters</w:t>
      </w:r>
      <w:r>
        <w:rPr>
          <w:sz w:val="18"/>
          <w:szCs w:val="24"/>
        </w:rPr>
        <w:t xml:space="preserve">, </w:t>
      </w:r>
      <w:r>
        <w:rPr>
          <w:i/>
          <w:iCs/>
          <w:sz w:val="18"/>
          <w:szCs w:val="24"/>
        </w:rPr>
        <w:t>31</w:t>
      </w:r>
      <w:r>
        <w:rPr>
          <w:sz w:val="18"/>
          <w:szCs w:val="24"/>
        </w:rPr>
        <w:t>(5), n/a-n/a. https://doi.org/10.1029/2003</w:t>
      </w:r>
      <w:r>
        <w:rPr>
          <w:sz w:val="18"/>
          <w:szCs w:val="24"/>
        </w:rPr>
        <w:t>gl018502</w:t>
      </w:r>
    </w:p>
    <w:p w14:paraId="3A4536B2" w14:textId="77777777" w:rsidR="006C67E2" w:rsidRDefault="008B1F2D">
      <w:pPr>
        <w:widowControl w:val="0"/>
        <w:spacing w:after="120" w:line="240" w:lineRule="auto"/>
        <w:ind w:left="480" w:hanging="480"/>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A., </w:t>
      </w:r>
      <w:proofErr w:type="spellStart"/>
      <w:r>
        <w:rPr>
          <w:sz w:val="18"/>
          <w:szCs w:val="24"/>
        </w:rPr>
        <w:t>Gulagi</w:t>
      </w:r>
      <w:proofErr w:type="spellEnd"/>
      <w:r>
        <w:rPr>
          <w:sz w:val="18"/>
          <w:szCs w:val="24"/>
        </w:rPr>
        <w:t xml:space="preserve">, A., Child, M., &amp; Fell, H.-J. (2019). Global Energy System based on 100% Renewable Energy – Power, Heat, Transport and Desalination Sectors. </w:t>
      </w:r>
      <w:r>
        <w:rPr>
          <w:i/>
          <w:iCs/>
          <w:sz w:val="18"/>
          <w:szCs w:val="24"/>
        </w:rPr>
        <w:t xml:space="preserve">Study by Lappeenranta University of Technology </w:t>
      </w:r>
      <w:r>
        <w:rPr>
          <w:i/>
          <w:iCs/>
          <w:sz w:val="18"/>
          <w:szCs w:val="24"/>
        </w:rPr>
        <w:t>and Energy Watch Group</w:t>
      </w:r>
      <w:r>
        <w:rPr>
          <w:sz w:val="18"/>
          <w:szCs w:val="24"/>
        </w:rPr>
        <w:t xml:space="preserve">, </w:t>
      </w:r>
      <w:r>
        <w:rPr>
          <w:i/>
          <w:iCs/>
          <w:sz w:val="18"/>
          <w:szCs w:val="24"/>
        </w:rPr>
        <w:t>1</w:t>
      </w:r>
      <w:r>
        <w:rPr>
          <w:sz w:val="18"/>
          <w:szCs w:val="24"/>
        </w:rPr>
        <w:t>(March), 1–321.</w:t>
      </w:r>
    </w:p>
    <w:p w14:paraId="0C501286" w14:textId="77777777" w:rsidR="006C67E2" w:rsidRDefault="008B1F2D">
      <w:pPr>
        <w:widowControl w:val="0"/>
        <w:spacing w:after="120" w:line="240" w:lineRule="auto"/>
        <w:ind w:left="480" w:hanging="480"/>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S., </w:t>
      </w:r>
      <w:proofErr w:type="spellStart"/>
      <w:r>
        <w:rPr>
          <w:sz w:val="18"/>
          <w:szCs w:val="24"/>
        </w:rPr>
        <w:t>Gulagi</w:t>
      </w:r>
      <w:proofErr w:type="spellEnd"/>
      <w:r>
        <w:rPr>
          <w:sz w:val="18"/>
          <w:szCs w:val="24"/>
        </w:rPr>
        <w:t xml:space="preserve">, A., Child, M., &amp; </w:t>
      </w:r>
      <w:proofErr w:type="spellStart"/>
      <w:r>
        <w:rPr>
          <w:sz w:val="18"/>
          <w:szCs w:val="24"/>
        </w:rPr>
        <w:t>Breyer</w:t>
      </w:r>
      <w:proofErr w:type="spellEnd"/>
      <w:r>
        <w:rPr>
          <w:sz w:val="18"/>
          <w:szCs w:val="24"/>
        </w:rPr>
        <w:t xml:space="preserve">, C. (2017). Global Energy System based on 100% Renewable Energy – Power Sector. </w:t>
      </w:r>
      <w:r>
        <w:rPr>
          <w:i/>
          <w:iCs/>
          <w:sz w:val="18"/>
          <w:szCs w:val="24"/>
        </w:rPr>
        <w:t xml:space="preserve">LUT Scientific and Expertise </w:t>
      </w:r>
      <w:proofErr w:type="gramStart"/>
      <w:r>
        <w:rPr>
          <w:i/>
          <w:iCs/>
          <w:sz w:val="18"/>
          <w:szCs w:val="24"/>
        </w:rPr>
        <w:t>Publications :</w:t>
      </w:r>
      <w:proofErr w:type="gramEnd"/>
      <w:r>
        <w:rPr>
          <w:i/>
          <w:iCs/>
          <w:sz w:val="18"/>
          <w:szCs w:val="24"/>
        </w:rPr>
        <w:t xml:space="preserve"> </w:t>
      </w:r>
      <w:proofErr w:type="spellStart"/>
      <w:r>
        <w:rPr>
          <w:i/>
          <w:iCs/>
          <w:sz w:val="18"/>
          <w:szCs w:val="24"/>
        </w:rPr>
        <w:t>Raporti</w:t>
      </w:r>
      <w:r>
        <w:rPr>
          <w:i/>
          <w:iCs/>
          <w:sz w:val="18"/>
          <w:szCs w:val="24"/>
        </w:rPr>
        <w:t>t</w:t>
      </w:r>
      <w:proofErr w:type="spellEnd"/>
      <w:r>
        <w:rPr>
          <w:i/>
          <w:iCs/>
          <w:sz w:val="18"/>
          <w:szCs w:val="24"/>
        </w:rPr>
        <w:t xml:space="preserve"> </w:t>
      </w:r>
      <w:proofErr w:type="spellStart"/>
      <w:r>
        <w:rPr>
          <w:i/>
          <w:iCs/>
          <w:sz w:val="18"/>
          <w:szCs w:val="24"/>
        </w:rPr>
        <w:t>Ja</w:t>
      </w:r>
      <w:proofErr w:type="spellEnd"/>
      <w:r>
        <w:rPr>
          <w:i/>
          <w:iCs/>
          <w:sz w:val="18"/>
          <w:szCs w:val="24"/>
        </w:rPr>
        <w:t xml:space="preserve"> </w:t>
      </w:r>
      <w:proofErr w:type="spellStart"/>
      <w:r>
        <w:rPr>
          <w:i/>
          <w:iCs/>
          <w:sz w:val="18"/>
          <w:szCs w:val="24"/>
        </w:rPr>
        <w:t>Selvitykset</w:t>
      </w:r>
      <w:proofErr w:type="spellEnd"/>
      <w:r>
        <w:rPr>
          <w:i/>
          <w:iCs/>
          <w:sz w:val="18"/>
          <w:szCs w:val="24"/>
        </w:rPr>
        <w:t xml:space="preserve"> - Reports</w:t>
      </w:r>
      <w:r>
        <w:rPr>
          <w:sz w:val="18"/>
          <w:szCs w:val="24"/>
        </w:rPr>
        <w:t>.</w:t>
      </w:r>
    </w:p>
    <w:p w14:paraId="76E35992" w14:textId="77777777" w:rsidR="006C67E2" w:rsidRDefault="008B1F2D">
      <w:pPr>
        <w:widowControl w:val="0"/>
        <w:spacing w:after="120" w:line="240" w:lineRule="auto"/>
        <w:ind w:left="480" w:hanging="480"/>
        <w:rPr>
          <w:sz w:val="18"/>
          <w:szCs w:val="24"/>
        </w:rPr>
      </w:pPr>
      <w:r>
        <w:rPr>
          <w:sz w:val="18"/>
          <w:szCs w:val="24"/>
        </w:rPr>
        <w:t xml:space="preserve">Ridley, B., Boland, J., &amp; </w:t>
      </w:r>
      <w:proofErr w:type="spellStart"/>
      <w:r>
        <w:rPr>
          <w:sz w:val="18"/>
          <w:szCs w:val="24"/>
        </w:rPr>
        <w:t>Lauret</w:t>
      </w:r>
      <w:proofErr w:type="spellEnd"/>
      <w:r>
        <w:rPr>
          <w:sz w:val="18"/>
          <w:szCs w:val="24"/>
        </w:rPr>
        <w:t xml:space="preserve">, P. (2010). Modelling of diffuse solar fraction with multiple predictors. </w:t>
      </w:r>
      <w:r>
        <w:rPr>
          <w:i/>
          <w:iCs/>
          <w:sz w:val="18"/>
          <w:szCs w:val="24"/>
        </w:rPr>
        <w:t>Renewable Energy</w:t>
      </w:r>
      <w:r>
        <w:rPr>
          <w:sz w:val="18"/>
          <w:szCs w:val="24"/>
        </w:rPr>
        <w:t xml:space="preserve">, </w:t>
      </w:r>
      <w:r>
        <w:rPr>
          <w:i/>
          <w:iCs/>
          <w:sz w:val="18"/>
          <w:szCs w:val="24"/>
        </w:rPr>
        <w:t>35</w:t>
      </w:r>
      <w:r>
        <w:rPr>
          <w:sz w:val="18"/>
          <w:szCs w:val="24"/>
        </w:rPr>
        <w:t>(2), 478–483. https://doi.org/10.1016/j.renene.2009.07.018</w:t>
      </w:r>
    </w:p>
    <w:p w14:paraId="0AF02D67" w14:textId="77777777" w:rsidR="006C67E2" w:rsidRDefault="008B1F2D">
      <w:pPr>
        <w:widowControl w:val="0"/>
        <w:spacing w:after="120" w:line="240" w:lineRule="auto"/>
        <w:ind w:left="480" w:hanging="480"/>
        <w:rPr>
          <w:sz w:val="18"/>
          <w:szCs w:val="24"/>
        </w:rPr>
      </w:pPr>
      <w:r>
        <w:rPr>
          <w:sz w:val="18"/>
          <w:szCs w:val="24"/>
        </w:rPr>
        <w:t>Rogers, J. C. (1997). North Atlantic storm</w:t>
      </w:r>
      <w:r>
        <w:rPr>
          <w:sz w:val="18"/>
          <w:szCs w:val="24"/>
        </w:rPr>
        <w:t xml:space="preserve"> track variability and its association to the North Atlantic oscillation and climate variability of Northern Europe. </w:t>
      </w:r>
      <w:r>
        <w:rPr>
          <w:i/>
          <w:iCs/>
          <w:sz w:val="18"/>
          <w:szCs w:val="24"/>
        </w:rPr>
        <w:t>Journal of Climate</w:t>
      </w:r>
      <w:r>
        <w:rPr>
          <w:sz w:val="18"/>
          <w:szCs w:val="24"/>
        </w:rPr>
        <w:t xml:space="preserve">, </w:t>
      </w:r>
      <w:r>
        <w:rPr>
          <w:i/>
          <w:iCs/>
          <w:sz w:val="18"/>
          <w:szCs w:val="24"/>
        </w:rPr>
        <w:t>10</w:t>
      </w:r>
      <w:r>
        <w:rPr>
          <w:sz w:val="18"/>
          <w:szCs w:val="24"/>
        </w:rPr>
        <w:t>(7), 1635–1647. https://doi.org/10.1175/1520-0442(1997)010&lt;</w:t>
      </w:r>
      <w:proofErr w:type="gramStart"/>
      <w:r>
        <w:rPr>
          <w:sz w:val="18"/>
          <w:szCs w:val="24"/>
        </w:rPr>
        <w:t>1635:NASTVA</w:t>
      </w:r>
      <w:proofErr w:type="gramEnd"/>
      <w:r>
        <w:rPr>
          <w:sz w:val="18"/>
          <w:szCs w:val="24"/>
        </w:rPr>
        <w:t>&gt;2.0.CO;2</w:t>
      </w:r>
    </w:p>
    <w:p w14:paraId="3B0A8988" w14:textId="77777777" w:rsidR="006C67E2" w:rsidRDefault="008B1F2D">
      <w:pPr>
        <w:widowControl w:val="0"/>
        <w:spacing w:after="120" w:line="240" w:lineRule="auto"/>
        <w:ind w:left="480" w:hanging="480"/>
        <w:rPr>
          <w:sz w:val="18"/>
          <w:szCs w:val="24"/>
        </w:rPr>
      </w:pPr>
      <w:r>
        <w:rPr>
          <w:sz w:val="18"/>
          <w:szCs w:val="24"/>
        </w:rPr>
        <w:t>Santos-</w:t>
      </w:r>
      <w:proofErr w:type="spellStart"/>
      <w:r>
        <w:rPr>
          <w:sz w:val="18"/>
          <w:szCs w:val="24"/>
        </w:rPr>
        <w:t>Alamillos</w:t>
      </w:r>
      <w:proofErr w:type="spellEnd"/>
      <w:r>
        <w:rPr>
          <w:sz w:val="18"/>
          <w:szCs w:val="24"/>
        </w:rPr>
        <w:t xml:space="preserve">, F. J., </w:t>
      </w:r>
      <w:proofErr w:type="spellStart"/>
      <w:r>
        <w:rPr>
          <w:sz w:val="18"/>
          <w:szCs w:val="24"/>
        </w:rPr>
        <w:t>Pozo</w:t>
      </w:r>
      <w:proofErr w:type="spellEnd"/>
      <w:r>
        <w:rPr>
          <w:sz w:val="18"/>
          <w:szCs w:val="24"/>
        </w:rPr>
        <w:t>-Vázquez</w:t>
      </w:r>
      <w:r>
        <w:rPr>
          <w:sz w:val="18"/>
          <w:szCs w:val="24"/>
        </w:rPr>
        <w:t xml:space="preserve">, D., Ruiz-Arias, J. A., Von Bremen, L., &amp; Tovar-Pescador, J. (2015). Combining wind farms with concentrating solar plants to provide stable renewable power. </w:t>
      </w:r>
      <w:r>
        <w:rPr>
          <w:i/>
          <w:iCs/>
          <w:sz w:val="18"/>
          <w:szCs w:val="24"/>
        </w:rPr>
        <w:t>Renewable Energy</w:t>
      </w:r>
      <w:r>
        <w:rPr>
          <w:sz w:val="18"/>
          <w:szCs w:val="24"/>
        </w:rPr>
        <w:t xml:space="preserve">, </w:t>
      </w:r>
      <w:r>
        <w:rPr>
          <w:i/>
          <w:iCs/>
          <w:sz w:val="18"/>
          <w:szCs w:val="24"/>
        </w:rPr>
        <w:t>76</w:t>
      </w:r>
      <w:r>
        <w:rPr>
          <w:sz w:val="18"/>
          <w:szCs w:val="24"/>
        </w:rPr>
        <w:t>(2015), 539–550. https://doi.org/10.1016/j.renene.2014.11.055</w:t>
      </w:r>
    </w:p>
    <w:p w14:paraId="1E4AFA54" w14:textId="77777777" w:rsidR="006C67E2" w:rsidRDefault="008B1F2D">
      <w:pPr>
        <w:widowControl w:val="0"/>
        <w:spacing w:after="120" w:line="240" w:lineRule="auto"/>
        <w:ind w:left="480" w:hanging="480"/>
        <w:rPr>
          <w:sz w:val="18"/>
          <w:szCs w:val="24"/>
        </w:rPr>
      </w:pPr>
      <w:proofErr w:type="spellStart"/>
      <w:r>
        <w:rPr>
          <w:sz w:val="18"/>
          <w:szCs w:val="24"/>
        </w:rPr>
        <w:t>SolarPower</w:t>
      </w:r>
      <w:proofErr w:type="spellEnd"/>
      <w:r>
        <w:rPr>
          <w:sz w:val="18"/>
          <w:szCs w:val="24"/>
        </w:rPr>
        <w:t xml:space="preserve"> Europ</w:t>
      </w:r>
      <w:r>
        <w:rPr>
          <w:sz w:val="18"/>
          <w:szCs w:val="24"/>
        </w:rPr>
        <w:t xml:space="preserve">e and LUT University. (2020). </w:t>
      </w:r>
      <w:r>
        <w:rPr>
          <w:i/>
          <w:iCs/>
          <w:sz w:val="18"/>
          <w:szCs w:val="24"/>
        </w:rPr>
        <w:t>100% Renewable Europe - How to make Europe’s energy system climate-neutral before 2050</w:t>
      </w:r>
      <w:r>
        <w:rPr>
          <w:sz w:val="18"/>
          <w:szCs w:val="24"/>
        </w:rPr>
        <w:t>. 64.</w:t>
      </w:r>
    </w:p>
    <w:p w14:paraId="3D722CC7" w14:textId="77777777" w:rsidR="006C67E2" w:rsidRDefault="008B1F2D">
      <w:pPr>
        <w:widowControl w:val="0"/>
        <w:spacing w:after="120" w:line="240" w:lineRule="auto"/>
        <w:ind w:left="480" w:hanging="480"/>
        <w:rPr>
          <w:sz w:val="18"/>
          <w:szCs w:val="24"/>
        </w:rPr>
      </w:pPr>
      <w:proofErr w:type="spellStart"/>
      <w:r>
        <w:rPr>
          <w:sz w:val="18"/>
          <w:szCs w:val="24"/>
        </w:rPr>
        <w:t>Stram</w:t>
      </w:r>
      <w:proofErr w:type="spellEnd"/>
      <w:r>
        <w:rPr>
          <w:sz w:val="18"/>
          <w:szCs w:val="24"/>
        </w:rPr>
        <w:t xml:space="preserve">, B. N. (2016). Key challenges to expanding renewable energy. </w:t>
      </w:r>
      <w:r>
        <w:rPr>
          <w:i/>
          <w:iCs/>
          <w:sz w:val="18"/>
          <w:szCs w:val="24"/>
        </w:rPr>
        <w:t>Energy Policy</w:t>
      </w:r>
      <w:r>
        <w:rPr>
          <w:sz w:val="18"/>
          <w:szCs w:val="24"/>
        </w:rPr>
        <w:t xml:space="preserve">, </w:t>
      </w:r>
      <w:r>
        <w:rPr>
          <w:i/>
          <w:iCs/>
          <w:sz w:val="18"/>
          <w:szCs w:val="24"/>
        </w:rPr>
        <w:t>96</w:t>
      </w:r>
      <w:r>
        <w:rPr>
          <w:sz w:val="18"/>
          <w:szCs w:val="24"/>
        </w:rPr>
        <w:t xml:space="preserve">, 728–734. </w:t>
      </w:r>
      <w:r>
        <w:rPr>
          <w:sz w:val="18"/>
          <w:szCs w:val="24"/>
        </w:rPr>
        <w:t>https://doi.org/10.1016/j.enpol.2016.05.034</w:t>
      </w:r>
    </w:p>
    <w:p w14:paraId="602C93FA" w14:textId="77777777" w:rsidR="006C67E2" w:rsidRDefault="008B1F2D">
      <w:pPr>
        <w:widowControl w:val="0"/>
        <w:spacing w:after="120" w:line="240" w:lineRule="auto"/>
        <w:ind w:left="480" w:hanging="480"/>
        <w:rPr>
          <w:sz w:val="18"/>
          <w:szCs w:val="24"/>
        </w:rPr>
      </w:pPr>
      <w:proofErr w:type="spellStart"/>
      <w:r w:rsidRPr="00E40F3F">
        <w:rPr>
          <w:sz w:val="18"/>
          <w:szCs w:val="24"/>
          <w:lang w:val="de-CH"/>
          <w:rPrChange w:id="379" w:author="Dirk Mühlemann" w:date="2021-03-28T10:42:00Z">
            <w:rPr>
              <w:sz w:val="18"/>
              <w:szCs w:val="24"/>
            </w:rPr>
          </w:rPrChange>
        </w:rPr>
        <w:t>Sweerts</w:t>
      </w:r>
      <w:proofErr w:type="spellEnd"/>
      <w:r w:rsidRPr="00E40F3F">
        <w:rPr>
          <w:sz w:val="18"/>
          <w:szCs w:val="24"/>
          <w:lang w:val="de-CH"/>
          <w:rPrChange w:id="380" w:author="Dirk Mühlemann" w:date="2021-03-28T10:42:00Z">
            <w:rPr>
              <w:sz w:val="18"/>
              <w:szCs w:val="24"/>
            </w:rPr>
          </w:rPrChange>
        </w:rPr>
        <w:t xml:space="preserve">, B., Pfenninger, S., Yang, S., Folini, D., van der </w:t>
      </w:r>
      <w:proofErr w:type="spellStart"/>
      <w:r w:rsidRPr="00E40F3F">
        <w:rPr>
          <w:sz w:val="18"/>
          <w:szCs w:val="24"/>
          <w:lang w:val="de-CH"/>
          <w:rPrChange w:id="381" w:author="Dirk Mühlemann" w:date="2021-03-28T10:42:00Z">
            <w:rPr>
              <w:sz w:val="18"/>
              <w:szCs w:val="24"/>
            </w:rPr>
          </w:rPrChange>
        </w:rPr>
        <w:t>Zwaan</w:t>
      </w:r>
      <w:proofErr w:type="spellEnd"/>
      <w:r w:rsidRPr="00E40F3F">
        <w:rPr>
          <w:sz w:val="18"/>
          <w:szCs w:val="24"/>
          <w:lang w:val="de-CH"/>
          <w:rPrChange w:id="382" w:author="Dirk Mühlemann" w:date="2021-03-28T10:42:00Z">
            <w:rPr>
              <w:sz w:val="18"/>
              <w:szCs w:val="24"/>
            </w:rPr>
          </w:rPrChange>
        </w:rPr>
        <w:t xml:space="preserve">, B., &amp; Wild, M. (2019). </w:t>
      </w:r>
      <w:r>
        <w:rPr>
          <w:sz w:val="18"/>
          <w:szCs w:val="24"/>
        </w:rPr>
        <w:t xml:space="preserve">Estimation of losses in solar energy production from air pollution in China since 1960 using surface radiation data. </w:t>
      </w:r>
      <w:r>
        <w:rPr>
          <w:i/>
          <w:iCs/>
          <w:sz w:val="18"/>
          <w:szCs w:val="24"/>
        </w:rPr>
        <w:t>Nature</w:t>
      </w:r>
      <w:r>
        <w:rPr>
          <w:i/>
          <w:iCs/>
          <w:sz w:val="18"/>
          <w:szCs w:val="24"/>
        </w:rPr>
        <w:t xml:space="preserve"> Energy</w:t>
      </w:r>
      <w:r>
        <w:rPr>
          <w:sz w:val="18"/>
          <w:szCs w:val="24"/>
        </w:rPr>
        <w:t xml:space="preserve">, </w:t>
      </w:r>
      <w:r>
        <w:rPr>
          <w:i/>
          <w:iCs/>
          <w:sz w:val="18"/>
          <w:szCs w:val="24"/>
        </w:rPr>
        <w:t>4</w:t>
      </w:r>
      <w:r>
        <w:rPr>
          <w:sz w:val="18"/>
          <w:szCs w:val="24"/>
        </w:rPr>
        <w:t>(8), 657–663. https://doi.org/10.1038/s41560-019-0412-4</w:t>
      </w:r>
    </w:p>
    <w:p w14:paraId="2935B4D0" w14:textId="77777777" w:rsidR="006C67E2" w:rsidRDefault="008B1F2D">
      <w:pPr>
        <w:widowControl w:val="0"/>
        <w:spacing w:after="120" w:line="240" w:lineRule="auto"/>
        <w:ind w:left="480" w:hanging="480"/>
        <w:rPr>
          <w:sz w:val="18"/>
          <w:szCs w:val="24"/>
        </w:rPr>
      </w:pPr>
      <w:r>
        <w:rPr>
          <w:sz w:val="18"/>
          <w:szCs w:val="24"/>
        </w:rPr>
        <w:t xml:space="preserve">van der </w:t>
      </w:r>
      <w:proofErr w:type="spellStart"/>
      <w:r>
        <w:rPr>
          <w:sz w:val="18"/>
          <w:szCs w:val="24"/>
        </w:rPr>
        <w:t>Wiel</w:t>
      </w:r>
      <w:proofErr w:type="spellEnd"/>
      <w:r>
        <w:rPr>
          <w:sz w:val="18"/>
          <w:szCs w:val="24"/>
        </w:rPr>
        <w:t xml:space="preserve">, K., Bloomfield, H. C., Lee, R. W., Stoop, L. P., </w:t>
      </w:r>
      <w:proofErr w:type="spellStart"/>
      <w:r>
        <w:rPr>
          <w:sz w:val="18"/>
          <w:szCs w:val="24"/>
        </w:rPr>
        <w:t>Blackport</w:t>
      </w:r>
      <w:proofErr w:type="spellEnd"/>
      <w:r>
        <w:rPr>
          <w:sz w:val="18"/>
          <w:szCs w:val="24"/>
        </w:rPr>
        <w:t xml:space="preserve">, R., Screen, J. A., &amp; </w:t>
      </w:r>
      <w:proofErr w:type="spellStart"/>
      <w:r>
        <w:rPr>
          <w:sz w:val="18"/>
          <w:szCs w:val="24"/>
        </w:rPr>
        <w:t>Selten</w:t>
      </w:r>
      <w:proofErr w:type="spellEnd"/>
      <w:r>
        <w:rPr>
          <w:sz w:val="18"/>
          <w:szCs w:val="24"/>
        </w:rPr>
        <w:t xml:space="preserve">, F. M. (2019). The influence of weather regimes on European renewable energy production </w:t>
      </w:r>
      <w:r>
        <w:rPr>
          <w:sz w:val="18"/>
          <w:szCs w:val="24"/>
        </w:rPr>
        <w:t xml:space="preserve">and demand. </w:t>
      </w:r>
      <w:r>
        <w:rPr>
          <w:i/>
          <w:iCs/>
          <w:sz w:val="18"/>
          <w:szCs w:val="24"/>
        </w:rPr>
        <w:t>Environmental Research Letters</w:t>
      </w:r>
      <w:r>
        <w:rPr>
          <w:sz w:val="18"/>
          <w:szCs w:val="24"/>
        </w:rPr>
        <w:t xml:space="preserve">, </w:t>
      </w:r>
      <w:r>
        <w:rPr>
          <w:i/>
          <w:iCs/>
          <w:sz w:val="18"/>
          <w:szCs w:val="24"/>
        </w:rPr>
        <w:t>14</w:t>
      </w:r>
      <w:r>
        <w:rPr>
          <w:sz w:val="18"/>
          <w:szCs w:val="24"/>
        </w:rPr>
        <w:t>(9), 094010. https://doi.org/10.1088/1748-9326/ab38d3</w:t>
      </w:r>
    </w:p>
    <w:p w14:paraId="0C6664FC" w14:textId="77777777" w:rsidR="006C67E2" w:rsidRDefault="008B1F2D">
      <w:pPr>
        <w:widowControl w:val="0"/>
        <w:spacing w:after="120" w:line="240" w:lineRule="auto"/>
        <w:ind w:left="480" w:hanging="480"/>
        <w:rPr>
          <w:sz w:val="18"/>
          <w:szCs w:val="24"/>
        </w:rPr>
      </w:pPr>
      <w:proofErr w:type="spellStart"/>
      <w:r>
        <w:rPr>
          <w:sz w:val="18"/>
          <w:szCs w:val="24"/>
        </w:rPr>
        <w:t>Vautard</w:t>
      </w:r>
      <w:proofErr w:type="spellEnd"/>
      <w:r>
        <w:rPr>
          <w:sz w:val="18"/>
          <w:szCs w:val="24"/>
        </w:rPr>
        <w:t xml:space="preserve">, R. (1990). Multiple weather regimes over the North Atlantic: analysis of precursors and successors. </w:t>
      </w:r>
      <w:r>
        <w:rPr>
          <w:i/>
          <w:iCs/>
          <w:sz w:val="18"/>
          <w:szCs w:val="24"/>
        </w:rPr>
        <w:t>Monthly Weather Review</w:t>
      </w:r>
      <w:r>
        <w:rPr>
          <w:sz w:val="18"/>
          <w:szCs w:val="24"/>
        </w:rPr>
        <w:t xml:space="preserve">, </w:t>
      </w:r>
      <w:r>
        <w:rPr>
          <w:i/>
          <w:iCs/>
          <w:sz w:val="18"/>
          <w:szCs w:val="24"/>
        </w:rPr>
        <w:t>118</w:t>
      </w:r>
      <w:r>
        <w:rPr>
          <w:sz w:val="18"/>
          <w:szCs w:val="24"/>
        </w:rPr>
        <w:t>(10). https://doi.or</w:t>
      </w:r>
      <w:r>
        <w:rPr>
          <w:sz w:val="18"/>
          <w:szCs w:val="24"/>
        </w:rPr>
        <w:t>g/10.1175/1520-0493(1990)118&lt;</w:t>
      </w:r>
      <w:proofErr w:type="gramStart"/>
      <w:r>
        <w:rPr>
          <w:sz w:val="18"/>
          <w:szCs w:val="24"/>
        </w:rPr>
        <w:t>2056:MWROTN</w:t>
      </w:r>
      <w:proofErr w:type="gramEnd"/>
      <w:r>
        <w:rPr>
          <w:sz w:val="18"/>
          <w:szCs w:val="24"/>
        </w:rPr>
        <w:t>&gt;2.0.CO;2</w:t>
      </w:r>
    </w:p>
    <w:p w14:paraId="4F3CCDB8" w14:textId="77777777" w:rsidR="006C67E2" w:rsidRDefault="008B1F2D">
      <w:pPr>
        <w:widowControl w:val="0"/>
        <w:spacing w:after="120" w:line="240" w:lineRule="auto"/>
        <w:ind w:left="480" w:hanging="480"/>
        <w:rPr>
          <w:sz w:val="18"/>
          <w:szCs w:val="24"/>
        </w:rPr>
      </w:pPr>
      <w:r>
        <w:rPr>
          <w:sz w:val="18"/>
          <w:szCs w:val="24"/>
        </w:rPr>
        <w:t xml:space="preserve">Wallace, J. M., &amp; Hobbs, P. V. (2006). </w:t>
      </w:r>
      <w:r>
        <w:rPr>
          <w:i/>
          <w:iCs/>
          <w:sz w:val="18"/>
          <w:szCs w:val="24"/>
        </w:rPr>
        <w:t>Atmospheric Science: An Introductory Survey</w:t>
      </w:r>
      <w:r>
        <w:rPr>
          <w:sz w:val="18"/>
          <w:szCs w:val="24"/>
        </w:rPr>
        <w:t xml:space="preserve"> (2nd ed.). </w:t>
      </w:r>
      <w:proofErr w:type="gramStart"/>
      <w:r>
        <w:rPr>
          <w:sz w:val="18"/>
          <w:szCs w:val="24"/>
        </w:rPr>
        <w:t>Amsterdam ;</w:t>
      </w:r>
      <w:proofErr w:type="gramEnd"/>
      <w:r>
        <w:rPr>
          <w:sz w:val="18"/>
          <w:szCs w:val="24"/>
        </w:rPr>
        <w:t xml:space="preserve"> Boston : Elsevier Academic Press, [2006].</w:t>
      </w:r>
    </w:p>
    <w:p w14:paraId="6AACF232" w14:textId="77777777" w:rsidR="006C67E2" w:rsidRDefault="008B1F2D">
      <w:pPr>
        <w:widowControl w:val="0"/>
        <w:spacing w:after="120" w:line="240" w:lineRule="auto"/>
        <w:ind w:left="480" w:hanging="480"/>
        <w:rPr>
          <w:sz w:val="18"/>
        </w:rPr>
      </w:pPr>
      <w:r>
        <w:rPr>
          <w:sz w:val="18"/>
          <w:szCs w:val="24"/>
        </w:rPr>
        <w:t>Wild, M., Folini, D., Henschel, F., Fischer, N., &amp; Müller,</w:t>
      </w:r>
      <w:r>
        <w:rPr>
          <w:sz w:val="18"/>
          <w:szCs w:val="24"/>
        </w:rPr>
        <w:t xml:space="preserve"> B. (2015). Projections of long-term changes in solar radiation based on CMIP5 climate models and their influence on energy yields of photovoltaic systems. </w:t>
      </w:r>
      <w:r>
        <w:rPr>
          <w:i/>
          <w:iCs/>
          <w:sz w:val="18"/>
          <w:szCs w:val="24"/>
        </w:rPr>
        <w:t>Solar Energy</w:t>
      </w:r>
      <w:r>
        <w:rPr>
          <w:sz w:val="18"/>
          <w:szCs w:val="24"/>
        </w:rPr>
        <w:t xml:space="preserve">, </w:t>
      </w:r>
      <w:r>
        <w:rPr>
          <w:i/>
          <w:iCs/>
          <w:sz w:val="18"/>
          <w:szCs w:val="24"/>
        </w:rPr>
        <w:t>116</w:t>
      </w:r>
      <w:r>
        <w:rPr>
          <w:sz w:val="18"/>
          <w:szCs w:val="24"/>
        </w:rPr>
        <w:t>, 12–24. https://doi.org/10.1016/j.solener.2015.03.039</w:t>
      </w:r>
    </w:p>
    <w:p w14:paraId="07D446A7" w14:textId="77777777" w:rsidR="006C67E2" w:rsidRDefault="006C67E2">
      <w:pPr>
        <w:pStyle w:val="References"/>
      </w:pPr>
    </w:p>
    <w:p w14:paraId="75A72A04" w14:textId="77777777" w:rsidR="006C67E2" w:rsidRDefault="008B1F2D">
      <w:pPr>
        <w:spacing w:after="160" w:line="259" w:lineRule="auto"/>
        <w:ind w:firstLine="0"/>
        <w:jc w:val="left"/>
        <w:rPr>
          <w:sz w:val="18"/>
        </w:rPr>
      </w:pPr>
      <w:r>
        <w:br w:type="page"/>
      </w:r>
    </w:p>
    <w:p w14:paraId="2903C1E2" w14:textId="77777777" w:rsidR="006C67E2" w:rsidRDefault="006C67E2">
      <w:pPr>
        <w:pStyle w:val="References"/>
      </w:pPr>
    </w:p>
    <w:p w14:paraId="1031BA45" w14:textId="77777777" w:rsidR="006C67E2" w:rsidRDefault="006C67E2">
      <w:pPr>
        <w:pStyle w:val="References"/>
      </w:pPr>
    </w:p>
    <w:p w14:paraId="5EC3A143" w14:textId="77777777" w:rsidR="006C67E2" w:rsidRDefault="006C67E2">
      <w:pPr>
        <w:pStyle w:val="References"/>
      </w:pPr>
    </w:p>
    <w:p w14:paraId="120E6A06" w14:textId="77777777" w:rsidR="006C67E2" w:rsidRDefault="008B1F2D">
      <w:pPr>
        <w:pStyle w:val="References"/>
      </w:pPr>
      <w:r>
        <w:t>Comments/Notes</w:t>
      </w:r>
    </w:p>
    <w:p w14:paraId="4E06241F" w14:textId="77777777" w:rsidR="006C67E2" w:rsidRDefault="008B1F2D">
      <w:proofErr w:type="spellStart"/>
      <w:r>
        <w:rPr>
          <w:b/>
          <w:bCs/>
        </w:rPr>
        <w:t>Solarpowereurope</w:t>
      </w:r>
      <w:proofErr w:type="spellEnd"/>
      <w:r>
        <w:t xml:space="preserve"> </w:t>
      </w:r>
      <w:r>
        <w:rPr>
          <w:rFonts w:ascii="Wingdings" w:eastAsia="Wingdings" w:hAnsi="Wingdings" w:cs="Wingdings"/>
        </w:rPr>
        <w:t></w:t>
      </w:r>
      <w:r>
        <w:t xml:space="preserve"> </w:t>
      </w:r>
    </w:p>
    <w:p w14:paraId="5CA49F16" w14:textId="77777777" w:rsidR="006C67E2" w:rsidRDefault="008B1F2D">
      <w:r>
        <w:t xml:space="preserve">In 2050, solar PV alone has installed capacities between 4.7 TW in the Laggard scenario, 7.7 TW in the Moderate scenario and 8.8 TW in the Leadership scenario. </w:t>
      </w:r>
    </w:p>
    <w:p w14:paraId="3278096D" w14:textId="77777777" w:rsidR="006C67E2" w:rsidRDefault="006C67E2"/>
    <w:p w14:paraId="420E6CCB" w14:textId="77777777" w:rsidR="006C67E2" w:rsidRDefault="008B1F2D">
      <w:pPr>
        <w:rPr>
          <w:b/>
          <w:bCs/>
        </w:rPr>
      </w:pPr>
      <w:r>
        <w:rPr>
          <w:b/>
          <w:bCs/>
        </w:rPr>
        <w:t xml:space="preserve">IRNEA </w:t>
      </w:r>
    </w:p>
    <w:p w14:paraId="3E708B8D" w14:textId="77777777" w:rsidR="006C67E2" w:rsidRDefault="008B1F2D">
      <w:pPr>
        <w:pStyle w:val="Listenabsatz"/>
        <w:numPr>
          <w:ilvl w:val="1"/>
          <w:numId w:val="5"/>
        </w:numPr>
      </w:pPr>
      <w:r>
        <w:t>Solar PV could cover a quarter of global electricity needs by mid-c</w:t>
      </w:r>
      <w:r>
        <w:t>entury, becoming the second largest generation source after wind.</w:t>
      </w:r>
    </w:p>
    <w:p w14:paraId="7EA677F6" w14:textId="77777777" w:rsidR="006C67E2" w:rsidRDefault="008B1F2D">
      <w:pPr>
        <w:pStyle w:val="Listenabsatz"/>
        <w:numPr>
          <w:ilvl w:val="1"/>
          <w:numId w:val="5"/>
        </w:numPr>
      </w:pPr>
      <w:r>
        <w:t>Global capacity must reach 18 times current levels, or more than 8 000 gigawatts by 2050.</w:t>
      </w:r>
    </w:p>
    <w:p w14:paraId="53550D1B" w14:textId="77777777" w:rsidR="006C67E2" w:rsidRDefault="008B1F2D">
      <w:pPr>
        <w:pStyle w:val="Listenabsatz"/>
        <w:numPr>
          <w:ilvl w:val="1"/>
          <w:numId w:val="5"/>
        </w:numPr>
      </w:pPr>
      <w:r>
        <w:t>Asia would continue to dominate solar PV use, with over 50% of installed capacity, followed by North</w:t>
      </w:r>
      <w:r>
        <w:t xml:space="preserve"> America (20%) and Europe (10%).</w:t>
      </w:r>
    </w:p>
    <w:p w14:paraId="00E49EA7" w14:textId="77777777" w:rsidR="006C67E2" w:rsidRDefault="008B1F2D">
      <w:pPr>
        <w:pStyle w:val="Listenabsatz"/>
        <w:numPr>
          <w:ilvl w:val="1"/>
          <w:numId w:val="5"/>
        </w:numPr>
      </w:pPr>
      <w:r>
        <w:t xml:space="preserve">8000gigawatts*0.1 = 800gigawatts </w:t>
      </w:r>
      <w:r>
        <w:rPr>
          <w:rFonts w:ascii="Wingdings" w:eastAsia="Wingdings" w:hAnsi="Wingdings" w:cs="Wingdings"/>
        </w:rPr>
        <w:t></w:t>
      </w:r>
      <w:r>
        <w:t xml:space="preserve"> in excel from IRENA 891</w:t>
      </w:r>
    </w:p>
    <w:p w14:paraId="5DA717FA" w14:textId="77777777" w:rsidR="006C67E2" w:rsidRDefault="006C67E2">
      <w:pPr>
        <w:rPr>
          <w:b/>
          <w:bCs/>
        </w:rPr>
      </w:pPr>
    </w:p>
    <w:p w14:paraId="6E4FAB35" w14:textId="77777777" w:rsidR="006C67E2" w:rsidRDefault="008B1F2D">
      <w:pPr>
        <w:rPr>
          <w:b/>
          <w:bCs/>
        </w:rPr>
      </w:pPr>
      <w:r>
        <w:rPr>
          <w:b/>
          <w:bCs/>
        </w:rPr>
        <w:t>Large-scale integration of renewable energies and impact on storage demand in a European renewable power system of 2050</w:t>
      </w:r>
    </w:p>
    <w:p w14:paraId="0168104F" w14:textId="77777777" w:rsidR="006C67E2" w:rsidRDefault="008B1F2D">
      <w:r>
        <w:t>The results for the base scenario show a to</w:t>
      </w:r>
      <w:r>
        <w:t xml:space="preserve">tal installed generation capacity of 4,550 GW, which splits up into PV and WT in a ratio of 60:40 on global scale for the EUMENA regions. </w:t>
      </w:r>
      <w:r>
        <w:rPr>
          <w:rFonts w:ascii="Wingdings" w:eastAsia="Wingdings" w:hAnsi="Wingdings" w:cs="Wingdings"/>
        </w:rPr>
        <w:t></w:t>
      </w:r>
      <w:r>
        <w:t xml:space="preserve"> 2730GW</w:t>
      </w:r>
    </w:p>
    <w:p w14:paraId="10466A83" w14:textId="77777777" w:rsidR="006C67E2" w:rsidRDefault="006C67E2">
      <w:pPr>
        <w:rPr>
          <w:b/>
          <w:bCs/>
        </w:rPr>
      </w:pPr>
    </w:p>
    <w:p w14:paraId="7870E5D3" w14:textId="77777777" w:rsidR="006C67E2" w:rsidRDefault="008B1F2D">
      <w:pPr>
        <w:rPr>
          <w:b/>
          <w:bCs/>
        </w:rPr>
      </w:pPr>
      <w:r>
        <w:rPr>
          <w:b/>
          <w:bCs/>
        </w:rPr>
        <w:t>Zappa</w:t>
      </w:r>
    </w:p>
    <w:p w14:paraId="1E2DCAE0" w14:textId="77777777" w:rsidR="006C67E2" w:rsidRDefault="008B1F2D">
      <w:r>
        <w:t xml:space="preserve">603-926GW je </w:t>
      </w:r>
      <w:proofErr w:type="spellStart"/>
      <w:r>
        <w:t>nach</w:t>
      </w:r>
      <w:proofErr w:type="spellEnd"/>
      <w:r>
        <w:t xml:space="preserve"> </w:t>
      </w:r>
      <w:proofErr w:type="spellStart"/>
      <w:r>
        <w:t>Szenario</w:t>
      </w:r>
      <w:proofErr w:type="spellEnd"/>
      <w:r>
        <w:t xml:space="preserve"> </w:t>
      </w:r>
      <w:r>
        <w:rPr>
          <w:rFonts w:ascii="Wingdings" w:eastAsia="Wingdings" w:hAnsi="Wingdings" w:cs="Wingdings"/>
        </w:rPr>
        <w:t></w:t>
      </w:r>
      <w:r>
        <w:t xml:space="preserve"> Is a 100% renewable European power system feasible by 2050?</w:t>
      </w:r>
    </w:p>
    <w:p w14:paraId="5DCCAEF1" w14:textId="77777777" w:rsidR="006C67E2" w:rsidRDefault="006C67E2"/>
    <w:p w14:paraId="10603CE7" w14:textId="77777777" w:rsidR="006C67E2" w:rsidRDefault="008B1F2D">
      <w:pPr>
        <w:jc w:val="left"/>
        <w:rPr>
          <w:b/>
          <w:bCs/>
        </w:rPr>
      </w:pPr>
      <w:r>
        <w:rPr>
          <w:b/>
          <w:bCs/>
        </w:rPr>
        <w:t>Ec.europe.eu</w:t>
      </w:r>
    </w:p>
    <w:p w14:paraId="570D2C3A" w14:textId="77777777" w:rsidR="006C67E2" w:rsidRDefault="008B1F2D">
      <w:r>
        <w:t xml:space="preserve">According to a recent 100% RES scenario of the Energy Watch Group, the EU needs to increase its PV capacity from 117 GW to over 630 GW by 2025 and 1.94 TW by 2050 </w:t>
      </w:r>
      <w:proofErr w:type="gramStart"/>
      <w:r>
        <w:t>in order to</w:t>
      </w:r>
      <w:proofErr w:type="gramEnd"/>
      <w:r>
        <w:t xml:space="preserve"> cover 100% of its electricity needs by renewable energy.</w:t>
      </w:r>
    </w:p>
    <w:p w14:paraId="2F66A3C2" w14:textId="77777777" w:rsidR="006C67E2" w:rsidRDefault="008B1F2D">
      <w:pPr>
        <w:spacing w:after="160" w:line="259" w:lineRule="auto"/>
        <w:ind w:firstLine="0"/>
        <w:jc w:val="left"/>
        <w:rPr>
          <w:sz w:val="18"/>
        </w:rPr>
      </w:pPr>
      <w:r>
        <w:br w:type="page"/>
      </w:r>
    </w:p>
    <w:p w14:paraId="0FA51887" w14:textId="77777777" w:rsidR="006C67E2" w:rsidRDefault="008B1F2D">
      <w:pPr>
        <w:pStyle w:val="References"/>
      </w:pPr>
      <w:r>
        <w:rPr>
          <w:sz w:val="22"/>
        </w:rPr>
        <w:lastRenderedPageBreak/>
        <w:t>This is approximately</w:t>
      </w:r>
      <w:r>
        <w:rPr>
          <w:sz w:val="22"/>
        </w:rPr>
        <w:t xml:space="preserve"> half of the estimates (1.95TW) by </w:t>
      </w:r>
      <w:r>
        <w:fldChar w:fldCharType="begin"/>
      </w:r>
      <w:r>
        <w:instrText>ADDIN CSL_CITATION {"citationItems":[{"id":"ITEM-1","itemData":{"abstract":"Technical Report \"Global Energy System based on 100% Renewable Energy – Power Sector\", published at the Global Renewable Energy Solutions Showc</w:instrText>
      </w:r>
      <w:r>
        <w:instrText>ase event (GRESS), a side event of the COP23, Bonn, November 8, 2017 A global transition to 100% renewable electricity is feasible at every hour throughout the year and more cost effective than the existing system, which is largely based on fossil fuels an</w:instrText>
      </w:r>
      <w:r>
        <w:instrText>d nuclear energy. Energy transition is no longer a question of technical feasibility or economic viability, but of political will. Existing renewable energy potential and technologies, including storage can generate sufficient and secure power to cover the</w:instrText>
      </w:r>
      <w:r>
        <w:instrText xml:space="preserve"> entire global electricity demand by 2050 . The world population is expected to grow from 7.3 to 9.7 billion. The global electricity demand for the power sector is set to increase from 24,310 TWh in 2015 to around 48,800 TWh by 2050. Total levelised cost o</w:instrText>
      </w:r>
      <w:r>
        <w:instrText>f electricity (LCOE) on a global average for 100% renewable electricity in 2050 is 52 €/MWh (including curtailment, storage and some grid costs), compared to 70 €/MWh in 2015. Solar PV and battery storage drive most of the 100% renewable electricity supply</w:instrText>
      </w:r>
      <w:r>
        <w:instrText xml:space="preserve"> due to a significant decline in costs during the transition. Due to rapidly falling costs, solar PV and battery storage increasingly drive most of the electricity system, with solar PV reaching some 69%, wind energy 18%, hydropower 8% and bioenergy 2% of </w:instrText>
      </w:r>
      <w:r>
        <w:instrText>the total electricity mix in 2050 globally. Wind energy increases to 32% by 2030. Beyond 2030 solar PV becomes more competitive. Solar PV supply share increases from 37% in 2030 to about 69% in 2050. Batteries are the key supporting technology for solar PV</w:instrText>
      </w:r>
      <w:r>
        <w:instrText>. Storage output covers 31% of the total demand in 2050, 95% of which is covered by batteries alone. Battery storage provides mainly short-term (diurnal) storage, and renewable energy based gas provides seasonal storage. 100% renewables bring GHG emissions</w:instrText>
      </w:r>
      <w:r>
        <w:instrText xml:space="preserve"> in the electricity sector down to zero, drastically reduce total losses in power generation and create 36 million jobs by 2050. Global greenhouse gas emissions significantly reduce from about 11 GtCO2eq in 2015 to zero emissions by 2050 or earlier, as the</w:instrText>
      </w:r>
      <w:r>
        <w:instrText xml:space="preserve"> total LCOE of the power system declines. The global energy transition to a 100% renewable electricity system creates 36 million jobs by 2050 in comparison to 19 million jobs in the 2015 electricity system. Operation and maintenance jobs increase from 20% </w:instrText>
      </w:r>
      <w:r>
        <w:instrText>of the total direct energy jobs in 2015 to 48% of …","author":[{"dropping-particle":"","family":"Ram","given":"Manish","non-dropping-particle":"","parse-names":false,"suffix":""},{"dropping-particle":"","family":"Bogdanov","given":"Dmitrii","non-dropping-p</w:instrText>
      </w:r>
      <w:r>
        <w:instrText>article":"","parse-names":false,"suffix":""},{"dropping-particle":"","family":"Aghahosseini","given":"Arman","non-dropping-particle":"","parse-names":false,"suffix":""},{"dropping-particle":"","family":"Oyewo","given":"Solomon","non-dropping-particle":"","</w:instrText>
      </w:r>
      <w:r>
        <w:instrText>parse-names":false,"suffix":""},{"dropping-particle":"","family":"Gulagi","given":"Ashish","non-dropping-particle":"","parse-names":false,"suffix":""},{"dropping-particle":"","family":"Child","given":"Michael","non-dropping-particle":"","parse-names":false</w:instrText>
      </w:r>
      <w:r>
        <w:instrText>,"suffix":""},{"dropping-particle":"","family":"Breyer","given":"Christian","non-dropping-particle":"","parse-names":false,"suffix":""}],"container-title":"LUT Scientific and Expertise Publications : Raportit ja selvitykset - Reports","id":"ITEM-1","issued</w:instrText>
      </w:r>
      <w:r>
        <w:instrText>":{"date-parts":[["2017"]]},"title":"Global Energy System based on 100% Renewable Energy – Power Sector","type":"article-journal"},"uris":["http://www.mendeley.com/documents/?uuid=463da2bf-15c4-406e-be83-26ee306f972f"]}],"mendeley":{"formattedCitation":"(R</w:instrText>
      </w:r>
      <w:r>
        <w:instrText>am et al., 2017)","manualFormatting":"Ram et al. (2017)","plainTextFormattedCitation":"(Ram et al., 2017)","previouslyFormattedCitation":"(Ram et al., 2017)"},"properties":{"noteIndex":0},"schema":"https://github.com/citation-style-language/schema/raw/mast</w:instrText>
      </w:r>
      <w:r>
        <w:instrText>er/csl-citation.json"}</w:instrText>
      </w:r>
      <w:r>
        <w:fldChar w:fldCharType="separate"/>
      </w:r>
      <w:bookmarkStart w:id="383" w:name="__Fieldmark__4159_2869974584"/>
      <w:r>
        <w:rPr>
          <w:sz w:val="22"/>
        </w:rPr>
        <w:t>R</w:t>
      </w:r>
      <w:bookmarkStart w:id="384" w:name="__Fieldmark__7904_1659650938"/>
      <w:r>
        <w:rPr>
          <w:sz w:val="22"/>
        </w:rPr>
        <w:t>am et al. (2017)</w:t>
      </w:r>
      <w:r>
        <w:fldChar w:fldCharType="end"/>
      </w:r>
      <w:bookmarkEnd w:id="383"/>
      <w:bookmarkEnd w:id="384"/>
      <w:r>
        <w:rPr>
          <w:sz w:val="22"/>
        </w:rPr>
        <w:t xml:space="preserve"> whose study highlights the feasibility and the socio-economic viability of a transition to a 100% renewable electricity generation electricity system. </w:t>
      </w:r>
      <w:r>
        <w:rPr>
          <w:rFonts w:ascii="Wingdings" w:eastAsia="Wingdings" w:hAnsi="Wingdings" w:cs="Wingdings"/>
          <w:sz w:val="22"/>
        </w:rPr>
        <w:t></w:t>
      </w:r>
      <w:r>
        <w:rPr>
          <w:sz w:val="22"/>
        </w:rPr>
        <w:t xml:space="preserve"> SCHNITT WIRD GEBRAUCHT???</w:t>
      </w:r>
    </w:p>
    <w:sectPr w:rsidR="006C67E2">
      <w:headerReference w:type="default" r:id="rId41"/>
      <w:headerReference w:type="first" r:id="rId42"/>
      <w:pgSz w:w="12240" w:h="15840"/>
      <w:pgMar w:top="1134" w:right="1417" w:bottom="1417" w:left="1417" w:header="708" w:footer="0"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irk Mühlemann" w:date="2021-03-05T11:49:00Z" w:initials="DM">
    <w:p w14:paraId="7D5C5C6A" w14:textId="77777777" w:rsidR="006C67E2" w:rsidRDefault="008B1F2D">
      <w:proofErr w:type="spellStart"/>
      <w:r>
        <w:rPr>
          <w:rFonts w:ascii="Liberation Serif" w:eastAsia="DejaVu Sans" w:hAnsi="Liberation Serif" w:cs="DejaVu Sans"/>
          <w:sz w:val="24"/>
          <w:szCs w:val="24"/>
          <w:lang w:val="en-US" w:eastAsia="en-US" w:bidi="en-US"/>
        </w:rPr>
        <w:t>To</w:t>
      </w:r>
      <w:proofErr w:type="spellEnd"/>
      <w:r>
        <w:rPr>
          <w:rFonts w:ascii="Liberation Serif" w:eastAsia="DejaVu Sans" w:hAnsi="Liberation Serif" w:cs="DejaVu Sans"/>
          <w:sz w:val="24"/>
          <w:szCs w:val="24"/>
          <w:lang w:val="en-US" w:eastAsia="en-US" w:bidi="en-US"/>
        </w:rPr>
        <w:t xml:space="preserve"> </w:t>
      </w:r>
      <w:r>
        <w:rPr>
          <w:rFonts w:ascii="Liberation Serif" w:eastAsia="DejaVu Sans" w:hAnsi="Liberation Serif" w:cs="DejaVu Sans"/>
          <w:sz w:val="24"/>
          <w:szCs w:val="24"/>
          <w:lang w:val="en-US" w:eastAsia="en-US" w:bidi="en-US"/>
        </w:rPr>
        <w:t>much? Delete?</w:t>
      </w:r>
    </w:p>
  </w:comment>
  <w:comment w:id="82" w:author="Dirk Mühlemann" w:date="2021-01-24T10:14:00Z" w:initials="DM">
    <w:p w14:paraId="5B524CD6" w14:textId="77777777" w:rsidR="006C67E2" w:rsidRDefault="008B1F2D">
      <w:r>
        <w:rPr>
          <w:rFonts w:ascii="Liberation Serif" w:eastAsia="DejaVu Sans" w:hAnsi="Liberation Serif" w:cs="DejaVu Sans"/>
          <w:sz w:val="24"/>
          <w:szCs w:val="24"/>
          <w:lang w:val="en-US" w:eastAsia="en-US" w:bidi="en-US"/>
        </w:rPr>
        <w:t>Better in section data!?</w:t>
      </w:r>
    </w:p>
  </w:comment>
  <w:comment w:id="113" w:author="Dirk Mühlemann" w:date="2021-01-19T17:03:00Z" w:initials="DM">
    <w:p w14:paraId="7F5A912B" w14:textId="77777777" w:rsidR="006C67E2" w:rsidRDefault="008B1F2D">
      <w:r>
        <w:rPr>
          <w:rFonts w:ascii="Liberation Serif" w:eastAsia="DejaVu Sans" w:hAnsi="Liberation Serif" w:cs="DejaVu Sans"/>
          <w:sz w:val="24"/>
          <w:szCs w:val="24"/>
          <w:lang w:val="en-US" w:eastAsia="en-US" w:bidi="en-US"/>
        </w:rPr>
        <w:t>Delete!?</w:t>
      </w:r>
    </w:p>
  </w:comment>
  <w:comment w:id="119" w:author="Dirk Mühlemann" w:date="2021-01-19T17:06:00Z" w:initials="DM">
    <w:p w14:paraId="5080203F" w14:textId="77777777" w:rsidR="006C67E2" w:rsidRDefault="008B1F2D">
      <w:r>
        <w:rPr>
          <w:rFonts w:ascii="Liberation Serif" w:eastAsia="DejaVu Sans" w:hAnsi="Liberation Serif" w:cs="DejaVu Sans"/>
          <w:sz w:val="24"/>
          <w:szCs w:val="24"/>
          <w:lang w:val="en-US" w:eastAsia="en-US" w:bidi="en-US"/>
        </w:rPr>
        <w:t xml:space="preserve">Why not standardized anomalies </w:t>
      </w:r>
      <w:r>
        <w:rPr>
          <w:rFonts w:ascii="Wingdings" w:eastAsia="Wingdings" w:hAnsi="Wingdings" w:cs="Wingdings"/>
          <w:sz w:val="24"/>
          <w:szCs w:val="24"/>
          <w:lang w:val="en-US" w:eastAsia="en-US" w:bidi="en-US"/>
        </w:rPr>
        <w:t></w:t>
      </w:r>
      <w:r>
        <w:rPr>
          <w:rFonts w:ascii="Liberation Serif" w:eastAsia="DejaVu Sans" w:hAnsi="Liberation Serif" w:cs="DejaVu Sans"/>
          <w:sz w:val="24"/>
          <w:szCs w:val="24"/>
          <w:lang w:val="en-US" w:eastAsia="en-US" w:bidi="en-US"/>
        </w:rPr>
        <w:t xml:space="preserve"> because I need CF value to calculate PV power output and with it the variability. Should I write it down!?</w:t>
      </w:r>
    </w:p>
  </w:comment>
  <w:comment w:id="142" w:author="Dirk Mühlemann" w:date="2021-03-02T10:42:00Z" w:initials="DM">
    <w:p w14:paraId="5E61F404" w14:textId="77777777" w:rsidR="006C67E2" w:rsidRDefault="008B1F2D">
      <w:r>
        <w:rPr>
          <w:rFonts w:ascii="Liberation Serif" w:eastAsia="DejaVu Sans" w:hAnsi="Liberation Serif" w:cs="DejaVu Sans"/>
          <w:sz w:val="24"/>
          <w:szCs w:val="24"/>
          <w:lang w:val="en-US" w:eastAsia="en-US" w:bidi="en-US"/>
        </w:rPr>
        <w:t>Maybe better in discussion and only describe what we have.</w:t>
      </w:r>
    </w:p>
  </w:comment>
  <w:comment w:id="147" w:author="Dirk Mühlemann" w:date="2021-03-02T11:06:00Z" w:initials="DM">
    <w:p w14:paraId="6EDB2334" w14:textId="77777777" w:rsidR="006C67E2" w:rsidRDefault="008B1F2D">
      <w:r>
        <w:rPr>
          <w:rFonts w:ascii="Liberation Serif" w:eastAsia="DejaVu Sans" w:hAnsi="Liberation Serif" w:cs="DejaVu Sans"/>
          <w:sz w:val="24"/>
          <w:szCs w:val="24"/>
          <w:lang w:val="en-US" w:eastAsia="en-US" w:bidi="en-US"/>
        </w:rPr>
        <w:t>Better in discussion</w:t>
      </w:r>
    </w:p>
  </w:comment>
  <w:comment w:id="149" w:author="Dirk Mühlemann" w:date="2021-03-02T11:00:00Z" w:initials="DM">
    <w:p w14:paraId="67E2755A" w14:textId="77777777" w:rsidR="006C67E2" w:rsidRDefault="008B1F2D">
      <w:r>
        <w:rPr>
          <w:rFonts w:ascii="Liberation Serif" w:eastAsia="DejaVu Sans" w:hAnsi="Liberation Serif" w:cs="DejaVu Sans"/>
          <w:sz w:val="24"/>
          <w:szCs w:val="24"/>
          <w:lang w:val="en-US" w:eastAsia="en-US" w:bidi="en-US"/>
        </w:rPr>
        <w:t>Better in discussion?</w:t>
      </w:r>
    </w:p>
  </w:comment>
  <w:comment w:id="151" w:author="Dirk Mühlemann" w:date="2021-03-02T11:07:00Z" w:initials="DM">
    <w:p w14:paraId="75BCFA73" w14:textId="77777777" w:rsidR="006C67E2" w:rsidRDefault="008B1F2D">
      <w:r>
        <w:rPr>
          <w:rFonts w:ascii="Liberation Serif" w:eastAsia="DejaVu Sans" w:hAnsi="Liberation Serif" w:cs="DejaVu Sans"/>
          <w:sz w:val="24"/>
          <w:szCs w:val="24"/>
          <w:lang w:val="en-US" w:eastAsia="en-US" w:bidi="en-US"/>
        </w:rPr>
        <w:t>Better in discussion?</w:t>
      </w:r>
    </w:p>
  </w:comment>
  <w:comment w:id="154" w:author="Dirk Mühlemann" w:date="2021-03-02T11:39:00Z" w:initials="DM">
    <w:p w14:paraId="6DE0F82C" w14:textId="77777777" w:rsidR="006C67E2" w:rsidRDefault="008B1F2D">
      <w:r>
        <w:rPr>
          <w:rFonts w:ascii="Liberation Serif" w:eastAsia="DejaVu Sans" w:hAnsi="Liberation Serif" w:cs="DejaVu Sans"/>
          <w:sz w:val="24"/>
          <w:szCs w:val="24"/>
          <w:lang w:val="en-US" w:eastAsia="en-US" w:bidi="en-US"/>
        </w:rPr>
        <w:t>Better in discussion?</w:t>
      </w:r>
    </w:p>
  </w:comment>
  <w:comment w:id="179" w:author="Dirk Mühlemann" w:date="2021-03-02T14:02:00Z" w:initials="DM">
    <w:p w14:paraId="6A9DAD7D" w14:textId="77777777" w:rsidR="006C67E2" w:rsidRDefault="008B1F2D">
      <w:r>
        <w:rPr>
          <w:rFonts w:ascii="Liberation Serif" w:eastAsia="DejaVu Sans" w:hAnsi="Liberation Serif" w:cs="DejaVu Sans"/>
          <w:sz w:val="24"/>
          <w:szCs w:val="24"/>
          <w:lang w:val="en-US" w:eastAsia="en-US" w:bidi="en-US"/>
        </w:rPr>
        <w:t>No</w:t>
      </w:r>
      <w:r>
        <w:rPr>
          <w:rFonts w:ascii="Liberation Serif" w:eastAsia="DejaVu Sans" w:hAnsi="Liberation Serif" w:cs="DejaVu Sans"/>
          <w:sz w:val="24"/>
          <w:szCs w:val="24"/>
          <w:lang w:val="en-US" w:eastAsia="en-US" w:bidi="en-US"/>
        </w:rPr>
        <w:t>t sure if I want to add here something about that.</w:t>
      </w:r>
    </w:p>
  </w:comment>
  <w:comment w:id="188" w:author="Doris Folini" w:date="2021-03-23T09:05:00Z" w:initials="DF">
    <w:p w14:paraId="3E1577D7" w14:textId="77777777" w:rsidR="006C67E2" w:rsidRPr="00E40F3F" w:rsidRDefault="008B1F2D">
      <w:pPr>
        <w:rPr>
          <w:lang w:val="de-CH"/>
        </w:rPr>
      </w:pPr>
      <w:proofErr w:type="gramStart"/>
      <w:r w:rsidRPr="00E40F3F">
        <w:rPr>
          <w:rFonts w:ascii="Calibri" w:hAnsi="Calibri"/>
          <w:sz w:val="20"/>
          <w:lang w:val="de-CH"/>
        </w:rPr>
        <w:t>Weiss</w:t>
      </w:r>
      <w:proofErr w:type="gramEnd"/>
      <w:r w:rsidRPr="00E40F3F">
        <w:rPr>
          <w:rFonts w:ascii="Calibri" w:hAnsi="Calibri"/>
          <w:sz w:val="20"/>
          <w:lang w:val="de-CH"/>
        </w:rPr>
        <w:t xml:space="preserve"> nicht, ob der Text hier hin passt. Dein letzter Satz vom Abschnitt ist sehr gelungen. Meine Idee war, dem Leser nochmal konkreter zu sagen, worum es geht und was jetzt kommt. Nimm den Leser (noch meh</w:t>
      </w:r>
      <w:r w:rsidRPr="00E40F3F">
        <w:rPr>
          <w:rFonts w:ascii="Calibri" w:hAnsi="Calibri"/>
          <w:sz w:val="20"/>
          <w:lang w:val="de-CH"/>
        </w:rPr>
        <w:t>r) bei der Hand und mach ihn (sie) neugierig / “</w:t>
      </w:r>
      <w:proofErr w:type="spellStart"/>
      <w:r w:rsidRPr="00E40F3F">
        <w:rPr>
          <w:rFonts w:ascii="Calibri" w:hAnsi="Calibri"/>
          <w:sz w:val="20"/>
          <w:lang w:val="de-CH"/>
        </w:rPr>
        <w:t>gluschtig</w:t>
      </w:r>
      <w:proofErr w:type="spellEnd"/>
      <w:r w:rsidRPr="00E40F3F">
        <w:rPr>
          <w:rFonts w:ascii="Calibri" w:hAnsi="Calibri"/>
          <w:sz w:val="20"/>
          <w:lang w:val="de-CH"/>
        </w:rPr>
        <w:t>”.</w:t>
      </w:r>
    </w:p>
  </w:comment>
  <w:comment w:id="193" w:author="Doris Folini" w:date="2021-03-22T15:34:00Z" w:initials="DF">
    <w:p w14:paraId="58A34E5E" w14:textId="77777777" w:rsidR="006C67E2" w:rsidRDefault="008B1F2D">
      <w:r>
        <w:rPr>
          <w:rFonts w:ascii="Calibri" w:hAnsi="Calibri"/>
          <w:sz w:val="20"/>
        </w:rPr>
        <w:t>Maybe start with a sentence as to why this section. As we sort by WR, if we want to compare PV variability with the literature, we first need to see how our WRs compare with literature.</w:t>
      </w:r>
    </w:p>
  </w:comment>
  <w:comment w:id="204" w:author="Doris Folini" w:date="2021-03-22T15:28:00Z" w:initials="DF">
    <w:p w14:paraId="0C024F22" w14:textId="77777777" w:rsidR="006C67E2" w:rsidRDefault="008B1F2D">
      <w:r>
        <w:rPr>
          <w:rFonts w:ascii="Calibri" w:hAnsi="Calibri"/>
          <w:sz w:val="20"/>
        </w:rPr>
        <w:t xml:space="preserve">Agree in </w:t>
      </w:r>
      <w:r>
        <w:rPr>
          <w:rFonts w:ascii="Calibri" w:hAnsi="Calibri"/>
          <w:sz w:val="20"/>
        </w:rPr>
        <w:t xml:space="preserve">what sense? Can one detail? </w:t>
      </w:r>
      <w:proofErr w:type="gramStart"/>
      <w:r>
        <w:rPr>
          <w:rFonts w:ascii="Calibri" w:hAnsi="Calibri"/>
          <w:sz w:val="20"/>
        </w:rPr>
        <w:t>E.g.</w:t>
      </w:r>
      <w:proofErr w:type="gramEnd"/>
      <w:r>
        <w:rPr>
          <w:rFonts w:ascii="Calibri" w:hAnsi="Calibri"/>
          <w:sz w:val="20"/>
        </w:rPr>
        <w:t xml:space="preserve"> try to match? </w:t>
      </w:r>
      <w:r w:rsidRPr="00E40F3F">
        <w:rPr>
          <w:rFonts w:ascii="Calibri" w:hAnsi="Calibri"/>
          <w:sz w:val="20"/>
          <w:lang w:val="fr-CH"/>
        </w:rPr>
        <w:t xml:space="preserve">NAO+ → </w:t>
      </w:r>
      <w:proofErr w:type="gramStart"/>
      <w:r w:rsidRPr="00E40F3F">
        <w:rPr>
          <w:rFonts w:ascii="Calibri" w:hAnsi="Calibri"/>
          <w:sz w:val="20"/>
          <w:lang w:val="fr-CH"/>
        </w:rPr>
        <w:t>Zonal;</w:t>
      </w:r>
      <w:proofErr w:type="gramEnd"/>
      <w:r w:rsidRPr="00E40F3F">
        <w:rPr>
          <w:rFonts w:ascii="Calibri" w:hAnsi="Calibri"/>
          <w:sz w:val="20"/>
          <w:lang w:val="fr-CH"/>
        </w:rPr>
        <w:t xml:space="preserve"> EU </w:t>
      </w:r>
      <w:proofErr w:type="spellStart"/>
      <w:r w:rsidRPr="00E40F3F">
        <w:rPr>
          <w:rFonts w:ascii="Calibri" w:hAnsi="Calibri"/>
          <w:sz w:val="20"/>
          <w:lang w:val="fr-CH"/>
        </w:rPr>
        <w:t>trough</w:t>
      </w:r>
      <w:proofErr w:type="spellEnd"/>
      <w:r w:rsidRPr="00E40F3F">
        <w:rPr>
          <w:rFonts w:ascii="Calibri" w:hAnsi="Calibri"/>
          <w:sz w:val="20"/>
          <w:lang w:val="fr-CH"/>
        </w:rPr>
        <w:t xml:space="preserve"> → </w:t>
      </w:r>
      <w:proofErr w:type="spellStart"/>
      <w:r w:rsidRPr="00E40F3F">
        <w:rPr>
          <w:rFonts w:ascii="Calibri" w:hAnsi="Calibri"/>
          <w:sz w:val="20"/>
          <w:lang w:val="fr-CH"/>
        </w:rPr>
        <w:t>Scand</w:t>
      </w:r>
      <w:proofErr w:type="spellEnd"/>
      <w:r w:rsidRPr="00E40F3F">
        <w:rPr>
          <w:rFonts w:ascii="Calibri" w:hAnsi="Calibri"/>
          <w:sz w:val="20"/>
          <w:lang w:val="fr-CH"/>
        </w:rPr>
        <w:t xml:space="preserve">. </w:t>
      </w:r>
      <w:r>
        <w:rPr>
          <w:rFonts w:ascii="Calibri" w:hAnsi="Calibri"/>
          <w:sz w:val="20"/>
        </w:rPr>
        <w:t xml:space="preserve">Trough; NAO- → Greenland blocking; Atl. Ridge → ditto; Atl. </w:t>
      </w:r>
      <w:proofErr w:type="spellStart"/>
      <w:r>
        <w:rPr>
          <w:rFonts w:ascii="Calibri" w:hAnsi="Calibri"/>
          <w:sz w:val="20"/>
        </w:rPr>
        <w:t>Trouhg</w:t>
      </w:r>
      <w:proofErr w:type="spellEnd"/>
      <w:r>
        <w:rPr>
          <w:rFonts w:ascii="Calibri" w:hAnsi="Calibri"/>
          <w:sz w:val="20"/>
        </w:rPr>
        <w:t xml:space="preserve"> → ditto; Eu Blocking → ditto; Scan. Blocking → ditto; Overall frequency of </w:t>
      </w:r>
      <w:proofErr w:type="spellStart"/>
      <w:r>
        <w:rPr>
          <w:rFonts w:ascii="Calibri" w:hAnsi="Calibri"/>
          <w:sz w:val="20"/>
        </w:rPr>
        <w:t>occurance</w:t>
      </w:r>
      <w:proofErr w:type="spellEnd"/>
      <w:r>
        <w:rPr>
          <w:rFonts w:ascii="Calibri" w:hAnsi="Calibri"/>
          <w:sz w:val="20"/>
        </w:rPr>
        <w:t xml:space="preserve"> similar but often a bit </w:t>
      </w:r>
      <w:r>
        <w:rPr>
          <w:rFonts w:ascii="Calibri" w:hAnsi="Calibri"/>
          <w:sz w:val="20"/>
        </w:rPr>
        <w:t>less in Grams, who, by contrast, have a larger share of ‘no regime’. Also: seasonality changes are less robust.</w:t>
      </w:r>
    </w:p>
  </w:comment>
  <w:comment w:id="207" w:author="Doris Folini" w:date="2021-03-22T15:30:00Z" w:initials="DF">
    <w:p w14:paraId="4FA27CCE" w14:textId="77777777" w:rsidR="006C67E2" w:rsidRPr="00E40F3F" w:rsidRDefault="008B1F2D">
      <w:pPr>
        <w:rPr>
          <w:lang w:val="de-CH"/>
        </w:rPr>
      </w:pPr>
      <w:r>
        <w:rPr>
          <w:rFonts w:ascii="Calibri" w:hAnsi="Calibri"/>
          <w:sz w:val="20"/>
        </w:rPr>
        <w:t xml:space="preserve">Not true. Check out the supplementary material! </w:t>
      </w:r>
      <w:r w:rsidRPr="00E40F3F">
        <w:rPr>
          <w:rFonts w:ascii="Calibri" w:hAnsi="Calibri"/>
          <w:sz w:val="20"/>
          <w:lang w:val="de-CH"/>
        </w:rPr>
        <w:t>E.g. Supp. Fig. 2</w:t>
      </w:r>
    </w:p>
  </w:comment>
  <w:comment w:id="222" w:author="Doris Folini" w:date="2021-03-22T16:09:00Z" w:initials="DF">
    <w:p w14:paraId="279AC02E" w14:textId="77777777" w:rsidR="006C67E2" w:rsidRDefault="008B1F2D">
      <w:r w:rsidRPr="00E40F3F">
        <w:rPr>
          <w:rFonts w:ascii="Calibri" w:hAnsi="Calibri"/>
          <w:sz w:val="20"/>
          <w:lang w:val="de-CH"/>
        </w:rPr>
        <w:t xml:space="preserve">Vielleicht den Abschnitt umdrehen? </w:t>
      </w:r>
      <w:r>
        <w:rPr>
          <w:rFonts w:ascii="Calibri" w:hAnsi="Calibri"/>
          <w:sz w:val="20"/>
        </w:rPr>
        <w:t>In Sect. 4.1. we discussed that the WR iden</w:t>
      </w:r>
      <w:r>
        <w:rPr>
          <w:rFonts w:ascii="Calibri" w:hAnsi="Calibri"/>
          <w:sz w:val="20"/>
        </w:rPr>
        <w:t xml:space="preserve">tified in the present study are in overall good agreement with WR identified in other studies. It thus makes sense to compare WR dependent quantities across studies, like </w:t>
      </w:r>
      <w:proofErr w:type="gramStart"/>
      <w:r>
        <w:rPr>
          <w:rFonts w:ascii="Calibri" w:hAnsi="Calibri"/>
          <w:sz w:val="20"/>
        </w:rPr>
        <w:t>e.g.</w:t>
      </w:r>
      <w:proofErr w:type="gramEnd"/>
      <w:r>
        <w:rPr>
          <w:rFonts w:ascii="Calibri" w:hAnsi="Calibri"/>
          <w:sz w:val="20"/>
        </w:rPr>
        <w:t xml:space="preserve"> </w:t>
      </w:r>
      <w:proofErr w:type="spellStart"/>
      <w:r>
        <w:rPr>
          <w:rFonts w:ascii="Calibri" w:hAnsi="Calibri"/>
          <w:sz w:val="20"/>
        </w:rPr>
        <w:t>Cfs</w:t>
      </w:r>
      <w:proofErr w:type="spellEnd"/>
      <w:r>
        <w:rPr>
          <w:rFonts w:ascii="Calibri" w:hAnsi="Calibri"/>
          <w:sz w:val="20"/>
        </w:rPr>
        <w:t xml:space="preserve">. Und </w:t>
      </w:r>
      <w:proofErr w:type="spellStart"/>
      <w:r>
        <w:rPr>
          <w:rFonts w:ascii="Calibri" w:hAnsi="Calibri"/>
          <w:sz w:val="20"/>
        </w:rPr>
        <w:t>vielleicht</w:t>
      </w:r>
      <w:proofErr w:type="spellEnd"/>
      <w:r>
        <w:rPr>
          <w:rFonts w:ascii="Calibri" w:hAnsi="Calibri"/>
          <w:sz w:val="20"/>
        </w:rPr>
        <w:t xml:space="preserve"> </w:t>
      </w:r>
      <w:proofErr w:type="spellStart"/>
      <w:r>
        <w:rPr>
          <w:rFonts w:ascii="Calibri" w:hAnsi="Calibri"/>
          <w:sz w:val="20"/>
        </w:rPr>
        <w:t>auch</w:t>
      </w:r>
      <w:proofErr w:type="spellEnd"/>
      <w:r>
        <w:rPr>
          <w:rFonts w:ascii="Calibri" w:hAnsi="Calibri"/>
          <w:sz w:val="20"/>
        </w:rPr>
        <w:t xml:space="preserve"> </w:t>
      </w:r>
      <w:proofErr w:type="spellStart"/>
      <w:r>
        <w:rPr>
          <w:rFonts w:ascii="Calibri" w:hAnsi="Calibri"/>
          <w:sz w:val="20"/>
        </w:rPr>
        <w:t>wieder</w:t>
      </w:r>
      <w:proofErr w:type="spellEnd"/>
      <w:r>
        <w:rPr>
          <w:rFonts w:ascii="Calibri" w:hAnsi="Calibri"/>
          <w:sz w:val="20"/>
        </w:rPr>
        <w:t xml:space="preserve"> </w:t>
      </w:r>
      <w:proofErr w:type="spellStart"/>
      <w:r>
        <w:rPr>
          <w:rFonts w:ascii="Calibri" w:hAnsi="Calibri"/>
          <w:sz w:val="20"/>
        </w:rPr>
        <w:t>ein</w:t>
      </w:r>
      <w:proofErr w:type="spellEnd"/>
      <w:r>
        <w:rPr>
          <w:rFonts w:ascii="Calibri" w:hAnsi="Calibri"/>
          <w:sz w:val="20"/>
        </w:rPr>
        <w:t xml:space="preserve"> </w:t>
      </w:r>
      <w:proofErr w:type="spellStart"/>
      <w:r>
        <w:rPr>
          <w:rFonts w:ascii="Calibri" w:hAnsi="Calibri"/>
          <w:sz w:val="20"/>
        </w:rPr>
        <w:t>einführender</w:t>
      </w:r>
      <w:proofErr w:type="spellEnd"/>
      <w:r>
        <w:rPr>
          <w:rFonts w:ascii="Calibri" w:hAnsi="Calibri"/>
          <w:sz w:val="20"/>
        </w:rPr>
        <w:t xml:space="preserve"> </w:t>
      </w:r>
      <w:proofErr w:type="spellStart"/>
      <w:r>
        <w:rPr>
          <w:rFonts w:ascii="Calibri" w:hAnsi="Calibri"/>
          <w:sz w:val="20"/>
        </w:rPr>
        <w:t>Gedanke</w:t>
      </w:r>
      <w:proofErr w:type="spellEnd"/>
      <w:r>
        <w:rPr>
          <w:rFonts w:ascii="Calibri" w:hAnsi="Calibri"/>
          <w:sz w:val="20"/>
        </w:rPr>
        <w:t>? Having shown that WR a</w:t>
      </w:r>
      <w:r>
        <w:rPr>
          <w:rFonts w:ascii="Calibri" w:hAnsi="Calibri"/>
          <w:sz w:val="20"/>
        </w:rPr>
        <w:t xml:space="preserve">gree with literature, we turn to present day effect of WRs on PV production and variability, in space and time? Dies </w:t>
      </w:r>
      <w:proofErr w:type="spellStart"/>
      <w:r>
        <w:rPr>
          <w:rFonts w:ascii="Calibri" w:hAnsi="Calibri"/>
          <w:sz w:val="20"/>
        </w:rPr>
        <w:t>auch</w:t>
      </w:r>
      <w:proofErr w:type="spellEnd"/>
      <w:r>
        <w:rPr>
          <w:rFonts w:ascii="Calibri" w:hAnsi="Calibri"/>
          <w:sz w:val="20"/>
        </w:rPr>
        <w:t xml:space="preserve">, um das Terrain </w:t>
      </w:r>
      <w:proofErr w:type="spellStart"/>
      <w:r>
        <w:rPr>
          <w:rFonts w:ascii="Calibri" w:hAnsi="Calibri"/>
          <w:sz w:val="20"/>
        </w:rPr>
        <w:t>zu</w:t>
      </w:r>
      <w:proofErr w:type="spellEnd"/>
      <w:r>
        <w:rPr>
          <w:rFonts w:ascii="Calibri" w:hAnsi="Calibri"/>
          <w:sz w:val="20"/>
        </w:rPr>
        <w:t xml:space="preserve"> </w:t>
      </w:r>
      <w:proofErr w:type="spellStart"/>
      <w:r>
        <w:rPr>
          <w:rFonts w:ascii="Calibri" w:hAnsi="Calibri"/>
          <w:sz w:val="20"/>
        </w:rPr>
        <w:t>bereiten</w:t>
      </w:r>
      <w:proofErr w:type="spellEnd"/>
      <w:r>
        <w:rPr>
          <w:rFonts w:ascii="Calibri" w:hAnsi="Calibri"/>
          <w:sz w:val="20"/>
        </w:rPr>
        <w:t xml:space="preserve">, </w:t>
      </w:r>
      <w:proofErr w:type="spellStart"/>
      <w:r>
        <w:rPr>
          <w:rFonts w:ascii="Calibri" w:hAnsi="Calibri"/>
          <w:sz w:val="20"/>
        </w:rPr>
        <w:t>wenn</w:t>
      </w:r>
      <w:proofErr w:type="spellEnd"/>
      <w:r>
        <w:rPr>
          <w:rFonts w:ascii="Calibri" w:hAnsi="Calibri"/>
          <w:sz w:val="20"/>
        </w:rPr>
        <w:t xml:space="preserve"> Du </w:t>
      </w:r>
      <w:proofErr w:type="spellStart"/>
      <w:r>
        <w:rPr>
          <w:rFonts w:ascii="Calibri" w:hAnsi="Calibri"/>
          <w:sz w:val="20"/>
        </w:rPr>
        <w:t>dann</w:t>
      </w:r>
      <w:proofErr w:type="spellEnd"/>
      <w:r>
        <w:rPr>
          <w:rFonts w:ascii="Calibri" w:hAnsi="Calibri"/>
          <w:sz w:val="20"/>
        </w:rPr>
        <w:t xml:space="preserve"> </w:t>
      </w:r>
      <w:proofErr w:type="spellStart"/>
      <w:r>
        <w:rPr>
          <w:rFonts w:ascii="Calibri" w:hAnsi="Calibri"/>
          <w:sz w:val="20"/>
        </w:rPr>
        <w:t>zu</w:t>
      </w:r>
      <w:proofErr w:type="spellEnd"/>
      <w:r>
        <w:rPr>
          <w:rFonts w:ascii="Calibri" w:hAnsi="Calibri"/>
          <w:sz w:val="20"/>
        </w:rPr>
        <w:t xml:space="preserve"> den </w:t>
      </w:r>
      <w:proofErr w:type="spellStart"/>
      <w:r>
        <w:rPr>
          <w:rFonts w:ascii="Calibri" w:hAnsi="Calibri"/>
          <w:sz w:val="20"/>
        </w:rPr>
        <w:t>echt</w:t>
      </w:r>
      <w:proofErr w:type="spellEnd"/>
      <w:r>
        <w:rPr>
          <w:rFonts w:ascii="Calibri" w:hAnsi="Calibri"/>
          <w:sz w:val="20"/>
        </w:rPr>
        <w:t xml:space="preserve"> </w:t>
      </w:r>
      <w:proofErr w:type="spellStart"/>
      <w:r>
        <w:rPr>
          <w:rFonts w:ascii="Calibri" w:hAnsi="Calibri"/>
          <w:sz w:val="20"/>
        </w:rPr>
        <w:t>neuen</w:t>
      </w:r>
      <w:proofErr w:type="spellEnd"/>
      <w:r>
        <w:rPr>
          <w:rFonts w:ascii="Calibri" w:hAnsi="Calibri"/>
          <w:sz w:val="20"/>
        </w:rPr>
        <w:t xml:space="preserve"> </w:t>
      </w:r>
      <w:proofErr w:type="spellStart"/>
      <w:r>
        <w:rPr>
          <w:rFonts w:ascii="Calibri" w:hAnsi="Calibri"/>
          <w:sz w:val="20"/>
        </w:rPr>
        <w:t>Sachen</w:t>
      </w:r>
      <w:proofErr w:type="spellEnd"/>
      <w:r>
        <w:rPr>
          <w:rFonts w:ascii="Calibri" w:hAnsi="Calibri"/>
          <w:sz w:val="20"/>
        </w:rPr>
        <w:t xml:space="preserve"> </w:t>
      </w:r>
      <w:proofErr w:type="spellStart"/>
      <w:r>
        <w:rPr>
          <w:rFonts w:ascii="Calibri" w:hAnsi="Calibri"/>
          <w:sz w:val="20"/>
        </w:rPr>
        <w:t>kommst</w:t>
      </w:r>
      <w:proofErr w:type="spellEnd"/>
      <w:r>
        <w:rPr>
          <w:rFonts w:ascii="Calibri" w:hAnsi="Calibri"/>
          <w:sz w:val="20"/>
        </w:rPr>
        <w:t>: variability of production in the future and clever panel di</w:t>
      </w:r>
      <w:r>
        <w:rPr>
          <w:rFonts w:ascii="Calibri" w:hAnsi="Calibri"/>
          <w:sz w:val="20"/>
        </w:rPr>
        <w:t>stribution to reduce this variability.</w:t>
      </w:r>
    </w:p>
  </w:comment>
  <w:comment w:id="232" w:author="Doris Folini" w:date="2021-03-22T16:13:00Z" w:initials="DF">
    <w:p w14:paraId="76CB7A47" w14:textId="77777777" w:rsidR="006C67E2" w:rsidRPr="00E40F3F" w:rsidRDefault="008B1F2D">
      <w:pPr>
        <w:rPr>
          <w:lang w:val="de-CH"/>
        </w:rPr>
      </w:pPr>
      <w:r w:rsidRPr="00E40F3F">
        <w:rPr>
          <w:rFonts w:ascii="Calibri" w:hAnsi="Calibri"/>
          <w:sz w:val="20"/>
          <w:lang w:val="de-CH"/>
        </w:rPr>
        <w:t>Vielleicht für den eiligen Leser die Sache nochmal salopp ausformulieren? Wobei mein Satz sicher nicht grad ein Muster an Wording ist. Aber sowas in der Art vielleicht?</w:t>
      </w:r>
    </w:p>
  </w:comment>
  <w:comment w:id="242" w:author="Doris Folini" w:date="2021-03-22T16:15:00Z" w:initials="DF">
    <w:p w14:paraId="771EE043" w14:textId="77777777" w:rsidR="006C67E2" w:rsidRPr="00E40F3F" w:rsidRDefault="008B1F2D">
      <w:pPr>
        <w:rPr>
          <w:lang w:val="de-CH"/>
        </w:rPr>
      </w:pPr>
      <w:r w:rsidRPr="00E40F3F">
        <w:rPr>
          <w:rFonts w:ascii="Calibri" w:hAnsi="Calibri"/>
          <w:sz w:val="20"/>
          <w:lang w:val="de-CH"/>
        </w:rPr>
        <w:t xml:space="preserve">Vielleicht eher robust als </w:t>
      </w:r>
      <w:proofErr w:type="spellStart"/>
      <w:r w:rsidRPr="00E40F3F">
        <w:rPr>
          <w:rFonts w:ascii="Calibri" w:hAnsi="Calibri"/>
          <w:sz w:val="20"/>
          <w:lang w:val="de-CH"/>
        </w:rPr>
        <w:t>accepted</w:t>
      </w:r>
      <w:proofErr w:type="spellEnd"/>
      <w:r w:rsidRPr="00E40F3F">
        <w:rPr>
          <w:rFonts w:ascii="Calibri" w:hAnsi="Calibri"/>
          <w:sz w:val="20"/>
          <w:lang w:val="de-CH"/>
        </w:rPr>
        <w:t>?</w:t>
      </w:r>
    </w:p>
  </w:comment>
  <w:comment w:id="311" w:author="Doris Folini" w:date="2021-03-22T17:24:00Z" w:initials="DF">
    <w:p w14:paraId="768E6EE3" w14:textId="77777777" w:rsidR="006C67E2" w:rsidRDefault="008B1F2D">
      <w:r>
        <w:rPr>
          <w:rFonts w:ascii="Calibri" w:hAnsi="Calibri"/>
          <w:sz w:val="20"/>
        </w:rPr>
        <w:t>Overproduct</w:t>
      </w:r>
      <w:r>
        <w:rPr>
          <w:rFonts w:ascii="Calibri" w:hAnsi="Calibri"/>
          <w:sz w:val="20"/>
        </w:rPr>
        <w:t>ion over all of Europe? The sum over all of Europe?</w:t>
      </w:r>
    </w:p>
  </w:comment>
  <w:comment w:id="316" w:author="Doris Folini" w:date="2021-03-22T17:28:00Z" w:initials="DF">
    <w:p w14:paraId="5140E0BE" w14:textId="77777777" w:rsidR="006C67E2" w:rsidRDefault="008B1F2D">
      <w:r>
        <w:rPr>
          <w:rFonts w:ascii="Calibri" w:hAnsi="Calibri"/>
          <w:sz w:val="20"/>
        </w:rPr>
        <w:t>Maybe be more precise here. It is not that your analysis method is limited. The punch line is that there exist WRs where PV production throughout EU is above or below average. In such situations, one woul</w:t>
      </w:r>
      <w:r>
        <w:rPr>
          <w:rFonts w:ascii="Calibri" w:hAnsi="Calibri"/>
          <w:sz w:val="20"/>
        </w:rPr>
        <w:t xml:space="preserve">d need to balance with PV production from further away (Sahara?), with energy production from another source (Wind in Grams? High when PV is low???), or with energy stored in some form (battery, </w:t>
      </w:r>
      <w:proofErr w:type="spellStart"/>
      <w:r>
        <w:rPr>
          <w:rFonts w:ascii="Calibri" w:hAnsi="Calibri"/>
          <w:sz w:val="20"/>
        </w:rPr>
        <w:t>hydrogene</w:t>
      </w:r>
      <w:proofErr w:type="spellEnd"/>
      <w:r>
        <w:rPr>
          <w:rFonts w:ascii="Calibri" w:hAnsi="Calibri"/>
          <w:sz w:val="20"/>
        </w:rPr>
        <w:t>, synthetic fuel). Maybe outline these general thoug</w:t>
      </w:r>
      <w:r>
        <w:rPr>
          <w:rFonts w:ascii="Calibri" w:hAnsi="Calibri"/>
          <w:sz w:val="20"/>
        </w:rPr>
        <w:t>hts somewhere prominently.  A reader will be interested in such thoughts, I think.</w:t>
      </w:r>
    </w:p>
  </w:comment>
  <w:comment w:id="317" w:author="Doris Folini" w:date="2021-03-22T17:40:00Z" w:initials="DF">
    <w:p w14:paraId="40FAB09D" w14:textId="77777777" w:rsidR="006C67E2" w:rsidRDefault="008B1F2D">
      <w:r w:rsidRPr="00E40F3F">
        <w:rPr>
          <w:rFonts w:ascii="Calibri" w:hAnsi="Calibri"/>
          <w:sz w:val="20"/>
          <w:lang w:val="de-CH"/>
        </w:rPr>
        <w:t xml:space="preserve">Vielleicht kannst Du hier Bezug nehmen auf Table 4. </w:t>
      </w:r>
      <w:r>
        <w:rPr>
          <w:rFonts w:ascii="Calibri" w:hAnsi="Calibri"/>
          <w:sz w:val="20"/>
        </w:rPr>
        <w:t xml:space="preserve">While at the moment PV power production is still of minor importance in comparison to </w:t>
      </w:r>
      <w:proofErr w:type="gramStart"/>
      <w:r>
        <w:rPr>
          <w:rFonts w:ascii="Calibri" w:hAnsi="Calibri"/>
          <w:sz w:val="20"/>
        </w:rPr>
        <w:t>total power</w:t>
      </w:r>
      <w:proofErr w:type="gramEnd"/>
      <w:r>
        <w:rPr>
          <w:rFonts w:ascii="Calibri" w:hAnsi="Calibri"/>
          <w:sz w:val="20"/>
        </w:rPr>
        <w:t xml:space="preserve"> production / consumptio</w:t>
      </w:r>
      <w:r>
        <w:rPr>
          <w:rFonts w:ascii="Calibri" w:hAnsi="Calibri"/>
          <w:sz w:val="20"/>
        </w:rPr>
        <w:t xml:space="preserve">n, this is about to change in a “greener future”. Once PV power production contributes a substantial amount to total power production, the relative variability in Table 4 becomes substantial as well. For </w:t>
      </w:r>
      <w:proofErr w:type="gramStart"/>
      <w:r>
        <w:rPr>
          <w:rFonts w:ascii="Calibri" w:hAnsi="Calibri"/>
          <w:sz w:val="20"/>
        </w:rPr>
        <w:t>example</w:t>
      </w:r>
      <w:proofErr w:type="gramEnd"/>
      <w:r>
        <w:rPr>
          <w:rFonts w:ascii="Calibri" w:hAnsi="Calibri"/>
          <w:sz w:val="20"/>
        </w:rPr>
        <w:t>… 8.5 GW… or about 8 to 9 present day nuclear</w:t>
      </w:r>
      <w:r>
        <w:rPr>
          <w:rFonts w:ascii="Calibri" w:hAnsi="Calibri"/>
          <w:sz w:val="20"/>
        </w:rPr>
        <w:t xml:space="preserve"> power plants or xxx coal plants or </w:t>
      </w:r>
      <w:proofErr w:type="spellStart"/>
      <w:r>
        <w:rPr>
          <w:rFonts w:ascii="Calibri" w:hAnsi="Calibri"/>
          <w:sz w:val="20"/>
        </w:rPr>
        <w:t>yyy</w:t>
      </w:r>
      <w:proofErr w:type="spellEnd"/>
      <w:r>
        <w:rPr>
          <w:rFonts w:ascii="Calibri" w:hAnsi="Calibri"/>
          <w:sz w:val="20"/>
        </w:rPr>
        <w:t xml:space="preserve"> </w:t>
      </w:r>
      <w:proofErr w:type="spellStart"/>
      <w:r>
        <w:rPr>
          <w:rFonts w:ascii="Calibri" w:hAnsi="Calibri"/>
          <w:sz w:val="20"/>
        </w:rPr>
        <w:t>blabla</w:t>
      </w:r>
      <w:proofErr w:type="spellEnd"/>
      <w:r>
        <w:rPr>
          <w:rFonts w:ascii="Calibri" w:hAnsi="Calibri"/>
          <w:sz w:val="20"/>
        </w:rPr>
        <w:t>...</w:t>
      </w:r>
    </w:p>
  </w:comment>
  <w:comment w:id="322" w:author="Doris Folini" w:date="2021-03-22T17:47:00Z" w:initials="DF">
    <w:p w14:paraId="6C565DD6" w14:textId="77777777" w:rsidR="006C67E2" w:rsidRDefault="008B1F2D">
      <w:r>
        <w:rPr>
          <w:rFonts w:ascii="Calibri" w:hAnsi="Calibri"/>
          <w:sz w:val="20"/>
        </w:rPr>
        <w:t xml:space="preserve">Not sure what you mean by interpolate. Use Table 4? </w:t>
      </w:r>
      <w:proofErr w:type="gramStart"/>
      <w:r>
        <w:rPr>
          <w:rFonts w:ascii="Calibri" w:hAnsi="Calibri"/>
          <w:sz w:val="20"/>
        </w:rPr>
        <w:t>i.e.</w:t>
      </w:r>
      <w:proofErr w:type="gramEnd"/>
      <w:r>
        <w:rPr>
          <w:rFonts w:ascii="Calibri" w:hAnsi="Calibri"/>
          <w:sz w:val="20"/>
        </w:rPr>
        <w:t xml:space="preserve"> not change the PV power plant distribution in Europe? Like in the scenarios that you </w:t>
      </w:r>
      <w:proofErr w:type="spellStart"/>
      <w:r>
        <w:rPr>
          <w:rFonts w:ascii="Calibri" w:hAnsi="Calibri"/>
          <w:sz w:val="20"/>
        </w:rPr>
        <w:t>analyzed</w:t>
      </w:r>
      <w:proofErr w:type="spellEnd"/>
      <w:r>
        <w:rPr>
          <w:rFonts w:ascii="Calibri" w:hAnsi="Calibri"/>
          <w:sz w:val="20"/>
        </w:rPr>
        <w:t>?</w:t>
      </w:r>
    </w:p>
  </w:comment>
  <w:comment w:id="325" w:author="Doris Folini" w:date="2021-03-22T17:51:00Z" w:initials="DF">
    <w:p w14:paraId="485ABCAC" w14:textId="77777777" w:rsidR="006C67E2" w:rsidRDefault="008B1F2D">
      <w:r>
        <w:rPr>
          <w:rFonts w:ascii="Calibri" w:hAnsi="Calibri"/>
          <w:sz w:val="20"/>
        </w:rPr>
        <w:t>Maybe start with this sentence? That the demand must b</w:t>
      </w:r>
      <w:r>
        <w:rPr>
          <w:rFonts w:ascii="Calibri" w:hAnsi="Calibri"/>
          <w:sz w:val="20"/>
        </w:rPr>
        <w:t xml:space="preserve">alance the production – unless </w:t>
      </w:r>
      <w:proofErr w:type="spellStart"/>
      <w:r>
        <w:rPr>
          <w:rFonts w:ascii="Calibri" w:hAnsi="Calibri"/>
          <w:sz w:val="20"/>
        </w:rPr>
        <w:t>blabla</w:t>
      </w:r>
      <w:proofErr w:type="spellEnd"/>
      <w:r>
        <w:rPr>
          <w:rFonts w:ascii="Calibri" w:hAnsi="Calibri"/>
          <w:sz w:val="20"/>
        </w:rPr>
        <w:t>… and we focus here on constant demand, thus constant production. Have seen that a) this does not work out with PV alone (blocking) and that b) PV is not yet an issue as wind dominates today. But, in the future, could w</w:t>
      </w:r>
      <w:r>
        <w:rPr>
          <w:rFonts w:ascii="Calibri" w:hAnsi="Calibri"/>
          <w:sz w:val="20"/>
        </w:rPr>
        <w:t xml:space="preserve">ind balance PV and vice versa? </w:t>
      </w:r>
      <w:proofErr w:type="gramStart"/>
      <w:r>
        <w:rPr>
          <w:rFonts w:ascii="Calibri" w:hAnsi="Calibri"/>
          <w:sz w:val="20"/>
        </w:rPr>
        <w:t>So</w:t>
      </w:r>
      <w:proofErr w:type="gramEnd"/>
      <w:r>
        <w:rPr>
          <w:rFonts w:ascii="Calibri" w:hAnsi="Calibri"/>
          <w:sz w:val="20"/>
        </w:rPr>
        <w:t xml:space="preserve"> we stay within green energy? Answer is somewhat yes… Moreover, PV can balance PV if </w:t>
      </w:r>
      <w:proofErr w:type="spellStart"/>
      <w:r>
        <w:rPr>
          <w:rFonts w:ascii="Calibri" w:hAnsi="Calibri"/>
          <w:sz w:val="20"/>
        </w:rPr>
        <w:t>panals</w:t>
      </w:r>
      <w:proofErr w:type="spellEnd"/>
      <w:r>
        <w:rPr>
          <w:rFonts w:ascii="Calibri" w:hAnsi="Calibri"/>
          <w:sz w:val="20"/>
        </w:rPr>
        <w:t xml:space="preserve"> are cleverly distributed over Europe and power can be transferred from one corner of Europe to the other.</w:t>
      </w:r>
    </w:p>
  </w:comment>
  <w:comment w:id="333" w:author="Doris Folini" w:date="2021-03-23T09:43:00Z" w:initials="DF">
    <w:p w14:paraId="5C04FBE8" w14:textId="77777777" w:rsidR="006C67E2" w:rsidRPr="00E40F3F" w:rsidRDefault="008B1F2D">
      <w:pPr>
        <w:rPr>
          <w:lang w:val="de-CH"/>
        </w:rPr>
      </w:pPr>
      <w:r w:rsidRPr="00E40F3F">
        <w:rPr>
          <w:rFonts w:ascii="Calibri" w:hAnsi="Calibri"/>
          <w:sz w:val="20"/>
          <w:lang w:val="de-CH"/>
        </w:rPr>
        <w:t>Vielleicht grobe Zweiteil</w:t>
      </w:r>
      <w:r w:rsidRPr="00E40F3F">
        <w:rPr>
          <w:rFonts w:ascii="Calibri" w:hAnsi="Calibri"/>
          <w:sz w:val="20"/>
          <w:lang w:val="de-CH"/>
        </w:rPr>
        <w:t xml:space="preserve">ung einführen: Variabilität, die man durch clevere Panelverteilung reduzieren kann, und Variabilität wo das nicht geht. </w:t>
      </w:r>
      <w:proofErr w:type="spellStart"/>
      <w:r w:rsidRPr="00E40F3F">
        <w:rPr>
          <w:rFonts w:ascii="Calibri" w:hAnsi="Calibri"/>
          <w:sz w:val="20"/>
          <w:lang w:val="de-CH"/>
        </w:rPr>
        <w:t>Evt.</w:t>
      </w:r>
      <w:proofErr w:type="spellEnd"/>
      <w:r w:rsidRPr="00E40F3F">
        <w:rPr>
          <w:rFonts w:ascii="Calibri" w:hAnsi="Calibri"/>
          <w:sz w:val="20"/>
          <w:lang w:val="de-CH"/>
        </w:rPr>
        <w:t xml:space="preserve"> WRs angeben und wie häufig die beiden Fälle sind? Immer </w:t>
      </w:r>
      <w:proofErr w:type="spellStart"/>
      <w:r w:rsidRPr="00E40F3F">
        <w:rPr>
          <w:rFonts w:ascii="Calibri" w:hAnsi="Calibri"/>
          <w:sz w:val="20"/>
          <w:lang w:val="de-CH"/>
        </w:rPr>
        <w:t>overproduction</w:t>
      </w:r>
      <w:proofErr w:type="spellEnd"/>
      <w:r w:rsidRPr="00E40F3F">
        <w:rPr>
          <w:rFonts w:ascii="Calibri" w:hAnsi="Calibri"/>
          <w:sz w:val="20"/>
          <w:lang w:val="de-CH"/>
        </w:rPr>
        <w:t xml:space="preserve"> in WR 5 (14% der Fälle), immer </w:t>
      </w:r>
      <w:proofErr w:type="spellStart"/>
      <w:r w:rsidRPr="00E40F3F">
        <w:rPr>
          <w:rFonts w:ascii="Calibri" w:hAnsi="Calibri"/>
          <w:sz w:val="20"/>
          <w:lang w:val="de-CH"/>
        </w:rPr>
        <w:t>underproduction</w:t>
      </w:r>
      <w:proofErr w:type="spellEnd"/>
      <w:r w:rsidRPr="00E40F3F">
        <w:rPr>
          <w:rFonts w:ascii="Calibri" w:hAnsi="Calibri"/>
          <w:sz w:val="20"/>
          <w:lang w:val="de-CH"/>
        </w:rPr>
        <w:t xml:space="preserve"> in WR 1&amp;2 (15</w:t>
      </w:r>
      <w:r w:rsidRPr="00E40F3F">
        <w:rPr>
          <w:rFonts w:ascii="Calibri" w:hAnsi="Calibri"/>
          <w:sz w:val="20"/>
          <w:lang w:val="de-CH"/>
        </w:rPr>
        <w:t>+10% der Fälle) gemäss Figs. 3&amp;7</w:t>
      </w:r>
    </w:p>
  </w:comment>
  <w:comment w:id="338" w:author="Doris Folini" w:date="2021-03-23T09:10:00Z" w:initials="DF">
    <w:p w14:paraId="4640E2ED" w14:textId="77777777" w:rsidR="006C67E2" w:rsidRDefault="008B1F2D">
      <w:r w:rsidRPr="00E40F3F">
        <w:rPr>
          <w:rFonts w:ascii="Calibri" w:hAnsi="Calibri"/>
          <w:sz w:val="20"/>
          <w:lang w:val="de-CH"/>
        </w:rPr>
        <w:t>“</w:t>
      </w:r>
      <w:proofErr w:type="spellStart"/>
      <w:r w:rsidRPr="00E40F3F">
        <w:rPr>
          <w:rFonts w:ascii="Calibri" w:hAnsi="Calibri"/>
          <w:sz w:val="20"/>
          <w:lang w:val="de-CH"/>
        </w:rPr>
        <w:t>is</w:t>
      </w:r>
      <w:proofErr w:type="spellEnd"/>
      <w:r w:rsidRPr="00E40F3F">
        <w:rPr>
          <w:rFonts w:ascii="Calibri" w:hAnsi="Calibri"/>
          <w:sz w:val="20"/>
          <w:lang w:val="de-CH"/>
        </w:rPr>
        <w:t xml:space="preserve"> </w:t>
      </w:r>
      <w:proofErr w:type="spellStart"/>
      <w:r w:rsidRPr="00E40F3F">
        <w:rPr>
          <w:rFonts w:ascii="Calibri" w:hAnsi="Calibri"/>
          <w:sz w:val="20"/>
          <w:lang w:val="de-CH"/>
        </w:rPr>
        <w:t>best</w:t>
      </w:r>
      <w:proofErr w:type="spellEnd"/>
      <w:r w:rsidRPr="00E40F3F">
        <w:rPr>
          <w:rFonts w:ascii="Calibri" w:hAnsi="Calibri"/>
          <w:sz w:val="20"/>
          <w:lang w:val="de-CH"/>
        </w:rPr>
        <w:t xml:space="preserve"> </w:t>
      </w:r>
      <w:proofErr w:type="spellStart"/>
      <w:r w:rsidRPr="00E40F3F">
        <w:rPr>
          <w:rFonts w:ascii="Calibri" w:hAnsi="Calibri"/>
          <w:sz w:val="20"/>
          <w:lang w:val="de-CH"/>
        </w:rPr>
        <w:t>addressed</w:t>
      </w:r>
      <w:proofErr w:type="spellEnd"/>
      <w:r w:rsidRPr="00E40F3F">
        <w:rPr>
          <w:rFonts w:ascii="Calibri" w:hAnsi="Calibri"/>
          <w:sz w:val="20"/>
          <w:lang w:val="de-CH"/>
        </w:rPr>
        <w:t xml:space="preserve">” ist vielleicht etwas sehr allgemein, da Du nachher im Rahmen von PV </w:t>
      </w:r>
      <w:proofErr w:type="spellStart"/>
      <w:r w:rsidRPr="00E40F3F">
        <w:rPr>
          <w:rFonts w:ascii="Calibri" w:hAnsi="Calibri"/>
          <w:sz w:val="20"/>
          <w:lang w:val="de-CH"/>
        </w:rPr>
        <w:t>production</w:t>
      </w:r>
      <w:proofErr w:type="spellEnd"/>
      <w:r w:rsidRPr="00E40F3F">
        <w:rPr>
          <w:rFonts w:ascii="Calibri" w:hAnsi="Calibri"/>
          <w:sz w:val="20"/>
          <w:lang w:val="de-CH"/>
        </w:rPr>
        <w:t xml:space="preserve"> bleibst. Man könnte ja aber auch der Meinung sein, “</w:t>
      </w:r>
      <w:proofErr w:type="spellStart"/>
      <w:r w:rsidRPr="00E40F3F">
        <w:rPr>
          <w:rFonts w:ascii="Calibri" w:hAnsi="Calibri"/>
          <w:sz w:val="20"/>
          <w:lang w:val="de-CH"/>
        </w:rPr>
        <w:t>best</w:t>
      </w:r>
      <w:proofErr w:type="spellEnd"/>
      <w:r w:rsidRPr="00E40F3F">
        <w:rPr>
          <w:rFonts w:ascii="Calibri" w:hAnsi="Calibri"/>
          <w:sz w:val="20"/>
          <w:lang w:val="de-CH"/>
        </w:rPr>
        <w:t xml:space="preserve"> </w:t>
      </w:r>
      <w:proofErr w:type="spellStart"/>
      <w:r w:rsidRPr="00E40F3F">
        <w:rPr>
          <w:rFonts w:ascii="Calibri" w:hAnsi="Calibri"/>
          <w:sz w:val="20"/>
          <w:lang w:val="de-CH"/>
        </w:rPr>
        <w:t>addressed</w:t>
      </w:r>
      <w:proofErr w:type="spellEnd"/>
      <w:r w:rsidRPr="00E40F3F">
        <w:rPr>
          <w:rFonts w:ascii="Calibri" w:hAnsi="Calibri"/>
          <w:sz w:val="20"/>
          <w:lang w:val="de-CH"/>
        </w:rPr>
        <w:t xml:space="preserve">” = </w:t>
      </w:r>
      <w:proofErr w:type="spellStart"/>
      <w:r w:rsidRPr="00E40F3F">
        <w:rPr>
          <w:rFonts w:ascii="Calibri" w:hAnsi="Calibri"/>
          <w:sz w:val="20"/>
          <w:lang w:val="de-CH"/>
        </w:rPr>
        <w:t>storage</w:t>
      </w:r>
      <w:proofErr w:type="spellEnd"/>
      <w:r w:rsidRPr="00E40F3F">
        <w:rPr>
          <w:rFonts w:ascii="Calibri" w:hAnsi="Calibri"/>
          <w:sz w:val="20"/>
          <w:lang w:val="de-CH"/>
        </w:rPr>
        <w:t xml:space="preserve">, wind, </w:t>
      </w:r>
      <w:proofErr w:type="spellStart"/>
      <w:r w:rsidRPr="00E40F3F">
        <w:rPr>
          <w:rFonts w:ascii="Calibri" w:hAnsi="Calibri"/>
          <w:sz w:val="20"/>
          <w:lang w:val="de-CH"/>
        </w:rPr>
        <w:t>other</w:t>
      </w:r>
      <w:proofErr w:type="spellEnd"/>
      <w:r w:rsidRPr="00E40F3F">
        <w:rPr>
          <w:rFonts w:ascii="Calibri" w:hAnsi="Calibri"/>
          <w:sz w:val="20"/>
          <w:lang w:val="de-CH"/>
        </w:rPr>
        <w:t xml:space="preserve">… </w:t>
      </w:r>
      <w:proofErr w:type="gramStart"/>
      <w:r>
        <w:rPr>
          <w:rFonts w:ascii="Calibri" w:hAnsi="Calibri"/>
          <w:sz w:val="20"/>
        </w:rPr>
        <w:t>Also</w:t>
      </w:r>
      <w:proofErr w:type="gramEnd"/>
      <w:r>
        <w:rPr>
          <w:rFonts w:ascii="Calibri" w:hAnsi="Calibri"/>
          <w:sz w:val="20"/>
        </w:rPr>
        <w:t xml:space="preserve"> </w:t>
      </w:r>
      <w:proofErr w:type="spellStart"/>
      <w:r>
        <w:rPr>
          <w:rFonts w:ascii="Calibri" w:hAnsi="Calibri"/>
          <w:sz w:val="20"/>
        </w:rPr>
        <w:t>evt</w:t>
      </w:r>
      <w:proofErr w:type="spellEnd"/>
      <w:r>
        <w:rPr>
          <w:rFonts w:ascii="Calibri" w:hAnsi="Calibri"/>
          <w:sz w:val="20"/>
        </w:rPr>
        <w:t xml:space="preserve">. </w:t>
      </w:r>
      <w:proofErr w:type="spellStart"/>
      <w:r>
        <w:rPr>
          <w:rFonts w:ascii="Calibri" w:hAnsi="Calibri"/>
          <w:sz w:val="20"/>
        </w:rPr>
        <w:t>Eher</w:t>
      </w:r>
      <w:proofErr w:type="spellEnd"/>
      <w:r>
        <w:rPr>
          <w:rFonts w:ascii="Calibri" w:hAnsi="Calibri"/>
          <w:sz w:val="20"/>
        </w:rPr>
        <w:t xml:space="preserve"> can be addressed </w:t>
      </w:r>
      <w:r>
        <w:rPr>
          <w:rFonts w:ascii="Calibri" w:hAnsi="Calibri"/>
          <w:sz w:val="20"/>
        </w:rPr>
        <w:t xml:space="preserve">/ </w:t>
      </w:r>
      <w:proofErr w:type="spellStart"/>
      <w:r>
        <w:rPr>
          <w:rFonts w:ascii="Calibri" w:hAnsi="Calibri"/>
          <w:sz w:val="20"/>
        </w:rPr>
        <w:t>susbstantially</w:t>
      </w:r>
      <w:proofErr w:type="spellEnd"/>
      <w:r>
        <w:rPr>
          <w:rFonts w:ascii="Calibri" w:hAnsi="Calibri"/>
          <w:sz w:val="20"/>
        </w:rPr>
        <w:t xml:space="preserve"> reduced by clever spatial deployment of future PV panels, notably to...</w:t>
      </w:r>
    </w:p>
  </w:comment>
  <w:comment w:id="341" w:author="Doris Folini" w:date="2021-03-23T09:58:00Z" w:initials="DF">
    <w:p w14:paraId="424E6A4D" w14:textId="77777777" w:rsidR="006C67E2" w:rsidRPr="00E40F3F" w:rsidRDefault="008B1F2D">
      <w:pPr>
        <w:rPr>
          <w:lang w:val="de-CH"/>
        </w:rPr>
      </w:pPr>
      <w:r w:rsidRPr="00E40F3F">
        <w:rPr>
          <w:rFonts w:ascii="Calibri" w:hAnsi="Calibri"/>
          <w:sz w:val="20"/>
          <w:lang w:val="de-CH"/>
        </w:rPr>
        <w:t xml:space="preserve">Aber ist Winter nicht vielleicht besonders geeignet für andere alternative Energien? Wind? Wellen? Geothermie / Speicherung im Boden? Ich weiss es echt nicht, aber da </w:t>
      </w:r>
      <w:r w:rsidRPr="00E40F3F">
        <w:rPr>
          <w:rFonts w:ascii="Calibri" w:hAnsi="Calibri"/>
          <w:sz w:val="20"/>
          <w:lang w:val="de-CH"/>
        </w:rPr>
        <w:t xml:space="preserve">wir in der </w:t>
      </w:r>
      <w:proofErr w:type="spellStart"/>
      <w:r w:rsidRPr="00E40F3F">
        <w:rPr>
          <w:rFonts w:ascii="Calibri" w:hAnsi="Calibri"/>
          <w:sz w:val="20"/>
          <w:lang w:val="de-CH"/>
        </w:rPr>
        <w:t>Discussion</w:t>
      </w:r>
      <w:proofErr w:type="spellEnd"/>
      <w:r w:rsidRPr="00E40F3F">
        <w:rPr>
          <w:rFonts w:ascii="Calibri" w:hAnsi="Calibri"/>
          <w:sz w:val="20"/>
          <w:lang w:val="de-CH"/>
        </w:rPr>
        <w:t xml:space="preserve"> </w:t>
      </w:r>
      <w:proofErr w:type="spellStart"/>
      <w:r w:rsidRPr="00E40F3F">
        <w:rPr>
          <w:rFonts w:ascii="Calibri" w:hAnsi="Calibri"/>
          <w:sz w:val="20"/>
          <w:lang w:val="de-CH"/>
        </w:rPr>
        <w:t>Section</w:t>
      </w:r>
      <w:proofErr w:type="spellEnd"/>
      <w:r w:rsidRPr="00E40F3F">
        <w:rPr>
          <w:rFonts w:ascii="Calibri" w:hAnsi="Calibri"/>
          <w:sz w:val="20"/>
          <w:lang w:val="de-CH"/>
        </w:rPr>
        <w:t xml:space="preserve"> sind ist das ja vielleicht ein Gedanke wert. Was sagt Grams zu Wind im Winter? </w:t>
      </w:r>
    </w:p>
  </w:comment>
  <w:comment w:id="347" w:author="Doris Folini" w:date="2021-03-23T11:03:00Z" w:initials="DF">
    <w:p w14:paraId="5550DB65" w14:textId="77777777" w:rsidR="006C67E2" w:rsidRDefault="008B1F2D">
      <w:r w:rsidRPr="00E40F3F">
        <w:rPr>
          <w:rFonts w:ascii="Calibri" w:hAnsi="Calibri"/>
          <w:sz w:val="20"/>
          <w:lang w:val="de-CH"/>
        </w:rPr>
        <w:t xml:space="preserve">Mein Kommentar geht nun etwas weit, aber vielleicht könnte man hier noch eine weitere Limitierung ansprechen: </w:t>
      </w:r>
      <w:proofErr w:type="spellStart"/>
      <w:r w:rsidRPr="00E40F3F">
        <w:rPr>
          <w:rFonts w:ascii="Calibri" w:hAnsi="Calibri"/>
          <w:sz w:val="20"/>
          <w:lang w:val="de-CH"/>
        </w:rPr>
        <w:t>Klumpenriskiko</w:t>
      </w:r>
      <w:proofErr w:type="spellEnd"/>
      <w:r w:rsidRPr="00E40F3F">
        <w:rPr>
          <w:rFonts w:ascii="Calibri" w:hAnsi="Calibri"/>
          <w:sz w:val="20"/>
          <w:lang w:val="de-CH"/>
        </w:rPr>
        <w:t xml:space="preserve">. </w:t>
      </w:r>
      <w:r>
        <w:rPr>
          <w:rFonts w:ascii="Calibri" w:hAnsi="Calibri"/>
          <w:sz w:val="20"/>
        </w:rPr>
        <w:t xml:space="preserve">Will Europa </w:t>
      </w:r>
      <w:proofErr w:type="spellStart"/>
      <w:r>
        <w:rPr>
          <w:rFonts w:ascii="Calibri" w:hAnsi="Calibri"/>
          <w:sz w:val="20"/>
        </w:rPr>
        <w:t>sich</w:t>
      </w:r>
      <w:proofErr w:type="spellEnd"/>
      <w:r>
        <w:rPr>
          <w:rFonts w:ascii="Calibri" w:hAnsi="Calibri"/>
          <w:sz w:val="20"/>
        </w:rPr>
        <w:t xml:space="preserve"> von</w:t>
      </w:r>
      <w:r>
        <w:rPr>
          <w:rFonts w:ascii="Calibri" w:hAnsi="Calibri"/>
          <w:sz w:val="20"/>
        </w:rPr>
        <w:t xml:space="preserve"> </w:t>
      </w:r>
      <w:proofErr w:type="spellStart"/>
      <w:r>
        <w:rPr>
          <w:rFonts w:ascii="Calibri" w:hAnsi="Calibri"/>
          <w:sz w:val="20"/>
        </w:rPr>
        <w:t>drei</w:t>
      </w:r>
      <w:proofErr w:type="spellEnd"/>
      <w:r>
        <w:rPr>
          <w:rFonts w:ascii="Calibri" w:hAnsi="Calibri"/>
          <w:sz w:val="20"/>
        </w:rPr>
        <w:t xml:space="preserve"> </w:t>
      </w:r>
      <w:proofErr w:type="spellStart"/>
      <w:r>
        <w:rPr>
          <w:rFonts w:ascii="Calibri" w:hAnsi="Calibri"/>
          <w:sz w:val="20"/>
        </w:rPr>
        <w:t>Ländern</w:t>
      </w:r>
      <w:proofErr w:type="spellEnd"/>
      <w:r>
        <w:rPr>
          <w:rFonts w:ascii="Calibri" w:hAnsi="Calibri"/>
          <w:sz w:val="20"/>
        </w:rPr>
        <w:t xml:space="preserve"> </w:t>
      </w:r>
      <w:proofErr w:type="spellStart"/>
      <w:r>
        <w:rPr>
          <w:rFonts w:ascii="Calibri" w:hAnsi="Calibri"/>
          <w:sz w:val="20"/>
        </w:rPr>
        <w:t>abhängig</w:t>
      </w:r>
      <w:proofErr w:type="spellEnd"/>
      <w:r>
        <w:rPr>
          <w:rFonts w:ascii="Calibri" w:hAnsi="Calibri"/>
          <w:sz w:val="20"/>
        </w:rPr>
        <w:t xml:space="preserve"> </w:t>
      </w:r>
      <w:proofErr w:type="spellStart"/>
      <w:r>
        <w:rPr>
          <w:rFonts w:ascii="Calibri" w:hAnsi="Calibri"/>
          <w:sz w:val="20"/>
        </w:rPr>
        <w:t>machen</w:t>
      </w:r>
      <w:proofErr w:type="spellEnd"/>
      <w:r>
        <w:rPr>
          <w:rFonts w:ascii="Calibri" w:hAnsi="Calibri"/>
          <w:sz w:val="20"/>
        </w:rPr>
        <w:t xml:space="preserve">? </w:t>
      </w:r>
    </w:p>
  </w:comment>
  <w:comment w:id="350" w:author="Doris Folini" w:date="2021-03-23T11:06:00Z" w:initials="DF">
    <w:p w14:paraId="19FDA037" w14:textId="77777777" w:rsidR="006C67E2" w:rsidRDefault="008B1F2D">
      <w:r>
        <w:rPr>
          <w:rFonts w:ascii="Calibri" w:hAnsi="Calibri"/>
          <w:sz w:val="20"/>
        </w:rPr>
        <w:t xml:space="preserve">And you need less power lines to exchange </w:t>
      </w:r>
      <w:proofErr w:type="gramStart"/>
      <w:r>
        <w:rPr>
          <w:rFonts w:ascii="Calibri" w:hAnsi="Calibri"/>
          <w:sz w:val="20"/>
        </w:rPr>
        <w:t>energy;</w:t>
      </w:r>
      <w:proofErr w:type="gramEnd"/>
      <w:r>
        <w:rPr>
          <w:rFonts w:ascii="Calibri" w:hAnsi="Calibri"/>
          <w:sz w:val="20"/>
        </w:rPr>
        <w:t xml:space="preserve"> cost factor. Maybe not get ‘talkative’ but think whether here and there you can point the reader to some additional, interesting facts / fac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5C5C6A" w15:done="0"/>
  <w15:commentEx w15:paraId="5B524CD6" w15:done="0"/>
  <w15:commentEx w15:paraId="7F5A912B" w15:done="0"/>
  <w15:commentEx w15:paraId="5080203F" w15:done="0"/>
  <w15:commentEx w15:paraId="5E61F404" w15:done="0"/>
  <w15:commentEx w15:paraId="6EDB2334" w15:done="0"/>
  <w15:commentEx w15:paraId="67E2755A" w15:done="0"/>
  <w15:commentEx w15:paraId="75BCFA73" w15:done="0"/>
  <w15:commentEx w15:paraId="6DE0F82C" w15:done="0"/>
  <w15:commentEx w15:paraId="6A9DAD7D" w15:done="0"/>
  <w15:commentEx w15:paraId="3E1577D7" w15:done="1"/>
  <w15:commentEx w15:paraId="58A34E5E" w15:done="1"/>
  <w15:commentEx w15:paraId="0C024F22" w15:done="1"/>
  <w15:commentEx w15:paraId="4FA27CCE" w15:done="1"/>
  <w15:commentEx w15:paraId="279AC02E" w15:done="0"/>
  <w15:commentEx w15:paraId="76CB7A47" w15:done="1"/>
  <w15:commentEx w15:paraId="771EE043" w15:done="1"/>
  <w15:commentEx w15:paraId="768E6EE3" w15:done="1"/>
  <w15:commentEx w15:paraId="5140E0BE" w15:done="1"/>
  <w15:commentEx w15:paraId="40FAB09D" w15:done="1"/>
  <w15:commentEx w15:paraId="6C565DD6" w15:done="1"/>
  <w15:commentEx w15:paraId="485ABCAC" w15:done="0"/>
  <w15:commentEx w15:paraId="5C04FBE8" w15:done="0"/>
  <w15:commentEx w15:paraId="4640E2ED" w15:done="1"/>
  <w15:commentEx w15:paraId="424E6A4D" w15:done="0"/>
  <w15:commentEx w15:paraId="5550DB65" w15:done="0"/>
  <w15:commentEx w15:paraId="19FDA037"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5C5C6A" w16cid:durableId="240ADC0D"/>
  <w16cid:commentId w16cid:paraId="5B524CD6" w16cid:durableId="240ADC0E"/>
  <w16cid:commentId w16cid:paraId="7F5A912B" w16cid:durableId="240ADC0F"/>
  <w16cid:commentId w16cid:paraId="5080203F" w16cid:durableId="240ADC10"/>
  <w16cid:commentId w16cid:paraId="5E61F404" w16cid:durableId="240ADC11"/>
  <w16cid:commentId w16cid:paraId="6EDB2334" w16cid:durableId="240ADC12"/>
  <w16cid:commentId w16cid:paraId="67E2755A" w16cid:durableId="240ADC13"/>
  <w16cid:commentId w16cid:paraId="75BCFA73" w16cid:durableId="240ADC14"/>
  <w16cid:commentId w16cid:paraId="6DE0F82C" w16cid:durableId="240ADC15"/>
  <w16cid:commentId w16cid:paraId="6A9DAD7D" w16cid:durableId="240ADC16"/>
  <w16cid:commentId w16cid:paraId="3E1577D7" w16cid:durableId="240ADC17"/>
  <w16cid:commentId w16cid:paraId="58A34E5E" w16cid:durableId="240ADC18"/>
  <w16cid:commentId w16cid:paraId="0C024F22" w16cid:durableId="240ADC19"/>
  <w16cid:commentId w16cid:paraId="4FA27CCE" w16cid:durableId="240ADC1A"/>
  <w16cid:commentId w16cid:paraId="279AC02E" w16cid:durableId="240ADC1B"/>
  <w16cid:commentId w16cid:paraId="76CB7A47" w16cid:durableId="240ADC1C"/>
  <w16cid:commentId w16cid:paraId="771EE043" w16cid:durableId="240ADC1D"/>
  <w16cid:commentId w16cid:paraId="768E6EE3" w16cid:durableId="240ADC1E"/>
  <w16cid:commentId w16cid:paraId="5140E0BE" w16cid:durableId="240ADC1F"/>
  <w16cid:commentId w16cid:paraId="40FAB09D" w16cid:durableId="240ADC20"/>
  <w16cid:commentId w16cid:paraId="6C565DD6" w16cid:durableId="240ADC21"/>
  <w16cid:commentId w16cid:paraId="485ABCAC" w16cid:durableId="240ADC22"/>
  <w16cid:commentId w16cid:paraId="5C04FBE8" w16cid:durableId="240ADC23"/>
  <w16cid:commentId w16cid:paraId="4640E2ED" w16cid:durableId="240ADC24"/>
  <w16cid:commentId w16cid:paraId="424E6A4D" w16cid:durableId="240ADC25"/>
  <w16cid:commentId w16cid:paraId="5550DB65" w16cid:durableId="240ADC26"/>
  <w16cid:commentId w16cid:paraId="19FDA037" w16cid:durableId="240ADC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F5FBCF" w14:textId="77777777" w:rsidR="008B1F2D" w:rsidRDefault="008B1F2D">
      <w:pPr>
        <w:spacing w:line="240" w:lineRule="auto"/>
      </w:pPr>
      <w:r>
        <w:separator/>
      </w:r>
    </w:p>
  </w:endnote>
  <w:endnote w:type="continuationSeparator" w:id="0">
    <w:p w14:paraId="4BE2834C" w14:textId="77777777" w:rsidR="008B1F2D" w:rsidRDefault="008B1F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79649D" w14:textId="77777777" w:rsidR="008B1F2D" w:rsidRDefault="008B1F2D">
      <w:pPr>
        <w:spacing w:line="240" w:lineRule="auto"/>
      </w:pPr>
      <w:r>
        <w:separator/>
      </w:r>
    </w:p>
  </w:footnote>
  <w:footnote w:type="continuationSeparator" w:id="0">
    <w:p w14:paraId="48AC8ADF" w14:textId="77777777" w:rsidR="008B1F2D" w:rsidRDefault="008B1F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71420E" w14:textId="77777777" w:rsidR="006C67E2" w:rsidRDefault="008B1F2D">
    <w:pPr>
      <w:pStyle w:val="Kopfzeile"/>
      <w:rPr>
        <w:lang w:val="de-CH"/>
      </w:rPr>
    </w:pPr>
    <w:r>
      <w:tab/>
    </w:r>
    <w:r>
      <w:tab/>
    </w:r>
    <w:r>
      <w:fldChar w:fldCharType="begin"/>
    </w:r>
    <w:r>
      <w:instrText>PAGE</w:instrText>
    </w:r>
    <w:r>
      <w:fldChar w:fldCharType="separate"/>
    </w:r>
    <w:r>
      <w:t>2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0F28F" w14:textId="77777777" w:rsidR="006C67E2" w:rsidRDefault="008B1F2D">
    <w:pPr>
      <w:pStyle w:val="Kopfzeile"/>
    </w:pPr>
    <w:r>
      <w:rPr>
        <w:noProof/>
      </w:rPr>
      <w:drawing>
        <wp:anchor distT="0" distB="0" distL="114300" distR="116205" simplePos="0" relativeHeight="3" behindDoc="1" locked="0" layoutInCell="1" allowOverlap="1" wp14:anchorId="6BB215E3" wp14:editId="29FE8812">
          <wp:simplePos x="0" y="0"/>
          <wp:positionH relativeFrom="column">
            <wp:posOffset>-261620</wp:posOffset>
          </wp:positionH>
          <wp:positionV relativeFrom="paragraph">
            <wp:posOffset>64770</wp:posOffset>
          </wp:positionV>
          <wp:extent cx="2055495" cy="552450"/>
          <wp:effectExtent l="0" t="0" r="0" b="0"/>
          <wp:wrapSquare wrapText="bothSides"/>
          <wp:docPr id="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6"/>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r>
    <w:r>
      <w:rPr>
        <w:noProof/>
      </w:rPr>
      <w:drawing>
        <wp:anchor distT="0" distB="0" distL="114300" distR="114300" simplePos="0" relativeHeight="4" behindDoc="1" locked="0" layoutInCell="1" allowOverlap="1" wp14:anchorId="24B6F5E1" wp14:editId="1A037C54">
          <wp:simplePos x="0" y="0"/>
          <wp:positionH relativeFrom="column">
            <wp:posOffset>4616450</wp:posOffset>
          </wp:positionH>
          <wp:positionV relativeFrom="paragraph">
            <wp:posOffset>36195</wp:posOffset>
          </wp:positionV>
          <wp:extent cx="1760220" cy="495300"/>
          <wp:effectExtent l="0" t="0" r="0" b="0"/>
          <wp:wrapSquare wrapText="bothSides"/>
          <wp:docPr id="7"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1"/>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r>
    <w:r>
      <w:rPr>
        <w:noProof/>
      </w:rPr>
      <w:drawing>
        <wp:anchor distT="0" distB="0" distL="114300" distR="114300" simplePos="0" relativeHeight="5" behindDoc="1" locked="0" layoutInCell="1" allowOverlap="1" wp14:anchorId="12C54FDA" wp14:editId="36950D8D">
          <wp:simplePos x="0" y="0"/>
          <wp:positionH relativeFrom="margin">
            <wp:posOffset>2775585</wp:posOffset>
          </wp:positionH>
          <wp:positionV relativeFrom="margin">
            <wp:posOffset>-467995</wp:posOffset>
          </wp:positionV>
          <wp:extent cx="933450" cy="540385"/>
          <wp:effectExtent l="0" t="0" r="0" b="0"/>
          <wp:wrapSquare wrapText="bothSides"/>
          <wp:docPr id="8"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30"/>
                  <pic:cNvPicPr>
                    <a:picLocks noChangeAspect="1" noChangeArrowheads="1"/>
                  </pic:cNvPicPr>
                </pic:nvPicPr>
                <pic:blipFill>
                  <a:blip r:embed="rId3"/>
                  <a:srcRect l="16629" t="23775" r="18467" b="18986"/>
                  <a:stretch>
                    <a:fillRect/>
                  </a:stretch>
                </pic:blipFill>
                <pic:spPr bwMode="auto">
                  <a:xfrm>
                    <a:off x="0" y="0"/>
                    <a:ext cx="933450" cy="540385"/>
                  </a:xfrm>
                  <a:prstGeom prst="rect">
                    <a:avLst/>
                  </a:prstGeom>
                </pic:spPr>
              </pic:pic>
            </a:graphicData>
          </a:graphic>
        </wp:anchor>
      </w:drawing>
    </w:r>
    <w:r>
      <w:tab/>
    </w:r>
    <w:r>
      <w:tab/>
    </w:r>
  </w:p>
  <w:p w14:paraId="6BB650BB" w14:textId="77777777" w:rsidR="006C67E2" w:rsidRDefault="006C67E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F29B64" w14:textId="77777777" w:rsidR="006C67E2" w:rsidRDefault="008B1F2D">
    <w:pPr>
      <w:pStyle w:val="Kopfzeile"/>
    </w:pPr>
    <w:r>
      <w:tab/>
    </w:r>
    <w:r>
      <w:tab/>
    </w:r>
    <w:r>
      <w:fldChar w:fldCharType="begin"/>
    </w:r>
    <w:r>
      <w:instrText>PAGE</w:instrText>
    </w:r>
    <w:r>
      <w:fldChar w:fldCharType="separate"/>
    </w:r>
    <w:r>
      <w:t>24</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D17E7" w14:textId="77777777" w:rsidR="006C67E2" w:rsidRDefault="008B1F2D">
    <w:pPr>
      <w:pStyle w:val="Kopfzeile"/>
      <w:rPr>
        <w:lang w:val="de-CH"/>
      </w:rPr>
    </w:pPr>
    <w:r>
      <w:tab/>
    </w:r>
    <w:r>
      <w:tab/>
    </w:r>
    <w:r>
      <w:fldChar w:fldCharType="begin"/>
    </w:r>
    <w:r>
      <w:instrText>PAGE</w:instrText>
    </w:r>
    <w:r>
      <w:fldChar w:fldCharType="separate"/>
    </w:r>
    <w:r>
      <w:t>23</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1EDC22" w14:textId="77777777" w:rsidR="006C67E2" w:rsidRDefault="008B1F2D">
    <w:pPr>
      <w:pStyle w:val="Kopfzeile"/>
    </w:pPr>
    <w:r>
      <w:tab/>
    </w:r>
    <w:r>
      <w:tab/>
    </w:r>
    <w:r>
      <w:fldChar w:fldCharType="begin"/>
    </w:r>
    <w:r>
      <w:instrText>PAGE</w:instrText>
    </w:r>
    <w:r>
      <w:fldChar w:fldCharType="separate"/>
    </w:r>
    <w:r>
      <w:t>40</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CFFF1E" w14:textId="77777777" w:rsidR="006C67E2" w:rsidRDefault="008B1F2D">
    <w:pPr>
      <w:pStyle w:val="Kopfzeile"/>
      <w:rPr>
        <w:lang w:val="de-CH"/>
      </w:rPr>
    </w:pPr>
    <w:r>
      <w:tab/>
    </w:r>
    <w:r>
      <w:tab/>
    </w:r>
    <w:r>
      <w:fldChar w:fldCharType="begin"/>
    </w:r>
    <w:r>
      <w:instrText>PAGE</w:instrText>
    </w:r>
    <w:r>
      <w:fldChar w:fldCharType="separate"/>
    </w:r>
    <w:r>
      <w:t>25</w:t>
    </w:r>
    <w:r>
      <w:fldChar w:fldCharType="end"/>
    </w:r>
  </w:p>
  <w:p w14:paraId="0D7B2194" w14:textId="77777777" w:rsidR="006C67E2" w:rsidRDefault="006C67E2">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28A00E" w14:textId="77777777" w:rsidR="006C67E2" w:rsidRDefault="008B1F2D">
    <w:pPr>
      <w:pStyle w:val="Kopfzeile"/>
    </w:pPr>
    <w:r>
      <w:tab/>
    </w:r>
    <w:r>
      <w:tab/>
    </w:r>
    <w:r>
      <w:fldChar w:fldCharType="begin"/>
    </w:r>
    <w:r>
      <w:instrText>PAGE</w:instrText>
    </w:r>
    <w:r>
      <w:fldChar w:fldCharType="separate"/>
    </w:r>
    <w:r>
      <w:t>41</w:t>
    </w:r>
    <w:r>
      <w:fldChar w:fldCharType="end"/>
    </w:r>
  </w:p>
  <w:p w14:paraId="089104B1" w14:textId="77777777" w:rsidR="006C67E2" w:rsidRDefault="006C67E2">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45CABC" w14:textId="77777777" w:rsidR="006C67E2" w:rsidRDefault="008B1F2D">
    <w:pPr>
      <w:pStyle w:val="Kopfzeile"/>
    </w:pPr>
    <w:r>
      <w:tab/>
    </w:r>
    <w:r>
      <w:tab/>
    </w:r>
    <w:r>
      <w:fldChar w:fldCharType="begin"/>
    </w:r>
    <w:r>
      <w:instrText>PAGE</w:instrText>
    </w:r>
    <w:r>
      <w:fldChar w:fldCharType="separate"/>
    </w:r>
    <w:r>
      <w:t>53</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224514" w14:textId="77777777" w:rsidR="006C67E2" w:rsidRDefault="008B1F2D">
    <w:pPr>
      <w:pStyle w:val="Kopfzeile"/>
    </w:pPr>
    <w:r>
      <w:tab/>
    </w:r>
    <w:r>
      <w:tab/>
    </w:r>
    <w:r>
      <w:fldChar w:fldCharType="begin"/>
    </w:r>
    <w:r>
      <w:instrText>PAGE</w:instrText>
    </w:r>
    <w:r>
      <w:fldChar w:fldCharType="separate"/>
    </w:r>
    <w:r>
      <w:t>42</w:t>
    </w:r>
    <w:r>
      <w:fldChar w:fldCharType="end"/>
    </w:r>
  </w:p>
  <w:p w14:paraId="23C0DE31" w14:textId="77777777" w:rsidR="006C67E2" w:rsidRDefault="006C67E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D70500"/>
    <w:multiLevelType w:val="multilevel"/>
    <w:tmpl w:val="1A160FA0"/>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 w15:restartNumberingAfterBreak="0">
    <w:nsid w:val="10AD02BB"/>
    <w:multiLevelType w:val="multilevel"/>
    <w:tmpl w:val="D68A12BC"/>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2" w15:restartNumberingAfterBreak="0">
    <w:nsid w:val="2DB238E5"/>
    <w:multiLevelType w:val="multilevel"/>
    <w:tmpl w:val="B116451E"/>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644B5BDB"/>
    <w:multiLevelType w:val="multilevel"/>
    <w:tmpl w:val="31CA8F9E"/>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4" w15:restartNumberingAfterBreak="0">
    <w:nsid w:val="6463797F"/>
    <w:multiLevelType w:val="multilevel"/>
    <w:tmpl w:val="8F2E62D0"/>
    <w:lvl w:ilvl="0">
      <w:start w:val="1"/>
      <w:numFmt w:val="decimal"/>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6FDB6305"/>
    <w:multiLevelType w:val="multilevel"/>
    <w:tmpl w:val="E85221DA"/>
    <w:lvl w:ilvl="0">
      <w:start w:val="13"/>
      <w:numFmt w:val="bullet"/>
      <w:lvlText w:val=""/>
      <w:lvlJc w:val="left"/>
      <w:pPr>
        <w:ind w:left="720" w:hanging="360"/>
      </w:pPr>
      <w:rPr>
        <w:rFonts w:ascii="Wingdings" w:hAnsi="Wingdings" w:cs="Times New Roman"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7C9C523D"/>
    <w:multiLevelType w:val="multilevel"/>
    <w:tmpl w:val="802C959A"/>
    <w:lvl w:ilvl="0">
      <w:start w:val="1"/>
      <w:numFmt w:val="decimal"/>
      <w:pStyle w:val="berschrift1"/>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6"/>
  </w:num>
  <w:num w:numId="2">
    <w:abstractNumId w:val="4"/>
  </w:num>
  <w:num w:numId="3">
    <w:abstractNumId w:val="2"/>
  </w:num>
  <w:num w:numId="4">
    <w:abstractNumId w:val="5"/>
  </w:num>
  <w:num w:numId="5">
    <w:abstractNumId w:val="0"/>
  </w:num>
  <w:num w:numId="6">
    <w:abstractNumId w:val="3"/>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34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2NDE1MTMxNzQyNjVQ0lEKTi0uzszPAykwrAUAIRgU6CwAAAA="/>
  </w:docVars>
  <w:rsids>
    <w:rsidRoot w:val="006C67E2"/>
    <w:rsid w:val="006C67E2"/>
    <w:rsid w:val="008B1F2D"/>
    <w:rsid w:val="00E40F3F"/>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04629"/>
  <w15:docId w15:val="{3B2022E2-9C20-4430-B5E5-E370E0367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Calibri" w:cs="Times New Roman"/>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2806"/>
    <w:pPr>
      <w:spacing w:line="360" w:lineRule="auto"/>
      <w:ind w:firstLine="720"/>
      <w:jc w:val="both"/>
    </w:pPr>
    <w:rPr>
      <w:rFonts w:ascii="Times New Roman" w:hAnsi="Times New Roman"/>
      <w:sz w:val="22"/>
    </w:rPr>
  </w:style>
  <w:style w:type="paragraph" w:styleId="berschrift1">
    <w:name w:val="heading 1"/>
    <w:basedOn w:val="Standard"/>
    <w:uiPriority w:val="9"/>
    <w:qFormat/>
    <w:rsid w:val="005C5D16"/>
    <w:pPr>
      <w:keepNext/>
      <w:keepLines/>
      <w:numPr>
        <w:numId w:val="1"/>
      </w:numPr>
      <w:spacing w:before="240" w:after="160"/>
      <w:jc w:val="left"/>
      <w:outlineLvl w:val="0"/>
    </w:pPr>
    <w:rPr>
      <w:rFonts w:eastAsiaTheme="majorEastAsia" w:cstheme="majorBidi"/>
      <w:b/>
      <w:sz w:val="26"/>
      <w:szCs w:val="26"/>
    </w:rPr>
  </w:style>
  <w:style w:type="paragraph" w:styleId="berschrift2">
    <w:name w:val="heading 2"/>
    <w:basedOn w:val="Standard"/>
    <w:uiPriority w:val="9"/>
    <w:unhideWhenUsed/>
    <w:qFormat/>
    <w:rsid w:val="008675ED"/>
    <w:pPr>
      <w:keepNext/>
      <w:keepLines/>
      <w:numPr>
        <w:ilvl w:val="1"/>
        <w:numId w:val="1"/>
      </w:numPr>
      <w:spacing w:before="240"/>
      <w:ind w:left="578" w:hanging="578"/>
      <w:outlineLvl w:val="1"/>
    </w:pPr>
    <w:rPr>
      <w:rFonts w:eastAsiaTheme="majorEastAsia" w:cstheme="majorBidi"/>
      <w:b/>
      <w:sz w:val="24"/>
      <w:szCs w:val="26"/>
    </w:rPr>
  </w:style>
  <w:style w:type="paragraph" w:styleId="berschrift3">
    <w:name w:val="heading 3"/>
    <w:basedOn w:val="Standard"/>
    <w:uiPriority w:val="9"/>
    <w:unhideWhenUsed/>
    <w:qFormat/>
    <w:rsid w:val="00B82F9B"/>
    <w:pPr>
      <w:keepNext/>
      <w:keepLines/>
      <w:numPr>
        <w:ilvl w:val="2"/>
        <w:numId w:val="1"/>
      </w:numPr>
      <w:spacing w:before="160"/>
      <w:outlineLvl w:val="2"/>
    </w:pPr>
    <w:rPr>
      <w:rFonts w:eastAsiaTheme="majorEastAsia" w:cstheme="majorBidi"/>
      <w:sz w:val="24"/>
      <w:szCs w:val="24"/>
    </w:rPr>
  </w:style>
  <w:style w:type="paragraph" w:styleId="berschrift4">
    <w:name w:val="heading 4"/>
    <w:basedOn w:val="Standard"/>
    <w:uiPriority w:val="9"/>
    <w:unhideWhenUsed/>
    <w:qFormat/>
    <w:rsid w:val="00243D97"/>
    <w:pPr>
      <w:keepNext/>
      <w:keepLines/>
      <w:numPr>
        <w:ilvl w:val="3"/>
        <w:numId w:val="1"/>
      </w:numPr>
      <w:spacing w:before="120"/>
      <w:ind w:left="862" w:hanging="862"/>
      <w:jc w:val="left"/>
      <w:outlineLvl w:val="3"/>
    </w:pPr>
    <w:rPr>
      <w:rFonts w:eastAsiaTheme="majorEastAsia" w:cstheme="majorBidi"/>
      <w:iCs/>
    </w:rPr>
  </w:style>
  <w:style w:type="paragraph" w:styleId="berschrift5">
    <w:name w:val="heading 5"/>
    <w:basedOn w:val="Standard"/>
    <w:uiPriority w:val="9"/>
    <w:semiHidden/>
    <w:unhideWhenUsed/>
    <w:qFormat/>
    <w:rsid w:val="003327A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uiPriority w:val="9"/>
    <w:semiHidden/>
    <w:unhideWhenUsed/>
    <w:qFormat/>
    <w:rsid w:val="003327A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uiPriority w:val="9"/>
    <w:semiHidden/>
    <w:unhideWhenUsed/>
    <w:qFormat/>
    <w:rsid w:val="003327A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uiPriority w:val="9"/>
    <w:semiHidden/>
    <w:unhideWhenUsed/>
    <w:qFormat/>
    <w:rsid w:val="003327A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uiPriority w:val="9"/>
    <w:semiHidden/>
    <w:unhideWhenUsed/>
    <w:qFormat/>
    <w:rsid w:val="003327A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itelblattZchn">
    <w:name w:val="Titelblatt Zchn"/>
    <w:basedOn w:val="Absatz-Standardschriftart"/>
    <w:link w:val="Titelblatt"/>
    <w:qFormat/>
    <w:rsid w:val="00D26A32"/>
    <w:rPr>
      <w:rFonts w:ascii="Times New Roman" w:hAnsi="Times New Roman"/>
    </w:rPr>
  </w:style>
  <w:style w:type="character" w:customStyle="1" w:styleId="KopfzeileZchn">
    <w:name w:val="Kopfzeile Zchn"/>
    <w:basedOn w:val="Absatz-Standardschriftart"/>
    <w:link w:val="Kopfzeile"/>
    <w:uiPriority w:val="99"/>
    <w:qFormat/>
    <w:rsid w:val="00D26A32"/>
    <w:rPr>
      <w:rFonts w:ascii="Times New Roman" w:hAnsi="Times New Roman"/>
    </w:rPr>
  </w:style>
  <w:style w:type="character" w:customStyle="1" w:styleId="FuzeileZchn">
    <w:name w:val="Fußzeile Zchn"/>
    <w:basedOn w:val="Absatz-Standardschriftart"/>
    <w:link w:val="Fuzeile"/>
    <w:uiPriority w:val="99"/>
    <w:qFormat/>
    <w:rsid w:val="00D26A32"/>
    <w:rPr>
      <w:rFonts w:ascii="Times New Roman" w:hAnsi="Times New Roman"/>
    </w:rPr>
  </w:style>
  <w:style w:type="character" w:customStyle="1" w:styleId="berschrift1Zchn">
    <w:name w:val="Überschrift 1 Zchn"/>
    <w:basedOn w:val="Absatz-Standardschriftart"/>
    <w:uiPriority w:val="9"/>
    <w:qFormat/>
    <w:rsid w:val="00842E2E"/>
    <w:rPr>
      <w:rFonts w:ascii="Times New Roman" w:eastAsiaTheme="majorEastAsia" w:hAnsi="Times New Roman" w:cstheme="majorBidi"/>
      <w:b/>
      <w:sz w:val="26"/>
      <w:szCs w:val="26"/>
    </w:rPr>
  </w:style>
  <w:style w:type="character" w:customStyle="1" w:styleId="InternetLink">
    <w:name w:val="Internet Link"/>
    <w:basedOn w:val="Absatz-Standardschriftart"/>
    <w:uiPriority w:val="99"/>
    <w:unhideWhenUsed/>
    <w:rsid w:val="00F92AA9"/>
    <w:rPr>
      <w:color w:val="0563C1" w:themeColor="hyperlink"/>
      <w:u w:val="single"/>
    </w:rPr>
  </w:style>
  <w:style w:type="character" w:customStyle="1" w:styleId="berschrift2Zchn">
    <w:name w:val="Überschrift 2 Zchn"/>
    <w:basedOn w:val="Absatz-Standardschriftart"/>
    <w:uiPriority w:val="9"/>
    <w:qFormat/>
    <w:rsid w:val="008675ED"/>
    <w:rPr>
      <w:rFonts w:ascii="Times New Roman" w:eastAsiaTheme="majorEastAsia" w:hAnsi="Times New Roman" w:cstheme="majorBidi"/>
      <w:b/>
      <w:sz w:val="24"/>
      <w:szCs w:val="26"/>
    </w:rPr>
  </w:style>
  <w:style w:type="character" w:customStyle="1" w:styleId="berschrift3Zchn">
    <w:name w:val="Überschrift 3 Zchn"/>
    <w:basedOn w:val="Absatz-Standardschriftart"/>
    <w:uiPriority w:val="9"/>
    <w:qFormat/>
    <w:rsid w:val="00B82F9B"/>
    <w:rPr>
      <w:rFonts w:ascii="Times New Roman" w:eastAsiaTheme="majorEastAsia" w:hAnsi="Times New Roman" w:cstheme="majorBidi"/>
      <w:sz w:val="24"/>
      <w:szCs w:val="24"/>
    </w:rPr>
  </w:style>
  <w:style w:type="character" w:customStyle="1" w:styleId="berschrift4Zchn">
    <w:name w:val="Überschrift 4 Zchn"/>
    <w:basedOn w:val="Absatz-Standardschriftart"/>
    <w:uiPriority w:val="9"/>
    <w:qFormat/>
    <w:rsid w:val="00243D97"/>
    <w:rPr>
      <w:rFonts w:ascii="Times New Roman" w:eastAsiaTheme="majorEastAsia" w:hAnsi="Times New Roman" w:cstheme="majorBidi"/>
      <w:iCs/>
    </w:rPr>
  </w:style>
  <w:style w:type="character" w:customStyle="1" w:styleId="berschrift5Zchn">
    <w:name w:val="Überschrift 5 Zchn"/>
    <w:basedOn w:val="Absatz-Standardschriftart"/>
    <w:uiPriority w:val="9"/>
    <w:semiHidden/>
    <w:qFormat/>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uiPriority w:val="9"/>
    <w:semiHidden/>
    <w:qFormat/>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uiPriority w:val="9"/>
    <w:semiHidden/>
    <w:qFormat/>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uiPriority w:val="9"/>
    <w:semiHidden/>
    <w:qFormat/>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uiPriority w:val="9"/>
    <w:semiHidden/>
    <w:qFormat/>
    <w:rsid w:val="003327A0"/>
    <w:rPr>
      <w:rFonts w:asciiTheme="majorHAnsi" w:eastAsiaTheme="majorEastAsia" w:hAnsiTheme="majorHAnsi" w:cstheme="majorBidi"/>
      <w:i/>
      <w:iCs/>
      <w:color w:val="272727" w:themeColor="text1" w:themeTint="D8"/>
      <w:sz w:val="21"/>
      <w:szCs w:val="21"/>
    </w:rPr>
  </w:style>
  <w:style w:type="character" w:customStyle="1" w:styleId="berschrift0Zchn">
    <w:name w:val="Überschrift0 Zchn"/>
    <w:basedOn w:val="Absatz-Standardschriftart"/>
    <w:qFormat/>
    <w:rsid w:val="00A70786"/>
    <w:rPr>
      <w:rFonts w:ascii="Times New Roman" w:hAnsi="Times New Roman"/>
      <w:b/>
      <w:sz w:val="26"/>
    </w:rPr>
  </w:style>
  <w:style w:type="character" w:styleId="NichtaufgelsteErwhnung">
    <w:name w:val="Unresolved Mention"/>
    <w:basedOn w:val="Absatz-Standardschriftart"/>
    <w:uiPriority w:val="99"/>
    <w:semiHidden/>
    <w:unhideWhenUsed/>
    <w:qFormat/>
    <w:rsid w:val="00FF4030"/>
    <w:rPr>
      <w:color w:val="605E5C"/>
      <w:shd w:val="clear" w:color="auto" w:fill="E1DFDD"/>
    </w:rPr>
  </w:style>
  <w:style w:type="character" w:styleId="Platzhaltertext">
    <w:name w:val="Placeholder Text"/>
    <w:basedOn w:val="Absatz-Standardschriftart"/>
    <w:uiPriority w:val="99"/>
    <w:semiHidden/>
    <w:qFormat/>
    <w:rsid w:val="004E6AE3"/>
    <w:rPr>
      <w:color w:val="808080"/>
    </w:rPr>
  </w:style>
  <w:style w:type="character" w:customStyle="1" w:styleId="SprechblasentextZchn">
    <w:name w:val="Sprechblasentext Zchn"/>
    <w:basedOn w:val="Absatz-Standardschriftart"/>
    <w:link w:val="Sprechblasentext"/>
    <w:uiPriority w:val="99"/>
    <w:semiHidden/>
    <w:qFormat/>
    <w:rsid w:val="006C10D9"/>
    <w:rPr>
      <w:rFonts w:ascii="Segoe UI" w:hAnsi="Segoe UI" w:cs="Segoe UI"/>
      <w:sz w:val="18"/>
      <w:szCs w:val="18"/>
    </w:rPr>
  </w:style>
  <w:style w:type="character" w:customStyle="1" w:styleId="ReferencesZchn">
    <w:name w:val="References Zchn"/>
    <w:basedOn w:val="Absatz-Standardschriftart"/>
    <w:link w:val="References"/>
    <w:qFormat/>
    <w:rsid w:val="006E08E9"/>
    <w:rPr>
      <w:rFonts w:ascii="Times New Roman" w:hAnsi="Times New Roman"/>
      <w:sz w:val="18"/>
    </w:rPr>
  </w:style>
  <w:style w:type="character" w:styleId="BesuchterLink">
    <w:name w:val="FollowedHyperlink"/>
    <w:basedOn w:val="Absatz-Standardschriftart"/>
    <w:uiPriority w:val="99"/>
    <w:semiHidden/>
    <w:unhideWhenUsed/>
    <w:qFormat/>
    <w:rsid w:val="003211E0"/>
    <w:rPr>
      <w:color w:val="954F72" w:themeColor="followedHyperlink"/>
      <w:u w:val="single"/>
    </w:rPr>
  </w:style>
  <w:style w:type="character" w:styleId="Kommentarzeichen">
    <w:name w:val="annotation reference"/>
    <w:basedOn w:val="Absatz-Standardschriftart"/>
    <w:uiPriority w:val="99"/>
    <w:semiHidden/>
    <w:unhideWhenUsed/>
    <w:qFormat/>
    <w:rsid w:val="00A265CE"/>
    <w:rPr>
      <w:sz w:val="16"/>
      <w:szCs w:val="16"/>
    </w:rPr>
  </w:style>
  <w:style w:type="character" w:customStyle="1" w:styleId="KommentartextZchn">
    <w:name w:val="Kommentartext Zchn"/>
    <w:basedOn w:val="Absatz-Standardschriftart"/>
    <w:link w:val="Kommentartext"/>
    <w:uiPriority w:val="99"/>
    <w:semiHidden/>
    <w:qFormat/>
    <w:rsid w:val="00A265CE"/>
    <w:rPr>
      <w:rFonts w:ascii="Times New Roman" w:hAnsi="Times New Roman"/>
      <w:sz w:val="20"/>
      <w:szCs w:val="20"/>
    </w:rPr>
  </w:style>
  <w:style w:type="character" w:customStyle="1" w:styleId="KommentarthemaZchn">
    <w:name w:val="Kommentarthema Zchn"/>
    <w:basedOn w:val="KommentartextZchn"/>
    <w:link w:val="Kommentarthema"/>
    <w:uiPriority w:val="99"/>
    <w:semiHidden/>
    <w:qFormat/>
    <w:rsid w:val="00A265CE"/>
    <w:rPr>
      <w:rFonts w:ascii="Times New Roman" w:hAnsi="Times New Roman"/>
      <w:b/>
      <w:bCs/>
      <w:sz w:val="20"/>
      <w:szCs w:val="20"/>
    </w:rPr>
  </w:style>
  <w:style w:type="character" w:customStyle="1" w:styleId="ListLabel1">
    <w:name w:val="ListLabel 1"/>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2">
    <w:name w:val="ListLabel 2"/>
    <w:qFormat/>
    <w:rPr>
      <w:rFonts w:cs="Courier New"/>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eastAsia="Times New Roman" w:cs="Times New Roman"/>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eastAsia="Times New Roman" w:cs="Times New Roman"/>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character" w:customStyle="1" w:styleId="ListLabel23">
    <w:name w:val="ListLabel 23"/>
    <w:qFormat/>
    <w:rPr>
      <w:rFonts w:cs="Symbol"/>
    </w:rPr>
  </w:style>
  <w:style w:type="character" w:customStyle="1" w:styleId="ListLabel24">
    <w:name w:val="ListLabel 24"/>
    <w:qFormat/>
    <w:rPr>
      <w:rFonts w:cs="Courier New"/>
    </w:rPr>
  </w:style>
  <w:style w:type="character" w:customStyle="1" w:styleId="ListLabel25">
    <w:name w:val="ListLabel 25"/>
    <w:qFormat/>
    <w:rPr>
      <w:rFonts w:cs="Wingdings"/>
    </w:rPr>
  </w:style>
  <w:style w:type="character" w:customStyle="1" w:styleId="ListLabel26">
    <w:name w:val="ListLabel 26"/>
    <w:qFormat/>
    <w:rPr>
      <w:rFonts w:eastAsia="Times New Roman" w:cs="Times New Roman"/>
      <w:b/>
      <w:sz w:val="24"/>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Wingdings"/>
    </w:rPr>
  </w:style>
  <w:style w:type="character" w:customStyle="1" w:styleId="ListLabel32">
    <w:name w:val="ListLabel 32"/>
    <w:qFormat/>
    <w:rPr>
      <w:rFonts w:cs="Symbol"/>
    </w:rPr>
  </w:style>
  <w:style w:type="character" w:customStyle="1" w:styleId="ListLabel33">
    <w:name w:val="ListLabel 33"/>
    <w:qFormat/>
    <w:rPr>
      <w:rFonts w:cs="Courier New"/>
    </w:rPr>
  </w:style>
  <w:style w:type="character" w:customStyle="1" w:styleId="ListLabel34">
    <w:name w:val="ListLabel 34"/>
    <w:qFormat/>
    <w:rPr>
      <w:rFonts w:cs="Wingdings"/>
    </w:rPr>
  </w:style>
  <w:style w:type="character" w:customStyle="1" w:styleId="ListLabel35">
    <w:name w:val="ListLabel 35"/>
    <w:qFormat/>
    <w:rPr>
      <w:rFonts w:cs="Symbol"/>
    </w:rPr>
  </w:style>
  <w:style w:type="character" w:customStyle="1" w:styleId="ListLabel36">
    <w:name w:val="ListLabel 36"/>
    <w:qFormat/>
    <w:rPr>
      <w:rFonts w:cs="Courier New"/>
    </w:rPr>
  </w:style>
  <w:style w:type="character" w:customStyle="1" w:styleId="ListLabel37">
    <w:name w:val="ListLabel 37"/>
    <w:qFormat/>
    <w:rPr>
      <w:rFonts w:cs="Wingdings"/>
    </w:rPr>
  </w:style>
  <w:style w:type="character" w:customStyle="1" w:styleId="ListLabel38">
    <w:name w:val="ListLabel 38"/>
    <w:qFormat/>
    <w:rPr>
      <w:rFonts w:eastAsia="Times New Roman" w:cs="Times New Roman"/>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Wingdings"/>
    </w:rPr>
  </w:style>
  <w:style w:type="character" w:customStyle="1" w:styleId="ListLabel44">
    <w:name w:val="ListLabel 44"/>
    <w:qFormat/>
    <w:rPr>
      <w:rFonts w:cs="Symbol"/>
    </w:rPr>
  </w:style>
  <w:style w:type="character" w:customStyle="1" w:styleId="ListLabel45">
    <w:name w:val="ListLabel 45"/>
    <w:qFormat/>
    <w:rPr>
      <w:rFonts w:cs="Courier New"/>
    </w:rPr>
  </w:style>
  <w:style w:type="character" w:customStyle="1" w:styleId="ListLabel46">
    <w:name w:val="ListLabel 46"/>
    <w:qFormat/>
    <w:rPr>
      <w:rFonts w:cs="Wingdings"/>
    </w:rPr>
  </w:style>
  <w:style w:type="character" w:customStyle="1" w:styleId="ListLabel47">
    <w:name w:val="ListLabel 47"/>
    <w:qFormat/>
    <w:rPr>
      <w:rFonts w:cs="Symbol"/>
    </w:rPr>
  </w:style>
  <w:style w:type="character" w:customStyle="1" w:styleId="ListLabel48">
    <w:name w:val="ListLabel 48"/>
    <w:qFormat/>
    <w:rPr>
      <w:rFonts w:cs="Courier New"/>
    </w:rPr>
  </w:style>
  <w:style w:type="character" w:customStyle="1" w:styleId="ListLabel49">
    <w:name w:val="ListLabel 49"/>
    <w:qFormat/>
    <w:rPr>
      <w:rFonts w:cs="Wingdings"/>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eastAsia="Times New Roman" w:cs="Times New Roman"/>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stLabel59">
    <w:name w:val="ListLabel 59"/>
    <w:qFormat/>
    <w:rPr>
      <w:rFonts w:cs="Courier New"/>
    </w:rPr>
  </w:style>
  <w:style w:type="character" w:customStyle="1" w:styleId="ListLabel60">
    <w:name w:val="ListLabel 60"/>
    <w:qFormat/>
  </w:style>
  <w:style w:type="character" w:customStyle="1" w:styleId="ListLabel61">
    <w:name w:val="ListLabel 61"/>
    <w:qFormat/>
    <w:rPr>
      <w:color w:val="auto"/>
    </w:rPr>
  </w:style>
  <w:style w:type="character" w:customStyle="1" w:styleId="IndexLink">
    <w:name w:val="Index Link"/>
    <w:qFormat/>
  </w:style>
  <w:style w:type="character" w:customStyle="1" w:styleId="ListLabel62">
    <w:name w:val="ListLabel 62"/>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63">
    <w:name w:val="ListLabel 63"/>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Times New Roman"/>
      <w:b/>
      <w:sz w:val="24"/>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cs="Courier New"/>
    </w:rPr>
  </w:style>
  <w:style w:type="character" w:customStyle="1" w:styleId="ListLabel82">
    <w:name w:val="ListLabel 82"/>
    <w:qFormat/>
    <w:rPr>
      <w:rFonts w:cs="Wingdings"/>
    </w:rPr>
  </w:style>
  <w:style w:type="character" w:customStyle="1" w:styleId="ListLabel83">
    <w:name w:val="ListLabel 83"/>
    <w:qFormat/>
    <w:rPr>
      <w:rFonts w:cs="Symbol"/>
    </w:rPr>
  </w:style>
  <w:style w:type="character" w:customStyle="1" w:styleId="ListLabel84">
    <w:name w:val="ListLabel 84"/>
    <w:qFormat/>
    <w:rPr>
      <w:rFonts w:cs="Courier New"/>
    </w:rPr>
  </w:style>
  <w:style w:type="character" w:customStyle="1" w:styleId="ListLabel85">
    <w:name w:val="ListLabel 85"/>
    <w:qFormat/>
    <w:rPr>
      <w:rFonts w:cs="Wingdings"/>
    </w:rPr>
  </w:style>
  <w:style w:type="character" w:customStyle="1" w:styleId="ListLabel86">
    <w:name w:val="ListLabel 86"/>
    <w:qFormat/>
    <w:rPr>
      <w:rFonts w:cs="Symbol"/>
    </w:rPr>
  </w:style>
  <w:style w:type="character" w:customStyle="1" w:styleId="ListLabel87">
    <w:name w:val="ListLabel 87"/>
    <w:qFormat/>
    <w:rPr>
      <w:rFonts w:cs="Courier New"/>
    </w:rPr>
  </w:style>
  <w:style w:type="character" w:customStyle="1" w:styleId="ListLabel88">
    <w:name w:val="ListLabel 88"/>
    <w:qFormat/>
    <w:rPr>
      <w:rFonts w:cs="Wingdings"/>
    </w:rPr>
  </w:style>
  <w:style w:type="character" w:customStyle="1" w:styleId="ListLabel89">
    <w:name w:val="ListLabel 89"/>
    <w:qFormat/>
    <w:rPr>
      <w:rFonts w:cs="Symbol"/>
    </w:rPr>
  </w:style>
  <w:style w:type="character" w:customStyle="1" w:styleId="ListLabel90">
    <w:name w:val="ListLabel 90"/>
    <w:qFormat/>
    <w:rPr>
      <w:rFonts w:cs="Courier New"/>
    </w:rPr>
  </w:style>
  <w:style w:type="character" w:customStyle="1" w:styleId="ListLabel91">
    <w:name w:val="ListLabel 91"/>
    <w:qFormat/>
    <w:rPr>
      <w:rFonts w:cs="Wingdings"/>
    </w:rPr>
  </w:style>
  <w:style w:type="character" w:customStyle="1" w:styleId="ListLabel92">
    <w:name w:val="ListLabel 92"/>
    <w:qFormat/>
    <w:rPr>
      <w:rFonts w:cs="Symbol"/>
    </w:rPr>
  </w:style>
  <w:style w:type="character" w:customStyle="1" w:styleId="ListLabel93">
    <w:name w:val="ListLabel 93"/>
    <w:qFormat/>
    <w:rPr>
      <w:rFonts w:cs="Courier New"/>
    </w:rPr>
  </w:style>
  <w:style w:type="character" w:customStyle="1" w:styleId="ListLabel94">
    <w:name w:val="ListLabel 94"/>
    <w:qFormat/>
    <w:rPr>
      <w:rFonts w:cs="Wingdings"/>
    </w:rPr>
  </w:style>
  <w:style w:type="character" w:customStyle="1" w:styleId="ListLabel95">
    <w:name w:val="ListLabel 95"/>
    <w:qFormat/>
    <w:rPr>
      <w:rFonts w:cs="Symbol"/>
    </w:rPr>
  </w:style>
  <w:style w:type="character" w:customStyle="1" w:styleId="ListLabel96">
    <w:name w:val="ListLabel 96"/>
    <w:qFormat/>
    <w:rPr>
      <w:rFonts w:cs="Courier New"/>
    </w:rPr>
  </w:style>
  <w:style w:type="character" w:customStyle="1" w:styleId="ListLabel97">
    <w:name w:val="ListLabel 97"/>
    <w:qFormat/>
    <w:rPr>
      <w:rFonts w:cs="Wingdings"/>
    </w:rPr>
  </w:style>
  <w:style w:type="character" w:customStyle="1" w:styleId="ListLabel98">
    <w:name w:val="ListLabel 98"/>
    <w:qFormat/>
    <w:rPr>
      <w:rFonts w:cs="Symbol"/>
    </w:rPr>
  </w:style>
  <w:style w:type="character" w:customStyle="1" w:styleId="ListLabel99">
    <w:name w:val="ListLabel 99"/>
    <w:qFormat/>
    <w:rPr>
      <w:rFonts w:cs="Courier New"/>
    </w:rPr>
  </w:style>
  <w:style w:type="character" w:customStyle="1" w:styleId="ListLabel100">
    <w:name w:val="ListLabel 100"/>
    <w:qFormat/>
    <w:rPr>
      <w:rFonts w:cs="Wingdings"/>
    </w:rPr>
  </w:style>
  <w:style w:type="character" w:customStyle="1" w:styleId="ListLabel101">
    <w:name w:val="ListLabel 101"/>
    <w:qFormat/>
    <w:rPr>
      <w:rFonts w:cs="Symbol"/>
    </w:rPr>
  </w:style>
  <w:style w:type="character" w:customStyle="1" w:styleId="ListLabel102">
    <w:name w:val="ListLabel 102"/>
    <w:qFormat/>
    <w:rPr>
      <w:rFonts w:cs="Courier New"/>
    </w:rPr>
  </w:style>
  <w:style w:type="character" w:customStyle="1" w:styleId="ListLabel103">
    <w:name w:val="ListLabel 103"/>
    <w:qFormat/>
    <w:rPr>
      <w:rFonts w:cs="Wingdings"/>
    </w:rPr>
  </w:style>
  <w:style w:type="character" w:customStyle="1" w:styleId="ListLabel104">
    <w:name w:val="ListLabel 104"/>
    <w:qFormat/>
    <w:rPr>
      <w:rFonts w:cs="Symbol"/>
    </w:rPr>
  </w:style>
  <w:style w:type="character" w:customStyle="1" w:styleId="ListLabel105">
    <w:name w:val="ListLabel 105"/>
    <w:qFormat/>
    <w:rPr>
      <w:rFonts w:cs="Courier New"/>
    </w:rPr>
  </w:style>
  <w:style w:type="character" w:customStyle="1" w:styleId="ListLabel106">
    <w:name w:val="ListLabel 106"/>
    <w:qFormat/>
    <w:rPr>
      <w:rFonts w:cs="Wingdings"/>
    </w:rPr>
  </w:style>
  <w:style w:type="character" w:customStyle="1" w:styleId="ListLabel107">
    <w:name w:val="ListLabel 107"/>
    <w:qFormat/>
  </w:style>
  <w:style w:type="character" w:customStyle="1" w:styleId="ListLabel108">
    <w:name w:val="ListLabel 108"/>
    <w:qFormat/>
    <w:rPr>
      <w:color w:val="auto"/>
    </w:rPr>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uiPriority w:val="35"/>
    <w:unhideWhenUsed/>
    <w:qFormat/>
    <w:rsid w:val="005A0891"/>
    <w:pPr>
      <w:spacing w:after="200" w:line="240" w:lineRule="auto"/>
      <w:ind w:firstLine="0"/>
      <w:jc w:val="center"/>
    </w:pPr>
    <w:rPr>
      <w:i/>
      <w:iCs/>
      <w:sz w:val="20"/>
      <w:szCs w:val="18"/>
    </w:rPr>
  </w:style>
  <w:style w:type="paragraph" w:customStyle="1" w:styleId="Index">
    <w:name w:val="Index"/>
    <w:basedOn w:val="Standard"/>
    <w:qFormat/>
    <w:pPr>
      <w:suppressLineNumbers/>
    </w:pPr>
    <w:rPr>
      <w:rFonts w:cs="Lohit Devanagari"/>
    </w:rPr>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paragraph" w:styleId="Inhaltsverzeichnisberschrift">
    <w:name w:val="TOC Heading"/>
    <w:basedOn w:val="berschrift1"/>
    <w:uiPriority w:val="39"/>
    <w:unhideWhenUsed/>
    <w:qFormat/>
    <w:rsid w:val="008E3835"/>
    <w:pPr>
      <w:numPr>
        <w:numId w:val="0"/>
      </w:numPr>
      <w:ind w:firstLine="720"/>
    </w:pPr>
    <w:rPr>
      <w:b w:val="0"/>
      <w:sz w:val="32"/>
    </w:rPr>
  </w:style>
  <w:style w:type="paragraph" w:styleId="Verzeichnis1">
    <w:name w:val="toc 1"/>
    <w:basedOn w:val="Standard"/>
    <w:autoRedefine/>
    <w:uiPriority w:val="39"/>
    <w:unhideWhenUsed/>
    <w:rsid w:val="00A70786"/>
    <w:pPr>
      <w:tabs>
        <w:tab w:val="left" w:pos="1100"/>
        <w:tab w:val="right" w:leader="dot" w:pos="9396"/>
      </w:tabs>
      <w:spacing w:after="100"/>
      <w:ind w:firstLine="0"/>
    </w:pPr>
  </w:style>
  <w:style w:type="paragraph" w:styleId="Verzeichnis2">
    <w:name w:val="toc 2"/>
    <w:basedOn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qFormat/>
    <w:rsid w:val="00A70786"/>
    <w:pPr>
      <w:ind w:firstLine="0"/>
    </w:pPr>
    <w:rPr>
      <w:b/>
      <w:sz w:val="26"/>
    </w:rPr>
  </w:style>
  <w:style w:type="paragraph" w:styleId="Listenabsatz">
    <w:name w:val="List Paragraph"/>
    <w:basedOn w:val="Standard"/>
    <w:uiPriority w:val="34"/>
    <w:qFormat/>
    <w:rsid w:val="0037560A"/>
    <w:pPr>
      <w:ind w:left="720"/>
      <w:contextualSpacing/>
    </w:pPr>
  </w:style>
  <w:style w:type="paragraph" w:styleId="Verzeichnis3">
    <w:name w:val="toc 3"/>
    <w:basedOn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qFormat/>
    <w:rsid w:val="006C10D9"/>
    <w:pPr>
      <w:spacing w:line="240" w:lineRule="auto"/>
    </w:pPr>
    <w:rPr>
      <w:rFonts w:ascii="Segoe UI" w:hAnsi="Segoe UI" w:cs="Segoe UI"/>
      <w:sz w:val="18"/>
      <w:szCs w:val="18"/>
    </w:rPr>
  </w:style>
  <w:style w:type="paragraph" w:customStyle="1" w:styleId="References">
    <w:name w:val="References"/>
    <w:basedOn w:val="Standard"/>
    <w:link w:val="ReferencesZchn"/>
    <w:qFormat/>
    <w:rsid w:val="006E08E9"/>
    <w:pPr>
      <w:widowControl w:val="0"/>
      <w:spacing w:after="120" w:line="240" w:lineRule="auto"/>
      <w:ind w:left="340" w:hanging="340"/>
    </w:pPr>
    <w:rPr>
      <w:sz w:val="18"/>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paragraph" w:styleId="Kommentarthema">
    <w:name w:val="annotation subject"/>
    <w:basedOn w:val="Kommentartext"/>
    <w:link w:val="KommentarthemaZchn"/>
    <w:uiPriority w:val="99"/>
    <w:semiHidden/>
    <w:unhideWhenUsed/>
    <w:qFormat/>
    <w:rsid w:val="00A265CE"/>
    <w:rPr>
      <w:b/>
      <w:bCs/>
    </w:rPr>
  </w:style>
  <w:style w:type="paragraph" w:customStyle="1" w:styleId="FrameContents">
    <w:name w:val="Frame Contents"/>
    <w:basedOn w:val="Standard"/>
    <w:qFormat/>
  </w:style>
  <w:style w:type="table" w:styleId="Tabellenraster">
    <w:name w:val="Table Grid"/>
    <w:basedOn w:val="NormaleTabelle"/>
    <w:uiPriority w:val="39"/>
    <w:rsid w:val="00043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itternetztabelle1hell">
    <w:name w:val="Grid Table 1 Light"/>
    <w:basedOn w:val="NormaleTabelle"/>
    <w:uiPriority w:val="46"/>
    <w:rsid w:val="0031685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itternetztabelle6farbig">
    <w:name w:val="Grid Table 6 Colorful"/>
    <w:basedOn w:val="NormaleTabelle"/>
    <w:uiPriority w:val="51"/>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4Akzent3">
    <w:name w:val="Grid Table 4 Accent 3"/>
    <w:basedOn w:val="NormaleTabelle"/>
    <w:uiPriority w:val="49"/>
    <w:rsid w:val="009003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4">
    <w:name w:val="Plain Table 4"/>
    <w:basedOn w:val="NormaleTabelle"/>
    <w:uiPriority w:val="44"/>
    <w:rsid w:val="00B21C0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2">
    <w:name w:val="List Table 2"/>
    <w:basedOn w:val="NormaleTabelle"/>
    <w:uiPriority w:val="47"/>
    <w:rsid w:val="00B21C0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FF6210"/>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2">
    <w:name w:val="Grid Table 2"/>
    <w:basedOn w:val="NormaleTabelle"/>
    <w:uiPriority w:val="47"/>
    <w:rsid w:val="008B480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
    <w:name w:val="Grid Table 4"/>
    <w:basedOn w:val="NormaleTabelle"/>
    <w:uiPriority w:val="49"/>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3">
    <w:name w:val="Grid Table 3"/>
    <w:basedOn w:val="NormaleTabelle"/>
    <w:uiPriority w:val="48"/>
    <w:rsid w:val="008B480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5dunkelAkzent3">
    <w:name w:val="Grid Table 5 Dark Accent 3"/>
    <w:basedOn w:val="NormaleTabelle"/>
    <w:uiPriority w:val="50"/>
    <w:rsid w:val="0074154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hyperlink" Target="http://www.renewables.ninja/" TargetMode="Externa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header" Target="header6.xml"/><Relationship Id="rId21" Type="http://schemas.openxmlformats.org/officeDocument/2006/relationships/header" Target="header2.xml"/><Relationship Id="rId34" Type="http://schemas.openxmlformats.org/officeDocument/2006/relationships/image" Target="media/image19.png"/><Relationship Id="rId42"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ds.climate.copernicus.eu/cdsapp" TargetMode="External"/><Relationship Id="rId24" Type="http://schemas.openxmlformats.org/officeDocument/2006/relationships/header" Target="header4.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eader" Target="header7.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3.xml"/><Relationship Id="rId28" Type="http://schemas.openxmlformats.org/officeDocument/2006/relationships/image" Target="media/image13.png"/><Relationship Id="rId36" Type="http://schemas.openxmlformats.org/officeDocument/2006/relationships/image" Target="media/image21.png"/><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6.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renewables-ninja/gsee" TargetMode="Externa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cds.climate.copernicus.eu/cdsapp" TargetMode="Externa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eader" Target="header5.xml"/><Relationship Id="rId20" Type="http://schemas.openxmlformats.org/officeDocument/2006/relationships/header" Target="header1.xml"/><Relationship Id="rId41" Type="http://schemas.openxmlformats.org/officeDocument/2006/relationships/header" Target="header8.xml"/></Relationships>
</file>

<file path=word/_rels/header2.xml.rels><?xml version="1.0" encoding="UTF-8" standalone="yes"?>
<Relationships xmlns="http://schemas.openxmlformats.org/package/2006/relationships"><Relationship Id="rId3" Type="http://schemas.openxmlformats.org/officeDocument/2006/relationships/image" Target="media/image8.gif"/><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55158</Words>
  <Characters>347498</Characters>
  <Application>Microsoft Office Word</Application>
  <DocSecurity>0</DocSecurity>
  <Lines>2895</Lines>
  <Paragraphs>803</Paragraphs>
  <ScaleCrop>false</ScaleCrop>
  <Company/>
  <LinksUpToDate>false</LinksUpToDate>
  <CharactersWithSpaces>40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dc:description/>
  <cp:lastModifiedBy>Dirk Mühlemann</cp:lastModifiedBy>
  <cp:revision>2</cp:revision>
  <cp:lastPrinted>2021-03-11T11:12:00Z</cp:lastPrinted>
  <dcterms:created xsi:type="dcterms:W3CDTF">2021-03-28T12:02:00Z</dcterms:created>
  <dcterms:modified xsi:type="dcterms:W3CDTF">2021-03-28T12: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false</vt:bool>
  </property>
  <property fmtid="{D5CDD505-2E9C-101B-9397-08002B2CF9AE}" pid="30" name="ShareDoc">
    <vt:bool>false</vt:bool>
  </property>
</Properties>
</file>